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419219" w14:textId="77777777" w:rsidR="00355476" w:rsidRPr="00093743" w:rsidRDefault="00355476" w:rsidP="00355476">
      <w:pPr>
        <w:jc w:val="center"/>
      </w:pPr>
      <w:bookmarkStart w:id="0" w:name="_Hlk71350399"/>
      <w:bookmarkEnd w:id="0"/>
    </w:p>
    <w:p w14:paraId="46C2A3CA" w14:textId="77777777" w:rsidR="00355476" w:rsidRPr="00093743" w:rsidRDefault="00355476" w:rsidP="00355476">
      <w:pPr>
        <w:jc w:val="center"/>
      </w:pPr>
    </w:p>
    <w:p w14:paraId="3DF2E0D8" w14:textId="77777777" w:rsidR="00355476" w:rsidRPr="00093743" w:rsidRDefault="00355476" w:rsidP="00355476">
      <w:pPr>
        <w:jc w:val="center"/>
      </w:pPr>
    </w:p>
    <w:p w14:paraId="45F8C893" w14:textId="77777777" w:rsidR="00355476" w:rsidRPr="00093743" w:rsidRDefault="00355476" w:rsidP="00355476">
      <w:pPr>
        <w:jc w:val="center"/>
      </w:pPr>
    </w:p>
    <w:p w14:paraId="796C9273" w14:textId="77777777" w:rsidR="00355476" w:rsidRPr="00093743" w:rsidRDefault="00355476" w:rsidP="00355476">
      <w:pPr>
        <w:jc w:val="center"/>
      </w:pPr>
    </w:p>
    <w:p w14:paraId="5C7D1100" w14:textId="77777777" w:rsidR="00355476" w:rsidRPr="00093743" w:rsidRDefault="00355476" w:rsidP="00355476">
      <w:pPr>
        <w:jc w:val="center"/>
      </w:pPr>
    </w:p>
    <w:p w14:paraId="7BCFC0A0" w14:textId="77777777" w:rsidR="00355476" w:rsidRPr="00093743" w:rsidRDefault="00355476" w:rsidP="00355476">
      <w:pPr>
        <w:jc w:val="center"/>
      </w:pPr>
    </w:p>
    <w:p w14:paraId="4A206A18" w14:textId="77777777" w:rsidR="00355476" w:rsidRPr="00093743" w:rsidRDefault="00355476" w:rsidP="00355476">
      <w:pPr>
        <w:jc w:val="center"/>
      </w:pPr>
    </w:p>
    <w:p w14:paraId="19E7D62C" w14:textId="036AFED3" w:rsidR="00355476" w:rsidRPr="00093743" w:rsidRDefault="00355476" w:rsidP="00355476">
      <w:pPr>
        <w:jc w:val="center"/>
      </w:pPr>
    </w:p>
    <w:p w14:paraId="3ABE8FBD" w14:textId="17FC333E" w:rsidR="00355476" w:rsidRPr="00093743" w:rsidRDefault="00355476" w:rsidP="00355476">
      <w:pPr>
        <w:jc w:val="center"/>
      </w:pPr>
    </w:p>
    <w:p w14:paraId="41468227" w14:textId="77777777" w:rsidR="00355476" w:rsidRPr="00093743" w:rsidRDefault="00355476" w:rsidP="00355476">
      <w:pPr>
        <w:jc w:val="center"/>
      </w:pPr>
    </w:p>
    <w:p w14:paraId="5237C209" w14:textId="6A18BFD2" w:rsidR="00355476" w:rsidRPr="00093743" w:rsidRDefault="00355476" w:rsidP="00355476">
      <w:pPr>
        <w:jc w:val="center"/>
      </w:pPr>
    </w:p>
    <w:p w14:paraId="5283BF9E" w14:textId="235AF28E" w:rsidR="00355476" w:rsidRPr="00093743" w:rsidRDefault="00355476" w:rsidP="00355476">
      <w:pPr>
        <w:jc w:val="center"/>
      </w:pPr>
    </w:p>
    <w:p w14:paraId="73180979" w14:textId="77777777" w:rsidR="00355476" w:rsidRPr="00093743" w:rsidRDefault="00355476" w:rsidP="00355476">
      <w:pPr>
        <w:jc w:val="center"/>
      </w:pPr>
    </w:p>
    <w:p w14:paraId="7CF94F7A" w14:textId="77777777" w:rsidR="00355476" w:rsidRPr="00093743" w:rsidRDefault="00355476" w:rsidP="00355476">
      <w:pPr>
        <w:jc w:val="center"/>
      </w:pPr>
    </w:p>
    <w:p w14:paraId="28345ED1" w14:textId="4586F819" w:rsidR="00156A1E" w:rsidRDefault="006041FD" w:rsidP="00355476">
      <w:pPr>
        <w:spacing w:line="480" w:lineRule="auto"/>
        <w:jc w:val="center"/>
        <w:rPr>
          <w:b/>
          <w:bCs/>
        </w:rPr>
      </w:pPr>
      <w:r w:rsidRPr="005A7186">
        <w:rPr>
          <w:b/>
          <w:bCs/>
        </w:rPr>
        <w:t xml:space="preserve">Examining </w:t>
      </w:r>
      <w:r w:rsidR="00093743" w:rsidRPr="005A7186">
        <w:rPr>
          <w:b/>
          <w:bCs/>
        </w:rPr>
        <w:t>the</w:t>
      </w:r>
      <w:r w:rsidRPr="005A7186">
        <w:rPr>
          <w:b/>
          <w:bCs/>
        </w:rPr>
        <w:t xml:space="preserve"> Effectiveness </w:t>
      </w:r>
      <w:r w:rsidR="00093743" w:rsidRPr="005A7186">
        <w:rPr>
          <w:b/>
          <w:bCs/>
        </w:rPr>
        <w:t>of</w:t>
      </w:r>
      <w:r w:rsidRPr="005A7186">
        <w:rPr>
          <w:b/>
          <w:bCs/>
        </w:rPr>
        <w:t xml:space="preserve"> Anchoring Vignettes </w:t>
      </w:r>
      <w:r w:rsidR="00093743" w:rsidRPr="005A7186">
        <w:rPr>
          <w:b/>
          <w:bCs/>
        </w:rPr>
        <w:t>in</w:t>
      </w:r>
      <w:r w:rsidRPr="005A7186">
        <w:rPr>
          <w:b/>
          <w:bCs/>
        </w:rPr>
        <w:t xml:space="preserve"> Personality Research</w:t>
      </w:r>
    </w:p>
    <w:p w14:paraId="65E8BF88" w14:textId="3FDC5ADA" w:rsidR="005A7186" w:rsidRPr="005A7186" w:rsidRDefault="005A7186" w:rsidP="00355476">
      <w:pPr>
        <w:spacing w:line="480" w:lineRule="auto"/>
        <w:jc w:val="center"/>
      </w:pPr>
      <w:r w:rsidRPr="005A7186">
        <w:t>by</w:t>
      </w:r>
    </w:p>
    <w:p w14:paraId="44FA75C6" w14:textId="35898CD1" w:rsidR="00355476" w:rsidRDefault="00355476" w:rsidP="00355476">
      <w:pPr>
        <w:spacing w:line="480" w:lineRule="auto"/>
        <w:jc w:val="center"/>
        <w:rPr>
          <w:b/>
          <w:bCs/>
        </w:rPr>
      </w:pPr>
      <w:r w:rsidRPr="005A7186">
        <w:rPr>
          <w:b/>
          <w:bCs/>
        </w:rPr>
        <w:t>Ni Jie</w:t>
      </w:r>
    </w:p>
    <w:p w14:paraId="78EC10E7" w14:textId="13516C1A" w:rsidR="00B0166B" w:rsidRDefault="00B0166B" w:rsidP="00355476">
      <w:pPr>
        <w:spacing w:line="480" w:lineRule="auto"/>
        <w:jc w:val="center"/>
        <w:rPr>
          <w:b/>
          <w:bCs/>
        </w:rPr>
      </w:pPr>
    </w:p>
    <w:p w14:paraId="35ACD06D" w14:textId="5D30A338" w:rsidR="00B0166B" w:rsidRPr="00B0166B" w:rsidRDefault="00B0166B" w:rsidP="00355476">
      <w:pPr>
        <w:spacing w:line="480" w:lineRule="auto"/>
        <w:jc w:val="center"/>
      </w:pPr>
      <w:r w:rsidRPr="00B0166B">
        <w:t>A thesis submitted to the graduate faculty in partial fulfillment of the requirements for the degree of MASTER</w:t>
      </w:r>
      <w:r w:rsidR="00411827">
        <w:t>’S</w:t>
      </w:r>
      <w:r w:rsidRPr="00B0166B">
        <w:t xml:space="preserve"> </w:t>
      </w:r>
      <w:r w:rsidR="00411827">
        <w:t>ALONG THE WAY</w:t>
      </w:r>
    </w:p>
    <w:p w14:paraId="337390E6" w14:textId="77777777" w:rsidR="00DC53C0" w:rsidRDefault="00DC53C0" w:rsidP="00355476">
      <w:pPr>
        <w:spacing w:line="480" w:lineRule="auto"/>
        <w:jc w:val="center"/>
      </w:pPr>
    </w:p>
    <w:p w14:paraId="394F270F" w14:textId="470AC2BC" w:rsidR="00355476" w:rsidRDefault="00355476" w:rsidP="00355476">
      <w:pPr>
        <w:spacing w:line="480" w:lineRule="auto"/>
        <w:jc w:val="center"/>
      </w:pPr>
      <w:r w:rsidRPr="00093743">
        <w:t>Department of Psychology</w:t>
      </w:r>
    </w:p>
    <w:p w14:paraId="02DD8D41" w14:textId="729FFEC2" w:rsidR="00E03ED9" w:rsidRDefault="00E03ED9" w:rsidP="00355476">
      <w:pPr>
        <w:spacing w:line="480" w:lineRule="auto"/>
        <w:jc w:val="center"/>
      </w:pPr>
    </w:p>
    <w:p w14:paraId="7EFD5621" w14:textId="156F0510" w:rsidR="00E03ED9" w:rsidRDefault="00E03ED9" w:rsidP="00355476">
      <w:pPr>
        <w:spacing w:line="480" w:lineRule="auto"/>
        <w:jc w:val="center"/>
      </w:pPr>
      <w:r>
        <w:t>Program of Study Committee:</w:t>
      </w:r>
    </w:p>
    <w:p w14:paraId="5F21E56B" w14:textId="11485C6C" w:rsidR="00E03ED9" w:rsidRDefault="00E03ED9" w:rsidP="00355476">
      <w:pPr>
        <w:spacing w:line="480" w:lineRule="auto"/>
        <w:jc w:val="center"/>
      </w:pPr>
      <w:r>
        <w:t>Stephen Stark, Major Professor</w:t>
      </w:r>
    </w:p>
    <w:p w14:paraId="200E65DD" w14:textId="35982A0F" w:rsidR="00E03ED9" w:rsidRDefault="00E03ED9" w:rsidP="00355476">
      <w:pPr>
        <w:spacing w:line="480" w:lineRule="auto"/>
        <w:jc w:val="center"/>
      </w:pPr>
      <w:r>
        <w:t xml:space="preserve">Brenton </w:t>
      </w:r>
      <w:r w:rsidR="00D3307F">
        <w:t xml:space="preserve">M. </w:t>
      </w:r>
      <w:proofErr w:type="spellStart"/>
      <w:r>
        <w:t>Wiernik</w:t>
      </w:r>
      <w:proofErr w:type="spellEnd"/>
    </w:p>
    <w:p w14:paraId="01B4A7B6" w14:textId="1E6979F1" w:rsidR="00E03ED9" w:rsidRPr="00093743" w:rsidRDefault="00E03ED9" w:rsidP="00355476">
      <w:pPr>
        <w:spacing w:line="480" w:lineRule="auto"/>
        <w:jc w:val="center"/>
      </w:pPr>
      <w:r>
        <w:t xml:space="preserve">Marina </w:t>
      </w:r>
      <w:r w:rsidR="00D3307F">
        <w:t xml:space="preserve">A. </w:t>
      </w:r>
      <w:proofErr w:type="spellStart"/>
      <w:r w:rsidR="00D3307F">
        <w:t>Bornovalova</w:t>
      </w:r>
      <w:proofErr w:type="spellEnd"/>
    </w:p>
    <w:p w14:paraId="3B97E37D" w14:textId="77777777" w:rsidR="00E03ED9" w:rsidRDefault="00E03ED9" w:rsidP="00355476">
      <w:pPr>
        <w:spacing w:line="480" w:lineRule="auto"/>
        <w:jc w:val="center"/>
      </w:pPr>
    </w:p>
    <w:p w14:paraId="4568AAB4" w14:textId="4CFF0BF3" w:rsidR="008E38A6" w:rsidRDefault="00355476" w:rsidP="00355476">
      <w:pPr>
        <w:spacing w:line="480" w:lineRule="auto"/>
        <w:jc w:val="center"/>
      </w:pPr>
      <w:r w:rsidRPr="00093743">
        <w:t>University of South Florida</w:t>
      </w:r>
    </w:p>
    <w:p w14:paraId="6F7A4570" w14:textId="52A6AA85" w:rsidR="00E03ED9" w:rsidRPr="00093743" w:rsidRDefault="00E03ED9" w:rsidP="00355476">
      <w:pPr>
        <w:spacing w:line="480" w:lineRule="auto"/>
        <w:jc w:val="center"/>
      </w:pPr>
      <w:r>
        <w:t>2021</w:t>
      </w:r>
    </w:p>
    <w:p w14:paraId="28680CE8" w14:textId="7D67EAE0" w:rsidR="00222ECD" w:rsidRDefault="008E38A6" w:rsidP="00902A9A">
      <w:pPr>
        <w:spacing w:line="480" w:lineRule="auto"/>
        <w:jc w:val="center"/>
      </w:pPr>
      <w:r w:rsidRPr="00093743">
        <w:br w:type="page"/>
      </w:r>
      <w:bookmarkStart w:id="1" w:name="_Hlk71245904"/>
      <w:r w:rsidR="00222ECD">
        <w:lastRenderedPageBreak/>
        <w:t>TABLE OF CONTENTS</w:t>
      </w:r>
    </w:p>
    <w:p w14:paraId="0BA165F6" w14:textId="43FD6AB1" w:rsidR="00222ECD" w:rsidRDefault="00535A61" w:rsidP="00902A9A">
      <w:pPr>
        <w:spacing w:line="480" w:lineRule="auto"/>
      </w:pPr>
      <w:r>
        <w:t>LIST OF TABLES</w:t>
      </w:r>
      <w:bookmarkStart w:id="2" w:name="_Hlk71245633"/>
      <w:r w:rsidR="00047F79">
        <w:t>……………………………………………………………………………….</w:t>
      </w:r>
      <w:r w:rsidR="00B34588">
        <w:t>.</w:t>
      </w:r>
      <w:r w:rsidR="00047F79">
        <w:t>.</w:t>
      </w:r>
      <w:r w:rsidR="00B34588">
        <w:t>3</w:t>
      </w:r>
      <w:bookmarkEnd w:id="2"/>
    </w:p>
    <w:bookmarkEnd w:id="1"/>
    <w:p w14:paraId="4CBFC9AC" w14:textId="630E02B1" w:rsidR="00535A61" w:rsidRDefault="00535A61" w:rsidP="00902A9A">
      <w:pPr>
        <w:spacing w:line="480" w:lineRule="auto"/>
      </w:pPr>
      <w:r>
        <w:t>LIST OF FIGURES</w:t>
      </w:r>
      <w:r w:rsidR="00FA2B18">
        <w:t>……………………………………………………………………………….</w:t>
      </w:r>
      <w:r w:rsidR="00FA2B18">
        <w:t>4</w:t>
      </w:r>
    </w:p>
    <w:p w14:paraId="626C9771" w14:textId="280D5066" w:rsidR="00535A61" w:rsidRDefault="00535A61" w:rsidP="00902A9A">
      <w:pPr>
        <w:spacing w:line="480" w:lineRule="auto"/>
      </w:pPr>
      <w:r>
        <w:t>ABSTRACT</w:t>
      </w:r>
      <w:r w:rsidR="00FA2B18">
        <w:t>……………………………………………………………………</w:t>
      </w:r>
      <w:r w:rsidR="00FA2B18">
        <w:t>…….</w:t>
      </w:r>
      <w:r w:rsidR="00FA2B18">
        <w:t>…………...</w:t>
      </w:r>
      <w:r w:rsidR="00FA2B18">
        <w:t>5</w:t>
      </w:r>
    </w:p>
    <w:p w14:paraId="1394E7F4" w14:textId="7E94BDA9" w:rsidR="00535A61" w:rsidRDefault="00535A61" w:rsidP="00902A9A">
      <w:pPr>
        <w:spacing w:line="480" w:lineRule="auto"/>
      </w:pPr>
      <w:r>
        <w:t>CHAPTER 1 INTRODUCTION</w:t>
      </w:r>
      <w:r w:rsidR="00FA2B18">
        <w:t>………………………………………………………………</w:t>
      </w:r>
      <w:r w:rsidR="00FA2B18">
        <w:t>….6</w:t>
      </w:r>
    </w:p>
    <w:p w14:paraId="6F8F7821" w14:textId="7D5587EA" w:rsidR="00535A61" w:rsidRDefault="00535A61" w:rsidP="00902A9A">
      <w:pPr>
        <w:spacing w:line="480" w:lineRule="auto"/>
      </w:pPr>
      <w:r>
        <w:t>CHAPTER 2 LITERATURE REVIEW</w:t>
      </w:r>
      <w:r w:rsidR="00E84EBE">
        <w:t>………………………………………………………</w:t>
      </w:r>
      <w:proofErr w:type="gramStart"/>
      <w:r w:rsidR="00E84EBE">
        <w:t>…..</w:t>
      </w:r>
      <w:proofErr w:type="gramEnd"/>
      <w:r w:rsidR="00604832">
        <w:t>9</w:t>
      </w:r>
    </w:p>
    <w:p w14:paraId="3797CD91" w14:textId="4F0B38A8" w:rsidR="00535A61" w:rsidRDefault="00535A61" w:rsidP="00902A9A">
      <w:pPr>
        <w:spacing w:line="480" w:lineRule="auto"/>
      </w:pPr>
      <w:r>
        <w:t>CHAPTER 3 METHOD</w:t>
      </w:r>
      <w:r w:rsidR="00277D44">
        <w:t>………………………………………………………………………</w:t>
      </w:r>
      <w:r w:rsidR="00604832">
        <w:t>...</w:t>
      </w:r>
      <w:r w:rsidR="00277D44">
        <w:t>.</w:t>
      </w:r>
      <w:r w:rsidR="00604832">
        <w:t>13</w:t>
      </w:r>
    </w:p>
    <w:p w14:paraId="1ADA8192" w14:textId="143DA8A3" w:rsidR="00535A61" w:rsidRDefault="00535A61" w:rsidP="00902A9A">
      <w:pPr>
        <w:spacing w:line="480" w:lineRule="auto"/>
      </w:pPr>
      <w:r>
        <w:t>CHAPTER 4 RESULTS</w:t>
      </w:r>
      <w:r w:rsidR="00604832">
        <w:t>…………………………………………………………………………17</w:t>
      </w:r>
    </w:p>
    <w:p w14:paraId="3D0D0D7D" w14:textId="2BE16D53" w:rsidR="00535A61" w:rsidRDefault="00535A61" w:rsidP="00902A9A">
      <w:pPr>
        <w:spacing w:line="480" w:lineRule="auto"/>
      </w:pPr>
      <w:r>
        <w:t>CHAPTER 5 DISCUSSION</w:t>
      </w:r>
      <w:r w:rsidR="00604832">
        <w:t>…………………………………………………………………</w:t>
      </w:r>
      <w:proofErr w:type="gramStart"/>
      <w:r w:rsidR="00604832">
        <w:t>…..</w:t>
      </w:r>
      <w:proofErr w:type="gramEnd"/>
      <w:r w:rsidR="00604832">
        <w:t>22</w:t>
      </w:r>
    </w:p>
    <w:p w14:paraId="7D8F73F5" w14:textId="28403D8D" w:rsidR="00535A61" w:rsidRDefault="00535A61" w:rsidP="00902A9A">
      <w:pPr>
        <w:spacing w:line="480" w:lineRule="auto"/>
      </w:pPr>
      <w:r>
        <w:t>REFERENCES</w:t>
      </w:r>
      <w:r w:rsidR="00604832">
        <w:t>………………………………………………………………………………</w:t>
      </w:r>
      <w:proofErr w:type="gramStart"/>
      <w:r w:rsidR="00604832">
        <w:t>…..</w:t>
      </w:r>
      <w:proofErr w:type="gramEnd"/>
      <w:r w:rsidR="00604832">
        <w:t>27</w:t>
      </w:r>
    </w:p>
    <w:p w14:paraId="7E2478CF" w14:textId="2BD262D6" w:rsidR="00535A61" w:rsidRDefault="00535A61" w:rsidP="00902A9A">
      <w:pPr>
        <w:spacing w:line="480" w:lineRule="auto"/>
      </w:pPr>
      <w:r>
        <w:t>APPENDIX A.</w:t>
      </w:r>
      <w:r w:rsidR="00E435FF">
        <w:t xml:space="preserve"> HEALTH BEHAVIOR CHECKLIST</w:t>
      </w:r>
      <w:r w:rsidR="00CD726C">
        <w:t>………………………………………….44</w:t>
      </w:r>
    </w:p>
    <w:p w14:paraId="2C089AB6" w14:textId="2705A3E8" w:rsidR="00466ECC" w:rsidRDefault="00535A61" w:rsidP="00535A61">
      <w:pPr>
        <w:spacing w:line="480" w:lineRule="auto"/>
      </w:pPr>
      <w:bookmarkStart w:id="3" w:name="_Hlk71276936"/>
      <w:r>
        <w:t xml:space="preserve">APPENDIX B. </w:t>
      </w:r>
      <w:r w:rsidR="00E435FF">
        <w:t>UTRECHT WORK ENGAGEMENT SCALE FOR STUDENTS</w:t>
      </w:r>
      <w:r w:rsidR="008905AD">
        <w:t>…………</w:t>
      </w:r>
      <w:proofErr w:type="gramStart"/>
      <w:r w:rsidR="008905AD">
        <w:t>…..</w:t>
      </w:r>
      <w:proofErr w:type="gramEnd"/>
      <w:r w:rsidR="008905AD">
        <w:t>46</w:t>
      </w:r>
    </w:p>
    <w:bookmarkEnd w:id="3"/>
    <w:p w14:paraId="4BBFD607" w14:textId="0D8C7EC9" w:rsidR="00CD1EB2" w:rsidRPr="00CD1EB2" w:rsidRDefault="00CD1EB2" w:rsidP="00CD1EB2">
      <w:pPr>
        <w:spacing w:line="480" w:lineRule="auto"/>
      </w:pPr>
      <w:r w:rsidRPr="00CD1EB2">
        <w:t xml:space="preserve">APPENDIX </w:t>
      </w:r>
      <w:r>
        <w:t>C</w:t>
      </w:r>
      <w:r w:rsidRPr="00CD1EB2">
        <w:t xml:space="preserve">. </w:t>
      </w:r>
      <w:r w:rsidR="00E435FF">
        <w:t>BIG FIVE INVENTORY-2</w:t>
      </w:r>
      <w:r w:rsidR="008905AD">
        <w:t>…………………………………………………</w:t>
      </w:r>
      <w:proofErr w:type="gramStart"/>
      <w:r w:rsidR="008905AD">
        <w:t>…..</w:t>
      </w:r>
      <w:proofErr w:type="gramEnd"/>
      <w:r w:rsidR="008905AD">
        <w:t>47</w:t>
      </w:r>
    </w:p>
    <w:p w14:paraId="43EED504" w14:textId="1741DD52" w:rsidR="00CD1EB2" w:rsidRPr="00CD1EB2" w:rsidRDefault="00CD1EB2" w:rsidP="00CD1EB2">
      <w:pPr>
        <w:spacing w:line="480" w:lineRule="auto"/>
      </w:pPr>
      <w:r w:rsidRPr="00CD1EB2">
        <w:t xml:space="preserve">APPENDIX </w:t>
      </w:r>
      <w:r>
        <w:t>D</w:t>
      </w:r>
      <w:r w:rsidRPr="00CD1EB2">
        <w:t xml:space="preserve">. </w:t>
      </w:r>
      <w:r w:rsidR="004401DF">
        <w:t>SELF-RATED ANCHORING VIGNETTES</w:t>
      </w:r>
      <w:r w:rsidR="008905AD">
        <w:t>………………………………</w:t>
      </w:r>
      <w:proofErr w:type="gramStart"/>
      <w:r w:rsidR="008905AD">
        <w:t>…..</w:t>
      </w:r>
      <w:proofErr w:type="gramEnd"/>
      <w:r w:rsidR="008905AD">
        <w:t>51</w:t>
      </w:r>
    </w:p>
    <w:p w14:paraId="0185A1ED" w14:textId="21B04290" w:rsidR="00CD1EB2" w:rsidRPr="00CD1EB2" w:rsidRDefault="00CD1EB2" w:rsidP="00CD1EB2">
      <w:pPr>
        <w:spacing w:line="480" w:lineRule="auto"/>
      </w:pPr>
      <w:r w:rsidRPr="00CD1EB2">
        <w:t xml:space="preserve">APPENDIX </w:t>
      </w:r>
      <w:r>
        <w:t>E</w:t>
      </w:r>
      <w:r w:rsidRPr="00CD1EB2">
        <w:t xml:space="preserve">. </w:t>
      </w:r>
      <w:r w:rsidR="004401DF">
        <w:t>DEMOGRAPHIC QUESTIONS</w:t>
      </w:r>
      <w:r w:rsidR="008905AD">
        <w:t>……………………………………………</w:t>
      </w:r>
      <w:proofErr w:type="gramStart"/>
      <w:r w:rsidR="008905AD">
        <w:t>…..</w:t>
      </w:r>
      <w:proofErr w:type="gramEnd"/>
      <w:r w:rsidR="008905AD">
        <w:t>65</w:t>
      </w:r>
    </w:p>
    <w:p w14:paraId="0424D9B5" w14:textId="77777777" w:rsidR="00CD1EB2" w:rsidRDefault="00CD1EB2" w:rsidP="00535A61">
      <w:pPr>
        <w:spacing w:line="480" w:lineRule="auto"/>
      </w:pPr>
    </w:p>
    <w:p w14:paraId="7E674402" w14:textId="77777777" w:rsidR="00466ECC" w:rsidRDefault="00466ECC">
      <w:r>
        <w:br w:type="page"/>
      </w:r>
    </w:p>
    <w:p w14:paraId="6B33F0E2" w14:textId="16A582BE" w:rsidR="00466ECC" w:rsidRDefault="00466ECC" w:rsidP="00466ECC">
      <w:pPr>
        <w:spacing w:line="480" w:lineRule="auto"/>
        <w:jc w:val="center"/>
      </w:pPr>
      <w:r>
        <w:lastRenderedPageBreak/>
        <w:t xml:space="preserve">TABLE OF </w:t>
      </w:r>
      <w:r>
        <w:t>TABLES</w:t>
      </w:r>
    </w:p>
    <w:p w14:paraId="42AD0576" w14:textId="6C842DFA" w:rsidR="00F36982" w:rsidRDefault="00AE5796" w:rsidP="00466ECC">
      <w:pPr>
        <w:spacing w:line="480" w:lineRule="auto"/>
      </w:pPr>
      <w:r>
        <w:t xml:space="preserve">Table 1. Means, </w:t>
      </w:r>
      <w:r w:rsidR="00556406">
        <w:t>SD, and correlations with CI for control condition</w:t>
      </w:r>
      <w:r w:rsidR="00466ECC">
        <w:t>……………………</w:t>
      </w:r>
      <w:r w:rsidR="00E93573">
        <w:t>…….</w:t>
      </w:r>
      <w:r w:rsidR="00466ECC">
        <w:t>…</w:t>
      </w:r>
      <w:r w:rsidR="00E93573">
        <w:t>33</w:t>
      </w:r>
    </w:p>
    <w:p w14:paraId="70B8710A" w14:textId="27C63E33" w:rsidR="0078073B" w:rsidRDefault="0078073B" w:rsidP="0078073B">
      <w:pPr>
        <w:spacing w:line="480" w:lineRule="auto"/>
      </w:pPr>
      <w:r>
        <w:t xml:space="preserve">Table </w:t>
      </w:r>
      <w:r w:rsidR="000937CC">
        <w:t>2</w:t>
      </w:r>
      <w:r>
        <w:t xml:space="preserve">. Means, SD, and correlations with CI for </w:t>
      </w:r>
      <w:r w:rsidR="00E93573">
        <w:t>fixed vignettes</w:t>
      </w:r>
      <w:r>
        <w:t xml:space="preserve"> condition…………</w:t>
      </w:r>
      <w:r w:rsidR="00E93573">
        <w:t>…...…….34</w:t>
      </w:r>
    </w:p>
    <w:p w14:paraId="6ED56E7D" w14:textId="524077C1" w:rsidR="0078073B" w:rsidRDefault="0078073B" w:rsidP="000937CC">
      <w:pPr>
        <w:spacing w:line="480" w:lineRule="auto"/>
      </w:pPr>
      <w:r>
        <w:t xml:space="preserve">Table </w:t>
      </w:r>
      <w:r w:rsidR="000937CC">
        <w:t>3</w:t>
      </w:r>
      <w:r>
        <w:t xml:space="preserve">. Means, SD, and correlations with CI for </w:t>
      </w:r>
      <w:r w:rsidR="00E93573">
        <w:t>self-rated vignettes</w:t>
      </w:r>
      <w:r>
        <w:t xml:space="preserve"> condition…………</w:t>
      </w:r>
      <w:r w:rsidR="00E93573">
        <w:t>….….35</w:t>
      </w:r>
    </w:p>
    <w:p w14:paraId="0CFC93F2" w14:textId="3A84C604" w:rsidR="0078073B" w:rsidRPr="000937CC" w:rsidRDefault="000937CC" w:rsidP="000937CC">
      <w:pPr>
        <w:widowControl w:val="0"/>
        <w:autoSpaceDE w:val="0"/>
        <w:autoSpaceDN w:val="0"/>
        <w:adjustRightInd w:val="0"/>
        <w:spacing w:line="480" w:lineRule="auto"/>
        <w:rPr>
          <w:rFonts w:eastAsiaTheme="minorEastAsia"/>
        </w:rPr>
      </w:pPr>
      <w:r w:rsidRPr="000937CC">
        <w:rPr>
          <w:rFonts w:eastAsiaTheme="minorEastAsia"/>
        </w:rPr>
        <w:t>Table 4</w:t>
      </w:r>
      <w:bookmarkStart w:id="4" w:name="_Hlk71351222"/>
      <w:r w:rsidRPr="000937CC">
        <w:rPr>
          <w:rFonts w:eastAsiaTheme="minorEastAsia"/>
        </w:rPr>
        <w:t xml:space="preserve">. </w:t>
      </w:r>
      <w:r w:rsidRPr="00A9699C">
        <w:rPr>
          <w:rFonts w:eastAsiaTheme="minorEastAsia"/>
        </w:rPr>
        <w:t xml:space="preserve">t-test </w:t>
      </w:r>
      <w:r>
        <w:rPr>
          <w:rFonts w:eastAsiaTheme="minorEastAsia"/>
        </w:rPr>
        <w:t>r</w:t>
      </w:r>
      <w:r w:rsidRPr="00A9699C">
        <w:rPr>
          <w:rFonts w:eastAsiaTheme="minorEastAsia"/>
        </w:rPr>
        <w:t xml:space="preserve">esults </w:t>
      </w:r>
      <w:r>
        <w:rPr>
          <w:rFonts w:eastAsiaTheme="minorEastAsia"/>
        </w:rPr>
        <w:t>c</w:t>
      </w:r>
      <w:r w:rsidRPr="00A9699C">
        <w:rPr>
          <w:rFonts w:eastAsiaTheme="minorEastAsia"/>
        </w:rPr>
        <w:t xml:space="preserve">omparing </w:t>
      </w:r>
      <w:r w:rsidR="00D81AB6">
        <w:rPr>
          <w:rFonts w:eastAsiaTheme="minorEastAsia"/>
        </w:rPr>
        <w:t xml:space="preserve">means between </w:t>
      </w:r>
      <w:r>
        <w:rPr>
          <w:rFonts w:eastAsiaTheme="minorEastAsia"/>
        </w:rPr>
        <w:t>c</w:t>
      </w:r>
      <w:r w:rsidRPr="00A9699C">
        <w:rPr>
          <w:rFonts w:eastAsiaTheme="minorEastAsia"/>
        </w:rPr>
        <w:t xml:space="preserve">ontrol and </w:t>
      </w:r>
      <w:r>
        <w:rPr>
          <w:rFonts w:eastAsiaTheme="minorEastAsia"/>
        </w:rPr>
        <w:t>f</w:t>
      </w:r>
      <w:r w:rsidRPr="00A9699C">
        <w:rPr>
          <w:rFonts w:eastAsiaTheme="minorEastAsia"/>
        </w:rPr>
        <w:t xml:space="preserve">ixed </w:t>
      </w:r>
      <w:r>
        <w:rPr>
          <w:rFonts w:eastAsiaTheme="minorEastAsia"/>
        </w:rPr>
        <w:t>v</w:t>
      </w:r>
      <w:r w:rsidRPr="00A9699C">
        <w:rPr>
          <w:rFonts w:eastAsiaTheme="minorEastAsia"/>
        </w:rPr>
        <w:t xml:space="preserve">ignette </w:t>
      </w:r>
      <w:r>
        <w:rPr>
          <w:rFonts w:eastAsiaTheme="minorEastAsia"/>
        </w:rPr>
        <w:t>condition</w:t>
      </w:r>
      <w:bookmarkEnd w:id="4"/>
      <w:r>
        <w:rPr>
          <w:rFonts w:eastAsiaTheme="minorEastAsia"/>
        </w:rPr>
        <w:t>…</w:t>
      </w:r>
      <w:r w:rsidR="00D81AB6">
        <w:rPr>
          <w:rFonts w:eastAsiaTheme="minorEastAsia"/>
        </w:rPr>
        <w:t>...</w:t>
      </w:r>
      <w:r w:rsidR="00E93573">
        <w:t>……</w:t>
      </w:r>
      <w:proofErr w:type="gramStart"/>
      <w:r w:rsidR="00E93573">
        <w:t>.36</w:t>
      </w:r>
      <w:proofErr w:type="gramEnd"/>
    </w:p>
    <w:p w14:paraId="50C458FF" w14:textId="5AA2767E" w:rsidR="0078073B" w:rsidRDefault="0078073B" w:rsidP="000937CC">
      <w:pPr>
        <w:spacing w:line="480" w:lineRule="auto"/>
      </w:pPr>
      <w:r>
        <w:t xml:space="preserve">Table </w:t>
      </w:r>
      <w:r w:rsidR="00D81AB6">
        <w:t>5</w:t>
      </w:r>
      <w:r w:rsidR="00D81AB6" w:rsidRPr="000937CC">
        <w:rPr>
          <w:rFonts w:eastAsiaTheme="minorEastAsia"/>
        </w:rPr>
        <w:t xml:space="preserve">. </w:t>
      </w:r>
      <w:r w:rsidR="00D81AB6">
        <w:rPr>
          <w:rFonts w:eastAsiaTheme="minorEastAsia"/>
        </w:rPr>
        <w:t>F</w:t>
      </w:r>
      <w:r w:rsidR="00D81AB6" w:rsidRPr="00A9699C">
        <w:rPr>
          <w:rFonts w:eastAsiaTheme="minorEastAsia"/>
        </w:rPr>
        <w:t xml:space="preserve">-test </w:t>
      </w:r>
      <w:r w:rsidR="00D81AB6">
        <w:rPr>
          <w:rFonts w:eastAsiaTheme="minorEastAsia"/>
        </w:rPr>
        <w:t>r</w:t>
      </w:r>
      <w:r w:rsidR="00D81AB6" w:rsidRPr="00A9699C">
        <w:rPr>
          <w:rFonts w:eastAsiaTheme="minorEastAsia"/>
        </w:rPr>
        <w:t xml:space="preserve">esults </w:t>
      </w:r>
      <w:r w:rsidR="00D81AB6">
        <w:rPr>
          <w:rFonts w:eastAsiaTheme="minorEastAsia"/>
        </w:rPr>
        <w:t>c</w:t>
      </w:r>
      <w:r w:rsidR="00D81AB6" w:rsidRPr="00A9699C">
        <w:rPr>
          <w:rFonts w:eastAsiaTheme="minorEastAsia"/>
        </w:rPr>
        <w:t>omparing</w:t>
      </w:r>
      <w:r w:rsidR="00D81AB6">
        <w:rPr>
          <w:rFonts w:eastAsiaTheme="minorEastAsia"/>
        </w:rPr>
        <w:t xml:space="preserve"> SDs between</w:t>
      </w:r>
      <w:r w:rsidR="00D81AB6" w:rsidRPr="00A9699C">
        <w:rPr>
          <w:rFonts w:eastAsiaTheme="minorEastAsia"/>
        </w:rPr>
        <w:t xml:space="preserve"> </w:t>
      </w:r>
      <w:r w:rsidR="00D81AB6">
        <w:rPr>
          <w:rFonts w:eastAsiaTheme="minorEastAsia"/>
        </w:rPr>
        <w:t>c</w:t>
      </w:r>
      <w:r w:rsidR="00D81AB6" w:rsidRPr="00A9699C">
        <w:rPr>
          <w:rFonts w:eastAsiaTheme="minorEastAsia"/>
        </w:rPr>
        <w:t xml:space="preserve">ontrol and </w:t>
      </w:r>
      <w:r w:rsidR="00D81AB6">
        <w:rPr>
          <w:rFonts w:eastAsiaTheme="minorEastAsia"/>
        </w:rPr>
        <w:t>f</w:t>
      </w:r>
      <w:r w:rsidR="00D81AB6" w:rsidRPr="00A9699C">
        <w:rPr>
          <w:rFonts w:eastAsiaTheme="minorEastAsia"/>
        </w:rPr>
        <w:t xml:space="preserve">ixed </w:t>
      </w:r>
      <w:r w:rsidR="00D81AB6">
        <w:rPr>
          <w:rFonts w:eastAsiaTheme="minorEastAsia"/>
        </w:rPr>
        <w:t>v</w:t>
      </w:r>
      <w:r w:rsidR="00D81AB6" w:rsidRPr="00A9699C">
        <w:rPr>
          <w:rFonts w:eastAsiaTheme="minorEastAsia"/>
        </w:rPr>
        <w:t xml:space="preserve">ignette </w:t>
      </w:r>
      <w:r w:rsidR="00D81AB6">
        <w:rPr>
          <w:rFonts w:eastAsiaTheme="minorEastAsia"/>
        </w:rPr>
        <w:t>condition</w:t>
      </w:r>
      <w:r w:rsidR="00D81AB6">
        <w:t xml:space="preserve"> </w:t>
      </w:r>
      <w:r>
        <w:t>……</w:t>
      </w:r>
      <w:r w:rsidR="00E93573">
        <w:t>……</w:t>
      </w:r>
      <w:proofErr w:type="gramStart"/>
      <w:r w:rsidR="00E93573">
        <w:t>.37</w:t>
      </w:r>
      <w:proofErr w:type="gramEnd"/>
    </w:p>
    <w:p w14:paraId="0CFA89D0" w14:textId="77777777" w:rsidR="00F36982" w:rsidRDefault="00F36982" w:rsidP="000937CC">
      <w:pPr>
        <w:spacing w:line="480" w:lineRule="auto"/>
      </w:pPr>
      <w:r>
        <w:br w:type="page"/>
      </w:r>
    </w:p>
    <w:p w14:paraId="0285B26E" w14:textId="3C13C19F" w:rsidR="00F36982" w:rsidRDefault="00F36982" w:rsidP="00F36982">
      <w:pPr>
        <w:spacing w:line="480" w:lineRule="auto"/>
        <w:jc w:val="center"/>
      </w:pPr>
      <w:r>
        <w:lastRenderedPageBreak/>
        <w:t xml:space="preserve">TABLE OF </w:t>
      </w:r>
      <w:r>
        <w:t>FIGURES</w:t>
      </w:r>
    </w:p>
    <w:p w14:paraId="5E1ACC79" w14:textId="55BCA988" w:rsidR="008C6954" w:rsidRDefault="00F36982" w:rsidP="00F36982">
      <w:pPr>
        <w:spacing w:line="480" w:lineRule="auto"/>
      </w:pPr>
      <w:r>
        <w:t xml:space="preserve">Figure 1. </w:t>
      </w:r>
      <w:r w:rsidR="004E1E62" w:rsidRPr="00093743">
        <w:rPr>
          <w:bCs/>
        </w:rPr>
        <w:t>The Procedure Flow Chart</w:t>
      </w:r>
      <w:r w:rsidR="004E1E62">
        <w:t xml:space="preserve"> </w:t>
      </w:r>
      <w:r>
        <w:t>…………………………………………………………</w:t>
      </w:r>
      <w:r w:rsidR="004E1E62">
        <w:t>…</w:t>
      </w:r>
      <w:r>
        <w:t>.</w:t>
      </w:r>
      <w:r w:rsidR="004E1E62">
        <w:t>38</w:t>
      </w:r>
    </w:p>
    <w:p w14:paraId="289B54DA" w14:textId="1D25101E" w:rsidR="00DA30EB" w:rsidRDefault="00DA30EB" w:rsidP="00DA30EB">
      <w:pPr>
        <w:spacing w:line="480" w:lineRule="auto"/>
      </w:pPr>
      <w:r>
        <w:t xml:space="preserve">Figure </w:t>
      </w:r>
      <w:r>
        <w:t>2a</w:t>
      </w:r>
      <w:r>
        <w:t xml:space="preserve">. </w:t>
      </w:r>
      <w:bookmarkStart w:id="5" w:name="_Hlk71351439"/>
      <w:r w:rsidR="00E95DB4">
        <w:rPr>
          <w:bCs/>
        </w:rPr>
        <w:t xml:space="preserve">Censored Ordered </w:t>
      </w:r>
      <w:proofErr w:type="spellStart"/>
      <w:r w:rsidR="00E95DB4">
        <w:rPr>
          <w:bCs/>
        </w:rPr>
        <w:t>Probit</w:t>
      </w:r>
      <w:proofErr w:type="spellEnd"/>
      <w:r w:rsidR="00E95DB4">
        <w:rPr>
          <w:bCs/>
        </w:rPr>
        <w:t xml:space="preserve"> Allocation Graph</w:t>
      </w:r>
      <w:r w:rsidR="00E95DB4">
        <w:rPr>
          <w:bCs/>
        </w:rPr>
        <w:t xml:space="preserve"> for Conscientiousness</w:t>
      </w:r>
      <w:r>
        <w:t xml:space="preserve"> ……………</w:t>
      </w:r>
      <w:r w:rsidR="00E95DB4">
        <w:t>…...</w:t>
      </w:r>
      <w:r>
        <w:t>.3</w:t>
      </w:r>
      <w:r w:rsidR="00E95DB4">
        <w:t>9</w:t>
      </w:r>
      <w:bookmarkEnd w:id="5"/>
    </w:p>
    <w:p w14:paraId="783E947D" w14:textId="7C5F2302" w:rsidR="00DA30EB" w:rsidRDefault="00DA30EB" w:rsidP="00DA30EB">
      <w:pPr>
        <w:spacing w:line="480" w:lineRule="auto"/>
      </w:pPr>
      <w:r>
        <w:t xml:space="preserve">Figure </w:t>
      </w:r>
      <w:r>
        <w:t>2b</w:t>
      </w:r>
      <w:r>
        <w:t xml:space="preserve">. </w:t>
      </w:r>
      <w:r w:rsidR="00E95DB4">
        <w:rPr>
          <w:bCs/>
        </w:rPr>
        <w:t xml:space="preserve">Censored Ordered </w:t>
      </w:r>
      <w:proofErr w:type="spellStart"/>
      <w:r w:rsidR="00E95DB4">
        <w:rPr>
          <w:bCs/>
        </w:rPr>
        <w:t>Probit</w:t>
      </w:r>
      <w:proofErr w:type="spellEnd"/>
      <w:r w:rsidR="00E95DB4">
        <w:rPr>
          <w:bCs/>
        </w:rPr>
        <w:t xml:space="preserve"> Allocation Graph for </w:t>
      </w:r>
      <w:r w:rsidR="00E95DB4">
        <w:rPr>
          <w:bCs/>
        </w:rPr>
        <w:t>Agreeableness</w:t>
      </w:r>
      <w:r w:rsidR="00E95DB4">
        <w:t xml:space="preserve"> ………………....</w:t>
      </w:r>
      <w:r w:rsidR="00E95DB4">
        <w:t>......40</w:t>
      </w:r>
    </w:p>
    <w:p w14:paraId="13D370C8" w14:textId="6946AD8E" w:rsidR="00DA30EB" w:rsidRDefault="00DA30EB" w:rsidP="00DA30EB">
      <w:pPr>
        <w:spacing w:line="480" w:lineRule="auto"/>
      </w:pPr>
      <w:r>
        <w:t xml:space="preserve">Figure </w:t>
      </w:r>
      <w:r>
        <w:t>2c</w:t>
      </w:r>
      <w:r>
        <w:t xml:space="preserve">. </w:t>
      </w:r>
      <w:r w:rsidR="00E95DB4">
        <w:rPr>
          <w:bCs/>
        </w:rPr>
        <w:t xml:space="preserve">Censored Ordered </w:t>
      </w:r>
      <w:proofErr w:type="spellStart"/>
      <w:r w:rsidR="00E95DB4">
        <w:rPr>
          <w:bCs/>
        </w:rPr>
        <w:t>Probit</w:t>
      </w:r>
      <w:proofErr w:type="spellEnd"/>
      <w:r w:rsidR="00E95DB4">
        <w:rPr>
          <w:bCs/>
        </w:rPr>
        <w:t xml:space="preserve"> Allocation Graph for </w:t>
      </w:r>
      <w:r w:rsidR="00E95DB4">
        <w:rPr>
          <w:bCs/>
        </w:rPr>
        <w:t>Extraversion</w:t>
      </w:r>
      <w:r w:rsidR="00E95DB4">
        <w:t xml:space="preserve"> ………………....</w:t>
      </w:r>
      <w:r w:rsidR="00E95DB4">
        <w:t>.........41</w:t>
      </w:r>
    </w:p>
    <w:p w14:paraId="08CAA1AB" w14:textId="75DC35CE" w:rsidR="00DA30EB" w:rsidRDefault="00DA30EB" w:rsidP="00DA30EB">
      <w:pPr>
        <w:spacing w:line="480" w:lineRule="auto"/>
      </w:pPr>
      <w:r>
        <w:t xml:space="preserve">Figure </w:t>
      </w:r>
      <w:r>
        <w:t>2d</w:t>
      </w:r>
      <w:r>
        <w:t xml:space="preserve">. </w:t>
      </w:r>
      <w:r w:rsidR="00E95DB4">
        <w:rPr>
          <w:bCs/>
        </w:rPr>
        <w:t xml:space="preserve">Censored Ordered </w:t>
      </w:r>
      <w:proofErr w:type="spellStart"/>
      <w:r w:rsidR="00E95DB4">
        <w:rPr>
          <w:bCs/>
        </w:rPr>
        <w:t>Probit</w:t>
      </w:r>
      <w:proofErr w:type="spellEnd"/>
      <w:r w:rsidR="00E95DB4">
        <w:rPr>
          <w:bCs/>
        </w:rPr>
        <w:t xml:space="preserve"> Allocation Graph for </w:t>
      </w:r>
      <w:r w:rsidR="00E95DB4">
        <w:rPr>
          <w:bCs/>
        </w:rPr>
        <w:t>Openness</w:t>
      </w:r>
      <w:r w:rsidR="00E95DB4">
        <w:t xml:space="preserve"> ………………....</w:t>
      </w:r>
      <w:r w:rsidR="00E95DB4">
        <w:t>..............42</w:t>
      </w:r>
    </w:p>
    <w:p w14:paraId="03C436C7" w14:textId="157E3612" w:rsidR="008C6954" w:rsidRDefault="00DA30EB" w:rsidP="00DA30EB">
      <w:pPr>
        <w:spacing w:line="480" w:lineRule="auto"/>
      </w:pPr>
      <w:r>
        <w:t xml:space="preserve">Figure </w:t>
      </w:r>
      <w:r>
        <w:t>2e</w:t>
      </w:r>
      <w:r>
        <w:t xml:space="preserve">. </w:t>
      </w:r>
      <w:r w:rsidR="00E95DB4">
        <w:rPr>
          <w:bCs/>
        </w:rPr>
        <w:t xml:space="preserve">Censored Ordered </w:t>
      </w:r>
      <w:proofErr w:type="spellStart"/>
      <w:r w:rsidR="00E95DB4">
        <w:rPr>
          <w:bCs/>
        </w:rPr>
        <w:t>Probit</w:t>
      </w:r>
      <w:proofErr w:type="spellEnd"/>
      <w:r w:rsidR="00E95DB4">
        <w:rPr>
          <w:bCs/>
        </w:rPr>
        <w:t xml:space="preserve"> Allocation Graph for </w:t>
      </w:r>
      <w:r w:rsidR="00E95DB4">
        <w:rPr>
          <w:bCs/>
        </w:rPr>
        <w:t>Negative Emotionality</w:t>
      </w:r>
      <w:r w:rsidR="00E95DB4">
        <w:t xml:space="preserve"> ……………</w:t>
      </w:r>
      <w:r w:rsidR="00E95DB4">
        <w:t>.43</w:t>
      </w:r>
      <w:r w:rsidR="008C6954">
        <w:br w:type="page"/>
      </w:r>
    </w:p>
    <w:p w14:paraId="197632C2" w14:textId="2BC06F75" w:rsidR="008C6954" w:rsidRDefault="008C6954" w:rsidP="008C6954">
      <w:pPr>
        <w:spacing w:line="480" w:lineRule="auto"/>
        <w:jc w:val="center"/>
      </w:pPr>
      <w:r>
        <w:lastRenderedPageBreak/>
        <w:t>ABSTRACT</w:t>
      </w:r>
    </w:p>
    <w:p w14:paraId="3B120DDE" w14:textId="2EAE17D3" w:rsidR="0053041D" w:rsidRPr="003B2249" w:rsidRDefault="00AA5EEE" w:rsidP="003B2249">
      <w:pPr>
        <w:spacing w:line="480" w:lineRule="auto"/>
      </w:pPr>
      <w:r>
        <w:t>T</w:t>
      </w:r>
      <w:r w:rsidR="009B3A47" w:rsidRPr="004436E0">
        <w:t>he Big Five</w:t>
      </w:r>
      <w:r>
        <w:t xml:space="preserve"> (</w:t>
      </w:r>
      <w:r w:rsidRPr="005E355A">
        <w:t>Openness, Conscientiousness, Extraversion, Agreeableness, and Emotional Stability</w:t>
      </w:r>
      <w:r>
        <w:t>)</w:t>
      </w:r>
      <w:r w:rsidR="009B3A47" w:rsidRPr="004436E0">
        <w:t xml:space="preserve"> is </w:t>
      </w:r>
      <w:r w:rsidR="005D4FD4">
        <w:t>the</w:t>
      </w:r>
      <w:r w:rsidR="009B3A47" w:rsidRPr="004436E0">
        <w:t xml:space="preserve"> most widely used trait taxonomy for personality assessment</w:t>
      </w:r>
      <w:r w:rsidR="005D4FD4">
        <w:t xml:space="preserve">, and </w:t>
      </w:r>
      <w:r w:rsidR="009B3A47" w:rsidRPr="001261F6">
        <w:t>a primary catalyst for ensuing organizational studies and applications</w:t>
      </w:r>
      <w:r w:rsidR="005D4FD4">
        <w:t xml:space="preserve"> </w:t>
      </w:r>
      <w:r w:rsidR="005D4FD4" w:rsidRPr="001261F6">
        <w:t>(</w:t>
      </w:r>
      <w:proofErr w:type="spellStart"/>
      <w:r w:rsidR="005D4FD4" w:rsidRPr="001261F6">
        <w:t>Digman</w:t>
      </w:r>
      <w:proofErr w:type="spellEnd"/>
      <w:r w:rsidR="005D4FD4" w:rsidRPr="001261F6">
        <w:t>, 1963; Goldberg, 1990</w:t>
      </w:r>
      <w:r w:rsidR="005D4FD4">
        <w:t>)</w:t>
      </w:r>
      <w:r w:rsidR="009B3A47" w:rsidRPr="001261F6">
        <w:t>.</w:t>
      </w:r>
      <w:r w:rsidR="00C6747C">
        <w:t xml:space="preserve"> </w:t>
      </w:r>
      <w:r w:rsidR="0024250C">
        <w:t xml:space="preserve">With </w:t>
      </w:r>
      <w:r w:rsidR="0024250C">
        <w:t>concerns about the deleterious effects of faking have been all</w:t>
      </w:r>
      <w:r w:rsidR="00ED05E3">
        <w:t>a</w:t>
      </w:r>
      <w:r w:rsidR="0024250C">
        <w:t>yed</w:t>
      </w:r>
      <w:r w:rsidR="00D70B80">
        <w:t>,</w:t>
      </w:r>
      <w:r w:rsidR="0024250C">
        <w:t xml:space="preserve"> </w:t>
      </w:r>
      <w:r w:rsidR="00D70B80">
        <w:t>g</w:t>
      </w:r>
      <w:r w:rsidR="00B47956">
        <w:t xml:space="preserve">eneralizable findings </w:t>
      </w:r>
      <w:r w:rsidR="00D70B80">
        <w:t xml:space="preserve">that correlate well with various organizational outcomes </w:t>
      </w:r>
      <w:r w:rsidR="00B47956">
        <w:t>were found across contexts and cultures.</w:t>
      </w:r>
      <w:r w:rsidR="00D70B80">
        <w:t xml:space="preserve"> However, unintentional response distortions including individual differences in response style and frame of reference effect in personality assessment </w:t>
      </w:r>
      <w:r w:rsidR="00FA3FBD">
        <w:t xml:space="preserve">remain concerning for research and practice uses of personality </w:t>
      </w:r>
      <w:r w:rsidR="00212418">
        <w:t>self-</w:t>
      </w:r>
      <w:r w:rsidR="00FA3FBD">
        <w:t xml:space="preserve">assessment </w:t>
      </w:r>
      <w:r w:rsidR="00EE5687">
        <w:t>(</w:t>
      </w:r>
      <w:proofErr w:type="spellStart"/>
      <w:r w:rsidR="00EE5687">
        <w:t>Riese</w:t>
      </w:r>
      <w:proofErr w:type="spellEnd"/>
      <w:r w:rsidR="00EE5687">
        <w:t xml:space="preserve"> &amp; Waller, 1993; Stark &amp; </w:t>
      </w:r>
      <w:proofErr w:type="spellStart"/>
      <w:r w:rsidR="00EE5687">
        <w:t>Drasgow</w:t>
      </w:r>
      <w:proofErr w:type="spellEnd"/>
      <w:r w:rsidR="00EE5687">
        <w:t>, 2006; Carter et al., 2015; Tay &amp; Ng, 2018)</w:t>
      </w:r>
      <w:r w:rsidR="00FC71CD">
        <w:t>.</w:t>
      </w:r>
      <w:r w:rsidR="003A7F24">
        <w:t xml:space="preserve"> The current study aims to </w:t>
      </w:r>
      <w:r w:rsidR="003B2249">
        <w:rPr>
          <w:color w:val="000000" w:themeColor="text1"/>
        </w:rPr>
        <w:t>explore</w:t>
      </w:r>
      <w:r w:rsidR="0053041D" w:rsidRPr="00D50BBD">
        <w:rPr>
          <w:color w:val="000000" w:themeColor="text1"/>
        </w:rPr>
        <w:t xml:space="preserve"> different methods for adjusting self-rated personality (fixed vignettes and self-rated anchoring vignettes) relative to a control condition with no adjustments. </w:t>
      </w:r>
      <w:r w:rsidR="008266BB">
        <w:rPr>
          <w:color w:val="000000" w:themeColor="text1"/>
        </w:rPr>
        <w:t xml:space="preserve">The results </w:t>
      </w:r>
      <w:r w:rsidR="00256FEF">
        <w:rPr>
          <w:color w:val="000000" w:themeColor="text1"/>
        </w:rPr>
        <w:t xml:space="preserve">showed that </w:t>
      </w:r>
      <w:r w:rsidR="008E7235">
        <w:rPr>
          <w:color w:val="000000" w:themeColor="text1"/>
        </w:rPr>
        <w:t xml:space="preserve">although </w:t>
      </w:r>
      <w:r w:rsidR="00256FEF">
        <w:rPr>
          <w:color w:val="000000" w:themeColor="text1"/>
        </w:rPr>
        <w:t xml:space="preserve">fixed vignettes </w:t>
      </w:r>
      <w:r w:rsidR="008E7235">
        <w:rPr>
          <w:color w:val="000000" w:themeColor="text1"/>
        </w:rPr>
        <w:t xml:space="preserve">failed to improve the reliability and criterion-related validity than the unadjusted scores, </w:t>
      </w:r>
      <w:r w:rsidR="00277D44">
        <w:rPr>
          <w:color w:val="000000" w:themeColor="text1"/>
        </w:rPr>
        <w:t xml:space="preserve">personality adjusted based on </w:t>
      </w:r>
      <w:r w:rsidR="009F470F">
        <w:rPr>
          <w:color w:val="000000" w:themeColor="text1"/>
        </w:rPr>
        <w:t xml:space="preserve">self-rated vignettes </w:t>
      </w:r>
      <w:r w:rsidR="00277D44">
        <w:rPr>
          <w:color w:val="000000" w:themeColor="text1"/>
        </w:rPr>
        <w:t>decreased in correlations to relevant criteria</w:t>
      </w:r>
      <w:r w:rsidR="00755062">
        <w:rPr>
          <w:color w:val="000000" w:themeColor="text1"/>
        </w:rPr>
        <w:t>.</w:t>
      </w:r>
    </w:p>
    <w:p w14:paraId="375F0C61" w14:textId="13E41E42" w:rsidR="00F85CB3" w:rsidRDefault="00F85CB3">
      <w:r>
        <w:br w:type="page"/>
      </w:r>
    </w:p>
    <w:p w14:paraId="546AC7C5" w14:textId="43B19454" w:rsidR="00F85CB3" w:rsidRDefault="00F85CB3" w:rsidP="00F85CB3">
      <w:pPr>
        <w:spacing w:line="480" w:lineRule="auto"/>
        <w:jc w:val="center"/>
      </w:pPr>
      <w:r>
        <w:lastRenderedPageBreak/>
        <w:t>CHAPTER 1. INTRODUCTION</w:t>
      </w:r>
    </w:p>
    <w:p w14:paraId="2BC664C8" w14:textId="5FEEDC79" w:rsidR="005A168D" w:rsidRPr="004436E0" w:rsidRDefault="008E38A6" w:rsidP="00274721">
      <w:pPr>
        <w:spacing w:line="480" w:lineRule="auto"/>
        <w:ind w:firstLine="720"/>
      </w:pPr>
      <w:r w:rsidRPr="00093743">
        <w:t xml:space="preserve">Personality traits are probabilistic descriptions of relatively stable patterns of emotion, motivation, cognition, and behavior, in response to classes of stimuli that have been </w:t>
      </w:r>
      <w:r w:rsidRPr="005E355A">
        <w:t xml:space="preserve">present in human cultures over evolutionary time (DeYoung, 2015). </w:t>
      </w:r>
      <w:r w:rsidR="00031F59" w:rsidRPr="005E355A">
        <w:t xml:space="preserve">As such broad definitions imply, personality test scores should and do predict a wide array of </w:t>
      </w:r>
      <w:r w:rsidR="005A168D" w:rsidRPr="005E355A">
        <w:t>social</w:t>
      </w:r>
      <w:r w:rsidR="00031F59" w:rsidRPr="005E355A">
        <w:t>, clinical, educational, and workplace outcomes. Although</w:t>
      </w:r>
      <w:r w:rsidR="00704281" w:rsidRPr="005E355A">
        <w:t xml:space="preserve"> research on</w:t>
      </w:r>
      <w:r w:rsidR="00031F59" w:rsidRPr="005E355A">
        <w:t xml:space="preserve"> the validity of personality </w:t>
      </w:r>
      <w:r w:rsidR="00C12F75" w:rsidRPr="005E355A">
        <w:t>measures</w:t>
      </w:r>
      <w:r w:rsidR="00704281" w:rsidRPr="005E355A">
        <w:t xml:space="preserve"> using different response formats and sources of information (self- vs. other- reports) </w:t>
      </w:r>
      <w:proofErr w:type="gramStart"/>
      <w:r w:rsidR="00704281" w:rsidRPr="005E355A">
        <w:t>dates back to</w:t>
      </w:r>
      <w:proofErr w:type="gramEnd"/>
      <w:r w:rsidR="00704281" w:rsidRPr="005E355A">
        <w:t xml:space="preserve"> the 1940s</w:t>
      </w:r>
      <w:r w:rsidR="00AF58C5" w:rsidRPr="005E355A">
        <w:t>,</w:t>
      </w:r>
      <w:r w:rsidR="00C12F75" w:rsidRPr="005E355A">
        <w:t xml:space="preserve"> </w:t>
      </w:r>
      <w:r w:rsidR="001B12EA" w:rsidRPr="005E355A">
        <w:t xml:space="preserve">the </w:t>
      </w:r>
      <w:r w:rsidR="00C12F75" w:rsidRPr="005E355A">
        <w:t>emergence of</w:t>
      </w:r>
      <w:r w:rsidR="001B12EA" w:rsidRPr="005E355A">
        <w:t xml:space="preserve"> parsimonious</w:t>
      </w:r>
      <w:r w:rsidR="00C12F75" w:rsidRPr="005E355A">
        <w:t xml:space="preserve"> </w:t>
      </w:r>
      <w:r w:rsidR="001B12EA" w:rsidRPr="005E355A">
        <w:t>factor models</w:t>
      </w:r>
      <w:r w:rsidR="00C12F75" w:rsidRPr="005E355A">
        <w:t xml:space="preserve"> </w:t>
      </w:r>
      <w:r w:rsidR="001B12EA" w:rsidRPr="005E355A">
        <w:t>in the 1960s</w:t>
      </w:r>
      <w:r w:rsidR="005A168D" w:rsidRPr="005E355A">
        <w:t>,</w:t>
      </w:r>
      <w:r w:rsidR="001B12EA" w:rsidRPr="005E355A">
        <w:t xml:space="preserve"> </w:t>
      </w:r>
      <w:r w:rsidR="00C12F75" w:rsidRPr="005E355A">
        <w:t>resembling the modern Big Five</w:t>
      </w:r>
      <w:r w:rsidR="009E484A" w:rsidRPr="005E355A">
        <w:t xml:space="preserve"> </w:t>
      </w:r>
      <w:r w:rsidR="00C12F75" w:rsidRPr="005E355A">
        <w:t>(</w:t>
      </w:r>
      <w:r w:rsidR="00F0693E" w:rsidRPr="005E355A">
        <w:t>Openness, Conscientiousness, Extraversion, Agreeableness, and Emotional Stability</w:t>
      </w:r>
      <w:r w:rsidR="00F0693E" w:rsidRPr="001261F6">
        <w:t xml:space="preserve"> </w:t>
      </w:r>
      <w:r w:rsidR="005E355A" w:rsidRPr="001261F6">
        <w:t>(</w:t>
      </w:r>
      <w:proofErr w:type="spellStart"/>
      <w:r w:rsidR="00C12F75" w:rsidRPr="001261F6">
        <w:t>Digman</w:t>
      </w:r>
      <w:proofErr w:type="spellEnd"/>
      <w:r w:rsidR="00C12F75" w:rsidRPr="001261F6">
        <w:t>, 196</w:t>
      </w:r>
      <w:r w:rsidR="00E0604C" w:rsidRPr="001261F6">
        <w:t>3</w:t>
      </w:r>
      <w:r w:rsidR="00C12F75" w:rsidRPr="001261F6">
        <w:t xml:space="preserve">; </w:t>
      </w:r>
      <w:r w:rsidR="00BB226D" w:rsidRPr="001261F6">
        <w:t>G</w:t>
      </w:r>
      <w:r w:rsidR="00C12F75" w:rsidRPr="001261F6">
        <w:t>oldberg, 199</w:t>
      </w:r>
      <w:r w:rsidR="00BB226D" w:rsidRPr="001261F6">
        <w:t>0</w:t>
      </w:r>
      <w:r w:rsidR="00C12F75" w:rsidRPr="001261F6">
        <w:t>)</w:t>
      </w:r>
      <w:r w:rsidR="005A168D" w:rsidRPr="001261F6">
        <w:t>,</w:t>
      </w:r>
      <w:r w:rsidR="001B12EA" w:rsidRPr="001261F6">
        <w:t xml:space="preserve"> was </w:t>
      </w:r>
      <w:r w:rsidR="00274721" w:rsidRPr="001261F6">
        <w:t>a</w:t>
      </w:r>
      <w:r w:rsidR="00982165" w:rsidRPr="001261F6">
        <w:t xml:space="preserve"> primary</w:t>
      </w:r>
      <w:r w:rsidR="001B12EA" w:rsidRPr="001261F6">
        <w:t xml:space="preserve"> catalyst for</w:t>
      </w:r>
      <w:r w:rsidR="00274721" w:rsidRPr="001261F6">
        <w:t xml:space="preserve"> ensuing</w:t>
      </w:r>
      <w:r w:rsidR="001B12EA" w:rsidRPr="001261F6">
        <w:t xml:space="preserve"> </w:t>
      </w:r>
      <w:r w:rsidR="00982165" w:rsidRPr="001261F6">
        <w:t xml:space="preserve">organizational </w:t>
      </w:r>
      <w:r w:rsidR="009C5CBA" w:rsidRPr="001261F6">
        <w:t>studies</w:t>
      </w:r>
      <w:r w:rsidR="00982165" w:rsidRPr="001261F6">
        <w:t xml:space="preserve"> and applications. </w:t>
      </w:r>
      <w:r w:rsidR="00956635" w:rsidRPr="001261F6">
        <w:t>In addition,</w:t>
      </w:r>
      <w:r w:rsidR="00D40B0B" w:rsidRPr="001261F6">
        <w:t xml:space="preserve"> </w:t>
      </w:r>
      <w:r w:rsidR="001B12EA" w:rsidRPr="001261F6">
        <w:t xml:space="preserve">seminal meta-analyses </w:t>
      </w:r>
      <w:r w:rsidR="00274721" w:rsidRPr="001261F6">
        <w:t>in</w:t>
      </w:r>
      <w:r w:rsidR="00982165" w:rsidRPr="001261F6">
        <w:t xml:space="preserve"> the 1990s </w:t>
      </w:r>
      <w:r w:rsidR="00274721" w:rsidRPr="001261F6">
        <w:t xml:space="preserve">put to rest </w:t>
      </w:r>
      <w:r w:rsidR="005A168D" w:rsidRPr="001261F6">
        <w:t>m</w:t>
      </w:r>
      <w:r w:rsidR="0020044B" w:rsidRPr="001261F6">
        <w:t>any</w:t>
      </w:r>
      <w:r w:rsidR="00956635" w:rsidRPr="001261F6">
        <w:t xml:space="preserve"> of the</w:t>
      </w:r>
      <w:r w:rsidR="00274721" w:rsidRPr="001261F6">
        <w:t xml:space="preserve"> concerns</w:t>
      </w:r>
      <w:r w:rsidR="00492360" w:rsidRPr="001261F6">
        <w:t xml:space="preserve"> </w:t>
      </w:r>
      <w:r w:rsidR="00E0604C" w:rsidRPr="001261F6">
        <w:t>in</w:t>
      </w:r>
      <w:r w:rsidR="00E0604C" w:rsidRPr="00093743">
        <w:rPr>
          <w:color w:val="FF0000"/>
        </w:rPr>
        <w:t xml:space="preserve"> </w:t>
      </w:r>
      <w:proofErr w:type="spellStart"/>
      <w:r w:rsidR="00956635" w:rsidRPr="004D126D">
        <w:t>Mi</w:t>
      </w:r>
      <w:r w:rsidR="001E25BF" w:rsidRPr="004D126D">
        <w:t>s</w:t>
      </w:r>
      <w:r w:rsidR="00956635" w:rsidRPr="004D126D">
        <w:t>chel’s</w:t>
      </w:r>
      <w:proofErr w:type="spellEnd"/>
      <w:r w:rsidR="00956635" w:rsidRPr="004D126D">
        <w:t xml:space="preserve"> (1968) critique of trait perspectives </w:t>
      </w:r>
      <w:r w:rsidR="00274721" w:rsidRPr="004D126D">
        <w:t xml:space="preserve">by demonstrating </w:t>
      </w:r>
      <w:r w:rsidR="0020044B" w:rsidRPr="004D126D">
        <w:t xml:space="preserve">that </w:t>
      </w:r>
      <w:r w:rsidR="00982165" w:rsidRPr="004D126D">
        <w:t>Big Five</w:t>
      </w:r>
      <w:r w:rsidR="00274721" w:rsidRPr="004D126D">
        <w:t xml:space="preserve"> scores correlate</w:t>
      </w:r>
      <w:r w:rsidR="00982165" w:rsidRPr="004D126D">
        <w:t xml:space="preserve"> with overall j</w:t>
      </w:r>
      <w:r w:rsidR="001B12EA" w:rsidRPr="004D126D">
        <w:t>ob performance</w:t>
      </w:r>
      <w:r w:rsidR="00982165" w:rsidRPr="004D126D">
        <w:t xml:space="preserve"> (Barrick &amp; Mount, 1991)</w:t>
      </w:r>
      <w:r w:rsidR="00274721" w:rsidRPr="004D126D">
        <w:t>,</w:t>
      </w:r>
      <w:r w:rsidR="00982165" w:rsidRPr="004D126D">
        <w:t xml:space="preserve"> and higher correlations </w:t>
      </w:r>
      <w:r w:rsidR="0020044B" w:rsidRPr="004D126D">
        <w:t>may</w:t>
      </w:r>
      <w:r w:rsidR="005A168D" w:rsidRPr="004D126D">
        <w:t xml:space="preserve"> </w:t>
      </w:r>
      <w:r w:rsidR="00274721" w:rsidRPr="004D126D">
        <w:t>be</w:t>
      </w:r>
      <w:r w:rsidR="00982165" w:rsidRPr="004D126D">
        <w:t xml:space="preserve"> observed when </w:t>
      </w:r>
      <w:r w:rsidR="00274721" w:rsidRPr="004D126D">
        <w:t xml:space="preserve">concentrating on the match between traits and </w:t>
      </w:r>
      <w:r w:rsidR="005A168D" w:rsidRPr="004D126D">
        <w:t>occupational</w:t>
      </w:r>
      <w:r w:rsidR="00274721" w:rsidRPr="004D126D">
        <w:t xml:space="preserve"> requirements</w:t>
      </w:r>
      <w:r w:rsidR="00274721" w:rsidRPr="004436E0">
        <w:t xml:space="preserve"> (</w:t>
      </w:r>
      <w:proofErr w:type="spellStart"/>
      <w:r w:rsidR="00274721" w:rsidRPr="004436E0">
        <w:t>Tett</w:t>
      </w:r>
      <w:proofErr w:type="spellEnd"/>
      <w:r w:rsidR="00274721" w:rsidRPr="004436E0">
        <w:t>, Jackson, &amp; Rothstein, 199</w:t>
      </w:r>
      <w:r w:rsidR="004436E0" w:rsidRPr="004436E0">
        <w:t>1</w:t>
      </w:r>
      <w:r w:rsidR="00274721" w:rsidRPr="004436E0">
        <w:t xml:space="preserve">).  </w:t>
      </w:r>
    </w:p>
    <w:p w14:paraId="05CA6100" w14:textId="41845AD3" w:rsidR="007D16B2" w:rsidRPr="00C223A7" w:rsidRDefault="00956635" w:rsidP="002E7EBA">
      <w:pPr>
        <w:spacing w:line="480" w:lineRule="auto"/>
        <w:ind w:firstLine="720"/>
        <w:rPr>
          <w:color w:val="000000" w:themeColor="text1"/>
        </w:rPr>
      </w:pPr>
      <w:r w:rsidRPr="004436E0">
        <w:t>Today</w:t>
      </w:r>
      <w:r w:rsidR="005A168D" w:rsidRPr="004436E0">
        <w:t xml:space="preserve"> the Big Five </w:t>
      </w:r>
      <w:r w:rsidRPr="004436E0">
        <w:t xml:space="preserve">is </w:t>
      </w:r>
      <w:r w:rsidR="005A168D" w:rsidRPr="004436E0">
        <w:t xml:space="preserve">the </w:t>
      </w:r>
      <w:r w:rsidR="0020044B" w:rsidRPr="004436E0">
        <w:t xml:space="preserve">dominant and </w:t>
      </w:r>
      <w:r w:rsidRPr="004436E0">
        <w:t xml:space="preserve">most </w:t>
      </w:r>
      <w:r w:rsidR="0020044B" w:rsidRPr="004436E0">
        <w:t xml:space="preserve">widely used trait taxonomy for </w:t>
      </w:r>
      <w:r w:rsidR="0081323C" w:rsidRPr="004436E0">
        <w:t xml:space="preserve">personality </w:t>
      </w:r>
      <w:r w:rsidR="0020044B" w:rsidRPr="004436E0">
        <w:t xml:space="preserve">assessment. It </w:t>
      </w:r>
      <w:r w:rsidR="0081323C" w:rsidRPr="004436E0">
        <w:t xml:space="preserve">has been </w:t>
      </w:r>
      <w:r w:rsidRPr="004436E0">
        <w:t>“</w:t>
      </w:r>
      <w:r w:rsidR="0081323C" w:rsidRPr="004436E0">
        <w:t>replicated</w:t>
      </w:r>
      <w:r w:rsidRPr="004436E0">
        <w:t>”</w:t>
      </w:r>
      <w:r w:rsidR="0081323C" w:rsidRPr="004436E0">
        <w:t xml:space="preserve"> </w:t>
      </w:r>
      <w:r w:rsidR="00C90DBC" w:rsidRPr="004436E0">
        <w:t xml:space="preserve">in different </w:t>
      </w:r>
      <w:r w:rsidRPr="004436E0">
        <w:t>context</w:t>
      </w:r>
      <w:r w:rsidR="17DBC132" w:rsidRPr="004436E0">
        <w:t>s</w:t>
      </w:r>
      <w:r w:rsidRPr="004436E0">
        <w:t xml:space="preserve"> and </w:t>
      </w:r>
      <w:r w:rsidR="00C90DBC" w:rsidRPr="004436E0">
        <w:t xml:space="preserve">cultures </w:t>
      </w:r>
      <w:r w:rsidR="0081323C" w:rsidRPr="004436E0">
        <w:t xml:space="preserve">using a variety of approaches and </w:t>
      </w:r>
      <w:r w:rsidR="0020044B" w:rsidRPr="004436E0">
        <w:t xml:space="preserve">serves as a benchmark for </w:t>
      </w:r>
      <w:r w:rsidR="009C5CBA" w:rsidRPr="004436E0">
        <w:t>explaining</w:t>
      </w:r>
      <w:r w:rsidR="0020044B" w:rsidRPr="004436E0">
        <w:t xml:space="preserve"> and </w:t>
      </w:r>
      <w:r w:rsidR="0081323C" w:rsidRPr="004436E0">
        <w:t>evaluating</w:t>
      </w:r>
      <w:r w:rsidR="0020044B" w:rsidRPr="004436E0">
        <w:t xml:space="preserve"> alternative lower- and higher-order representations</w:t>
      </w:r>
      <w:r w:rsidR="0081323C" w:rsidRPr="004436E0">
        <w:t xml:space="preserve"> </w:t>
      </w:r>
      <w:r w:rsidR="00C90DBC" w:rsidRPr="004436E0">
        <w:t xml:space="preserve">of personality </w:t>
      </w:r>
      <w:r w:rsidR="0081323C" w:rsidRPr="0009181F">
        <w:t>(</w:t>
      </w:r>
      <w:r w:rsidR="0009181F">
        <w:t>Paunonen &amp; Ashton, 2001;</w:t>
      </w:r>
      <w:r w:rsidR="0081323C" w:rsidRPr="00D323ED">
        <w:t xml:space="preserve"> </w:t>
      </w:r>
      <w:r w:rsidR="00E677DE" w:rsidRPr="00B0674F">
        <w:rPr>
          <w:color w:val="000000" w:themeColor="text1"/>
        </w:rPr>
        <w:t xml:space="preserve">Roberts </w:t>
      </w:r>
      <w:r w:rsidR="00E677DE" w:rsidRPr="00A17C19">
        <w:rPr>
          <w:i/>
          <w:iCs/>
          <w:color w:val="000000" w:themeColor="text1"/>
        </w:rPr>
        <w:t>et al.</w:t>
      </w:r>
      <w:r w:rsidR="00E677DE" w:rsidRPr="00B0674F">
        <w:rPr>
          <w:color w:val="000000" w:themeColor="text1"/>
        </w:rPr>
        <w:t>, 200</w:t>
      </w:r>
      <w:r w:rsidR="00E677DE">
        <w:rPr>
          <w:color w:val="000000" w:themeColor="text1"/>
        </w:rPr>
        <w:t>5;</w:t>
      </w:r>
      <w:r w:rsidR="00E677DE" w:rsidRPr="00093743">
        <w:rPr>
          <w:color w:val="FF0000"/>
        </w:rPr>
        <w:t xml:space="preserve"> </w:t>
      </w:r>
      <w:r w:rsidR="00282A79" w:rsidRPr="008E38A6">
        <w:t xml:space="preserve">DeYoung, </w:t>
      </w:r>
      <w:proofErr w:type="spellStart"/>
      <w:r w:rsidR="00282A79" w:rsidRPr="008E38A6">
        <w:t>Quilty</w:t>
      </w:r>
      <w:proofErr w:type="spellEnd"/>
      <w:r w:rsidR="00282A79" w:rsidRPr="008E38A6">
        <w:t>, &amp; Peterson, 2007</w:t>
      </w:r>
      <w:r w:rsidR="00282A79">
        <w:t xml:space="preserve">; </w:t>
      </w:r>
      <w:r w:rsidR="00D323ED" w:rsidRPr="00D323ED">
        <w:t xml:space="preserve">Ones </w:t>
      </w:r>
      <w:r w:rsidR="00D323ED" w:rsidRPr="00D323ED">
        <w:rPr>
          <w:i/>
          <w:iCs/>
        </w:rPr>
        <w:t>et al.</w:t>
      </w:r>
      <w:r w:rsidR="00D323ED" w:rsidRPr="00D323ED">
        <w:t>, 2007;</w:t>
      </w:r>
      <w:r w:rsidR="007B1212">
        <w:t xml:space="preserve"> </w:t>
      </w:r>
      <w:r w:rsidR="00282A79" w:rsidRPr="008E38A6">
        <w:t>Connelly &amp; Ones, 2010</w:t>
      </w:r>
      <w:r w:rsidR="00282A79">
        <w:t xml:space="preserve">; </w:t>
      </w:r>
      <w:r w:rsidR="007B1212">
        <w:t xml:space="preserve">Stark </w:t>
      </w:r>
      <w:r w:rsidR="007B1212" w:rsidRPr="007B1212">
        <w:rPr>
          <w:i/>
          <w:iCs/>
        </w:rPr>
        <w:t>et al.</w:t>
      </w:r>
      <w:r w:rsidR="007B1212">
        <w:t>, 2014</w:t>
      </w:r>
      <w:r w:rsidR="007B1212" w:rsidRPr="00282A79">
        <w:rPr>
          <w:color w:val="000000" w:themeColor="text1"/>
        </w:rPr>
        <w:t>;</w:t>
      </w:r>
      <w:r w:rsidR="0081323C" w:rsidRPr="00282A79">
        <w:rPr>
          <w:color w:val="000000" w:themeColor="text1"/>
        </w:rPr>
        <w:t xml:space="preserve">). </w:t>
      </w:r>
      <w:r w:rsidR="00492360" w:rsidRPr="00282A79">
        <w:rPr>
          <w:color w:val="000000" w:themeColor="text1"/>
        </w:rPr>
        <w:t>A</w:t>
      </w:r>
      <w:r w:rsidR="0081323C" w:rsidRPr="00282A79">
        <w:rPr>
          <w:color w:val="000000" w:themeColor="text1"/>
        </w:rPr>
        <w:t xml:space="preserve"> plethora of </w:t>
      </w:r>
      <w:r w:rsidR="00C90DBC" w:rsidRPr="00282A79">
        <w:rPr>
          <w:color w:val="000000" w:themeColor="text1"/>
        </w:rPr>
        <w:t xml:space="preserve">more </w:t>
      </w:r>
      <w:r w:rsidR="009C5CBA" w:rsidRPr="00282A79">
        <w:rPr>
          <w:color w:val="000000" w:themeColor="text1"/>
        </w:rPr>
        <w:t>rece</w:t>
      </w:r>
      <w:r w:rsidR="00C90DBC" w:rsidRPr="00282A79">
        <w:rPr>
          <w:color w:val="000000" w:themeColor="text1"/>
        </w:rPr>
        <w:t>n</w:t>
      </w:r>
      <w:r w:rsidR="009C5CBA" w:rsidRPr="00282A79">
        <w:rPr>
          <w:color w:val="000000" w:themeColor="text1"/>
        </w:rPr>
        <w:t xml:space="preserve">t </w:t>
      </w:r>
      <w:r w:rsidR="0081323C" w:rsidRPr="00282A79">
        <w:rPr>
          <w:color w:val="000000" w:themeColor="text1"/>
        </w:rPr>
        <w:t xml:space="preserve">primary and </w:t>
      </w:r>
      <w:r w:rsidRPr="00282A79">
        <w:rPr>
          <w:color w:val="000000" w:themeColor="text1"/>
        </w:rPr>
        <w:t>secondary (meta-analysis) studies</w:t>
      </w:r>
      <w:r w:rsidR="0020044B" w:rsidRPr="00282A79">
        <w:rPr>
          <w:color w:val="000000" w:themeColor="text1"/>
        </w:rPr>
        <w:t xml:space="preserve"> </w:t>
      </w:r>
      <w:r w:rsidR="009C5CBA" w:rsidRPr="00282A79">
        <w:rPr>
          <w:color w:val="000000" w:themeColor="text1"/>
        </w:rPr>
        <w:t xml:space="preserve">have </w:t>
      </w:r>
      <w:r w:rsidR="00492360" w:rsidRPr="00282A79">
        <w:rPr>
          <w:color w:val="000000" w:themeColor="text1"/>
        </w:rPr>
        <w:t xml:space="preserve">also </w:t>
      </w:r>
      <w:r w:rsidR="009C5CBA" w:rsidRPr="00282A79">
        <w:rPr>
          <w:color w:val="000000" w:themeColor="text1"/>
        </w:rPr>
        <w:t xml:space="preserve">shown </w:t>
      </w:r>
      <w:r w:rsidR="0020044B" w:rsidRPr="00282A79">
        <w:rPr>
          <w:color w:val="000000" w:themeColor="text1"/>
        </w:rPr>
        <w:t xml:space="preserve">that Big Five scores correlate with </w:t>
      </w:r>
      <w:r w:rsidRPr="00282A79">
        <w:rPr>
          <w:color w:val="000000" w:themeColor="text1"/>
        </w:rPr>
        <w:t xml:space="preserve">organizational outcomes such as </w:t>
      </w:r>
      <w:r w:rsidR="0020044B" w:rsidRPr="00282A79">
        <w:rPr>
          <w:color w:val="000000" w:themeColor="text1"/>
        </w:rPr>
        <w:t>overall</w:t>
      </w:r>
      <w:r w:rsidR="009C5CBA" w:rsidRPr="00282A79">
        <w:rPr>
          <w:color w:val="000000" w:themeColor="text1"/>
        </w:rPr>
        <w:t xml:space="preserve">, </w:t>
      </w:r>
      <w:r w:rsidR="0020044B" w:rsidRPr="00282A79">
        <w:rPr>
          <w:color w:val="000000" w:themeColor="text1"/>
        </w:rPr>
        <w:t xml:space="preserve">citizenship, and counterproductive </w:t>
      </w:r>
      <w:r w:rsidR="0081323C" w:rsidRPr="00282A79">
        <w:rPr>
          <w:color w:val="000000" w:themeColor="text1"/>
        </w:rPr>
        <w:t>work</w:t>
      </w:r>
      <w:r w:rsidR="0020044B" w:rsidRPr="00282A79">
        <w:rPr>
          <w:color w:val="000000" w:themeColor="text1"/>
        </w:rPr>
        <w:t xml:space="preserve"> performance, training proficiency, satisfaction, retention</w:t>
      </w:r>
      <w:r w:rsidR="0081323C" w:rsidRPr="00282A79">
        <w:rPr>
          <w:color w:val="000000" w:themeColor="text1"/>
        </w:rPr>
        <w:t xml:space="preserve"> and a</w:t>
      </w:r>
      <w:r w:rsidRPr="00282A79">
        <w:rPr>
          <w:color w:val="000000" w:themeColor="text1"/>
        </w:rPr>
        <w:t xml:space="preserve"> wide</w:t>
      </w:r>
      <w:r w:rsidR="0081323C" w:rsidRPr="00282A79">
        <w:rPr>
          <w:color w:val="000000" w:themeColor="text1"/>
        </w:rPr>
        <w:t xml:space="preserve"> </w:t>
      </w:r>
      <w:r w:rsidR="0081323C" w:rsidRPr="00282A79">
        <w:rPr>
          <w:color w:val="000000" w:themeColor="text1"/>
        </w:rPr>
        <w:lastRenderedPageBreak/>
        <w:t xml:space="preserve">array of non-work </w:t>
      </w:r>
      <w:r w:rsidR="002E7EBA" w:rsidRPr="00282A79">
        <w:rPr>
          <w:color w:val="000000" w:themeColor="text1"/>
        </w:rPr>
        <w:t xml:space="preserve">outcomes. </w:t>
      </w:r>
      <w:r w:rsidRPr="00282A79">
        <w:rPr>
          <w:color w:val="000000" w:themeColor="text1"/>
        </w:rPr>
        <w:t>Moreover</w:t>
      </w:r>
      <w:r w:rsidR="002E7EBA" w:rsidRPr="00282A79">
        <w:rPr>
          <w:color w:val="000000" w:themeColor="text1"/>
        </w:rPr>
        <w:t>, longstanding concerns about the deleterious effects of faking (</w:t>
      </w:r>
      <w:r w:rsidRPr="00282A79">
        <w:rPr>
          <w:color w:val="000000" w:themeColor="text1"/>
        </w:rPr>
        <w:t xml:space="preserve">i.e., </w:t>
      </w:r>
      <w:r w:rsidR="002E7EBA" w:rsidRPr="00282A79">
        <w:rPr>
          <w:color w:val="000000" w:themeColor="text1"/>
        </w:rPr>
        <w:t>deliberate response distortion)</w:t>
      </w:r>
      <w:r w:rsidR="009C5CBA" w:rsidRPr="00282A79">
        <w:rPr>
          <w:color w:val="000000" w:themeColor="text1"/>
        </w:rPr>
        <w:t xml:space="preserve"> in organizational contexts</w:t>
      </w:r>
      <w:r w:rsidR="002E7EBA" w:rsidRPr="00282A79">
        <w:rPr>
          <w:color w:val="000000" w:themeColor="text1"/>
        </w:rPr>
        <w:t xml:space="preserve"> have </w:t>
      </w:r>
      <w:r w:rsidR="009C5CBA" w:rsidRPr="00282A79">
        <w:rPr>
          <w:color w:val="000000" w:themeColor="text1"/>
        </w:rPr>
        <w:t>been allayed</w:t>
      </w:r>
      <w:r w:rsidR="007D16B2" w:rsidRPr="00282A79">
        <w:rPr>
          <w:color w:val="000000" w:themeColor="text1"/>
        </w:rPr>
        <w:t>,</w:t>
      </w:r>
      <w:r w:rsidR="009C5CBA" w:rsidRPr="00282A79">
        <w:rPr>
          <w:color w:val="000000" w:themeColor="text1"/>
        </w:rPr>
        <w:t xml:space="preserve"> to </w:t>
      </w:r>
      <w:r w:rsidRPr="00282A79">
        <w:rPr>
          <w:color w:val="000000" w:themeColor="text1"/>
        </w:rPr>
        <w:t xml:space="preserve">some </w:t>
      </w:r>
      <w:r w:rsidR="009C5CBA" w:rsidRPr="00282A79">
        <w:rPr>
          <w:color w:val="000000" w:themeColor="text1"/>
        </w:rPr>
        <w:t>extent</w:t>
      </w:r>
      <w:r w:rsidR="007D16B2" w:rsidRPr="00282A79">
        <w:rPr>
          <w:color w:val="000000" w:themeColor="text1"/>
        </w:rPr>
        <w:t>,</w:t>
      </w:r>
      <w:r w:rsidR="009C5CBA" w:rsidRPr="00282A79">
        <w:rPr>
          <w:color w:val="000000" w:themeColor="text1"/>
        </w:rPr>
        <w:t xml:space="preserve"> by </w:t>
      </w:r>
      <w:r w:rsidR="007D16B2" w:rsidRPr="00282A79">
        <w:rPr>
          <w:color w:val="000000" w:themeColor="text1"/>
        </w:rPr>
        <w:t xml:space="preserve">validity </w:t>
      </w:r>
      <w:r w:rsidR="009C5CBA" w:rsidRPr="00282A79">
        <w:rPr>
          <w:color w:val="000000" w:themeColor="text1"/>
        </w:rPr>
        <w:t>evidence for</w:t>
      </w:r>
      <w:r w:rsidR="002E7EBA" w:rsidRPr="00282A79">
        <w:rPr>
          <w:color w:val="000000" w:themeColor="text1"/>
        </w:rPr>
        <w:t xml:space="preserve"> traditional (Likert-type)</w:t>
      </w:r>
      <w:r w:rsidR="009C5CBA" w:rsidRPr="00282A79">
        <w:rPr>
          <w:color w:val="000000" w:themeColor="text1"/>
        </w:rPr>
        <w:t xml:space="preserve"> personality</w:t>
      </w:r>
      <w:r w:rsidR="002E7EBA" w:rsidRPr="00282A79">
        <w:rPr>
          <w:color w:val="000000" w:themeColor="text1"/>
        </w:rPr>
        <w:t xml:space="preserve"> measures </w:t>
      </w:r>
      <w:r w:rsidR="007D16B2" w:rsidRPr="00282A79">
        <w:rPr>
          <w:color w:val="000000" w:themeColor="text1"/>
        </w:rPr>
        <w:t>in employee development and selection</w:t>
      </w:r>
      <w:r w:rsidR="00960B6D" w:rsidRPr="00282A79">
        <w:rPr>
          <w:color w:val="000000" w:themeColor="text1"/>
        </w:rPr>
        <w:t xml:space="preserve"> contexts</w:t>
      </w:r>
      <w:r w:rsidR="007D16B2" w:rsidRPr="00282A79">
        <w:rPr>
          <w:color w:val="000000" w:themeColor="text1"/>
        </w:rPr>
        <w:t xml:space="preserve"> </w:t>
      </w:r>
      <w:r w:rsidR="009C5CBA" w:rsidRPr="00282A79">
        <w:rPr>
          <w:color w:val="000000" w:themeColor="text1"/>
        </w:rPr>
        <w:t>(</w:t>
      </w:r>
      <w:r w:rsidR="007D055A">
        <w:rPr>
          <w:noProof/>
        </w:rPr>
        <w:t>Hogan, Barrett, &amp; Hogan, 2007</w:t>
      </w:r>
      <w:r w:rsidR="00B95061">
        <w:t>;</w:t>
      </w:r>
      <w:r w:rsidR="007D055A">
        <w:t xml:space="preserve"> Law, </w:t>
      </w:r>
      <w:proofErr w:type="spellStart"/>
      <w:r w:rsidR="007D055A">
        <w:t>Bourdage</w:t>
      </w:r>
      <w:proofErr w:type="spellEnd"/>
      <w:r w:rsidR="007D055A">
        <w:t>, &amp; O’Neill, 2016</w:t>
      </w:r>
      <w:r w:rsidR="007F6DC8" w:rsidRPr="007D055A">
        <w:rPr>
          <w:color w:val="000000" w:themeColor="text1"/>
        </w:rPr>
        <w:t xml:space="preserve">) </w:t>
      </w:r>
      <w:r w:rsidR="002E7EBA" w:rsidRPr="007D055A">
        <w:rPr>
          <w:color w:val="000000" w:themeColor="text1"/>
        </w:rPr>
        <w:t xml:space="preserve">as well as </w:t>
      </w:r>
      <w:r w:rsidR="009C5CBA" w:rsidRPr="007D055A">
        <w:rPr>
          <w:color w:val="000000" w:themeColor="text1"/>
        </w:rPr>
        <w:t>modern</w:t>
      </w:r>
      <w:r w:rsidR="002E7EBA" w:rsidRPr="007D055A">
        <w:rPr>
          <w:color w:val="000000" w:themeColor="text1"/>
        </w:rPr>
        <w:t xml:space="preserve"> forced-choice </w:t>
      </w:r>
      <w:r w:rsidR="00960B6D" w:rsidRPr="007D055A">
        <w:rPr>
          <w:color w:val="000000" w:themeColor="text1"/>
        </w:rPr>
        <w:t>test</w:t>
      </w:r>
      <w:r w:rsidR="007D16B2" w:rsidRPr="007D055A">
        <w:rPr>
          <w:color w:val="000000" w:themeColor="text1"/>
        </w:rPr>
        <w:t>s (</w:t>
      </w:r>
      <w:r w:rsidR="007D16B2" w:rsidRPr="00105C9F">
        <w:rPr>
          <w:color w:val="000000" w:themeColor="text1"/>
        </w:rPr>
        <w:t xml:space="preserve">Brown &amp; </w:t>
      </w:r>
      <w:proofErr w:type="spellStart"/>
      <w:r w:rsidR="007D16B2" w:rsidRPr="00105C9F">
        <w:rPr>
          <w:color w:val="000000" w:themeColor="text1"/>
        </w:rPr>
        <w:t>Maydeu</w:t>
      </w:r>
      <w:proofErr w:type="spellEnd"/>
      <w:r w:rsidR="007D16B2" w:rsidRPr="00105C9F">
        <w:rPr>
          <w:color w:val="000000" w:themeColor="text1"/>
        </w:rPr>
        <w:t xml:space="preserve">-Olivares, 2011; </w:t>
      </w:r>
      <w:r w:rsidR="007D16B2" w:rsidRPr="009205BE">
        <w:rPr>
          <w:color w:val="000000" w:themeColor="text1"/>
        </w:rPr>
        <w:t xml:space="preserve">Stark </w:t>
      </w:r>
      <w:r w:rsidR="007D16B2" w:rsidRPr="009205BE">
        <w:rPr>
          <w:i/>
          <w:iCs/>
          <w:color w:val="000000" w:themeColor="text1"/>
        </w:rPr>
        <w:t>et al.</w:t>
      </w:r>
      <w:r w:rsidR="007D16B2" w:rsidRPr="009205BE">
        <w:rPr>
          <w:color w:val="000000" w:themeColor="text1"/>
        </w:rPr>
        <w:t xml:space="preserve">, 2005; </w:t>
      </w:r>
      <w:r w:rsidR="009205BE" w:rsidRPr="009205BE">
        <w:rPr>
          <w:color w:val="000000" w:themeColor="text1"/>
        </w:rPr>
        <w:t xml:space="preserve">Stark </w:t>
      </w:r>
      <w:r w:rsidR="009205BE" w:rsidRPr="009205BE">
        <w:rPr>
          <w:i/>
          <w:iCs/>
          <w:color w:val="000000" w:themeColor="text1"/>
        </w:rPr>
        <w:t>et al.</w:t>
      </w:r>
      <w:r w:rsidR="009205BE" w:rsidRPr="009205BE">
        <w:rPr>
          <w:color w:val="000000" w:themeColor="text1"/>
        </w:rPr>
        <w:t xml:space="preserve">, </w:t>
      </w:r>
      <w:r w:rsidR="007D16B2" w:rsidRPr="009205BE">
        <w:rPr>
          <w:color w:val="000000" w:themeColor="text1"/>
        </w:rPr>
        <w:t>2014</w:t>
      </w:r>
      <w:r w:rsidR="00E0604C" w:rsidRPr="009205BE">
        <w:rPr>
          <w:color w:val="000000" w:themeColor="text1"/>
        </w:rPr>
        <w:t xml:space="preserve">; </w:t>
      </w:r>
      <w:r w:rsidR="005342FE" w:rsidRPr="005342FE">
        <w:rPr>
          <w:color w:val="000000" w:themeColor="text1"/>
        </w:rPr>
        <w:t xml:space="preserve">Saville, </w:t>
      </w:r>
      <w:r w:rsidR="005342FE" w:rsidRPr="005342FE">
        <w:rPr>
          <w:i/>
          <w:iCs/>
          <w:color w:val="000000" w:themeColor="text1"/>
        </w:rPr>
        <w:t>et al.</w:t>
      </w:r>
      <w:r w:rsidR="005342FE" w:rsidRPr="005342FE">
        <w:rPr>
          <w:color w:val="000000" w:themeColor="text1"/>
        </w:rPr>
        <w:t>, 1996;</w:t>
      </w:r>
      <w:r w:rsidR="005342FE">
        <w:rPr>
          <w:color w:val="FF0000"/>
        </w:rPr>
        <w:t xml:space="preserve"> </w:t>
      </w:r>
      <w:r w:rsidR="00097FDC" w:rsidRPr="00097FDC">
        <w:rPr>
          <w:color w:val="000000" w:themeColor="text1"/>
        </w:rPr>
        <w:t>Boyce et al., 201</w:t>
      </w:r>
      <w:r w:rsidR="00C248EF">
        <w:rPr>
          <w:color w:val="000000" w:themeColor="text1"/>
        </w:rPr>
        <w:t>6</w:t>
      </w:r>
      <w:r w:rsidR="007D16B2" w:rsidRPr="00097FDC">
        <w:rPr>
          <w:color w:val="000000" w:themeColor="text1"/>
        </w:rPr>
        <w:t xml:space="preserve">) that </w:t>
      </w:r>
      <w:r w:rsidR="00492360" w:rsidRPr="00097FDC">
        <w:rPr>
          <w:color w:val="000000" w:themeColor="text1"/>
        </w:rPr>
        <w:t>appear</w:t>
      </w:r>
      <w:r w:rsidR="007D16B2" w:rsidRPr="00097FDC">
        <w:rPr>
          <w:color w:val="000000" w:themeColor="text1"/>
        </w:rPr>
        <w:t xml:space="preserve"> to predict performance </w:t>
      </w:r>
      <w:r w:rsidR="007D16B2" w:rsidRPr="00F661EE">
        <w:rPr>
          <w:color w:val="000000" w:themeColor="text1"/>
        </w:rPr>
        <w:t xml:space="preserve">(Salgado &amp; </w:t>
      </w:r>
      <w:proofErr w:type="spellStart"/>
      <w:r w:rsidR="007D16B2" w:rsidRPr="00F661EE">
        <w:rPr>
          <w:color w:val="000000" w:themeColor="text1"/>
        </w:rPr>
        <w:t>Tauriz</w:t>
      </w:r>
      <w:proofErr w:type="spellEnd"/>
      <w:r w:rsidR="007D16B2" w:rsidRPr="00F661EE">
        <w:rPr>
          <w:color w:val="000000" w:themeColor="text1"/>
        </w:rPr>
        <w:t>,</w:t>
      </w:r>
      <w:r w:rsidR="00F661EE" w:rsidRPr="00F661EE">
        <w:rPr>
          <w:color w:val="000000" w:themeColor="text1"/>
        </w:rPr>
        <w:t xml:space="preserve"> 2014</w:t>
      </w:r>
      <w:r w:rsidR="007D16B2" w:rsidRPr="00F661EE">
        <w:rPr>
          <w:color w:val="000000" w:themeColor="text1"/>
        </w:rPr>
        <w:t xml:space="preserve">) with </w:t>
      </w:r>
      <w:r w:rsidRPr="00F661EE">
        <w:rPr>
          <w:color w:val="000000" w:themeColor="text1"/>
        </w:rPr>
        <w:t xml:space="preserve">greater resistance to </w:t>
      </w:r>
      <w:r w:rsidR="007D16B2" w:rsidRPr="00C223A7">
        <w:rPr>
          <w:color w:val="000000" w:themeColor="text1"/>
        </w:rPr>
        <w:t xml:space="preserve">faking (Cao &amp; </w:t>
      </w:r>
      <w:proofErr w:type="spellStart"/>
      <w:r w:rsidR="007D16B2" w:rsidRPr="00C223A7">
        <w:rPr>
          <w:color w:val="000000" w:themeColor="text1"/>
        </w:rPr>
        <w:t>Drasgow</w:t>
      </w:r>
      <w:proofErr w:type="spellEnd"/>
      <w:r w:rsidR="007D16B2" w:rsidRPr="00C223A7">
        <w:rPr>
          <w:color w:val="000000" w:themeColor="text1"/>
        </w:rPr>
        <w:t xml:space="preserve">, 2019). </w:t>
      </w:r>
    </w:p>
    <w:p w14:paraId="7DDC63E5" w14:textId="249375D1" w:rsidR="00733771" w:rsidRDefault="007D16B2" w:rsidP="002E7EBA">
      <w:pPr>
        <w:spacing w:line="480" w:lineRule="auto"/>
        <w:ind w:firstLine="720"/>
        <w:rPr>
          <w:color w:val="000000" w:themeColor="text1"/>
        </w:rPr>
      </w:pPr>
      <w:r w:rsidRPr="00B540A7">
        <w:rPr>
          <w:color w:val="000000" w:themeColor="text1"/>
        </w:rPr>
        <w:t xml:space="preserve">Nevertheless, important questions remain </w:t>
      </w:r>
      <w:r w:rsidR="00E62CE2" w:rsidRPr="00B540A7">
        <w:rPr>
          <w:color w:val="000000" w:themeColor="text1"/>
        </w:rPr>
        <w:t>concerning</w:t>
      </w:r>
      <w:r w:rsidRPr="00B540A7">
        <w:rPr>
          <w:color w:val="000000" w:themeColor="text1"/>
        </w:rPr>
        <w:t xml:space="preserve"> </w:t>
      </w:r>
      <w:r w:rsidR="00956635" w:rsidRPr="00B540A7">
        <w:rPr>
          <w:color w:val="000000" w:themeColor="text1"/>
        </w:rPr>
        <w:t xml:space="preserve">the </w:t>
      </w:r>
      <w:r w:rsidR="00171F4A" w:rsidRPr="00B540A7">
        <w:rPr>
          <w:color w:val="000000" w:themeColor="text1"/>
        </w:rPr>
        <w:t>most appropriate</w:t>
      </w:r>
      <w:r w:rsidR="00956635" w:rsidRPr="00B540A7">
        <w:rPr>
          <w:color w:val="000000" w:themeColor="text1"/>
        </w:rPr>
        <w:t xml:space="preserve"> psychometric models for personality and, more generally, noncognitive responding </w:t>
      </w:r>
      <w:r w:rsidR="00171F4A" w:rsidRPr="00584BB1">
        <w:rPr>
          <w:color w:val="000000" w:themeColor="text1"/>
        </w:rPr>
        <w:t>(</w:t>
      </w:r>
      <w:proofErr w:type="spellStart"/>
      <w:r w:rsidR="00171F4A" w:rsidRPr="00584BB1">
        <w:rPr>
          <w:color w:val="000000" w:themeColor="text1"/>
        </w:rPr>
        <w:t>Riese</w:t>
      </w:r>
      <w:proofErr w:type="spellEnd"/>
      <w:r w:rsidR="00171F4A" w:rsidRPr="00584BB1">
        <w:rPr>
          <w:color w:val="000000" w:themeColor="text1"/>
        </w:rPr>
        <w:t xml:space="preserve"> </w:t>
      </w:r>
      <w:r w:rsidR="00584BB1" w:rsidRPr="00584BB1">
        <w:rPr>
          <w:color w:val="000000" w:themeColor="text1"/>
        </w:rPr>
        <w:t xml:space="preserve">&amp; Waller, </w:t>
      </w:r>
      <w:r w:rsidR="00171F4A" w:rsidRPr="00584BB1">
        <w:rPr>
          <w:color w:val="000000" w:themeColor="text1"/>
        </w:rPr>
        <w:t xml:space="preserve">1993; </w:t>
      </w:r>
      <w:r w:rsidR="00171F4A" w:rsidRPr="00952D75">
        <w:rPr>
          <w:color w:val="000000" w:themeColor="text1"/>
        </w:rPr>
        <w:t>Stark</w:t>
      </w:r>
      <w:r w:rsidR="00952D75" w:rsidRPr="00952D75">
        <w:rPr>
          <w:color w:val="000000" w:themeColor="text1"/>
        </w:rPr>
        <w:t xml:space="preserve"> &amp; </w:t>
      </w:r>
      <w:proofErr w:type="spellStart"/>
      <w:r w:rsidR="00952D75" w:rsidRPr="00952D75">
        <w:rPr>
          <w:color w:val="000000" w:themeColor="text1"/>
        </w:rPr>
        <w:t>Drasgow</w:t>
      </w:r>
      <w:proofErr w:type="spellEnd"/>
      <w:r w:rsidR="00952D75" w:rsidRPr="00952D75">
        <w:rPr>
          <w:color w:val="000000" w:themeColor="text1"/>
        </w:rPr>
        <w:t>, 2006</w:t>
      </w:r>
      <w:r w:rsidR="00171F4A" w:rsidRPr="00952D75">
        <w:rPr>
          <w:color w:val="000000" w:themeColor="text1"/>
        </w:rPr>
        <w:t>;</w:t>
      </w:r>
      <w:r w:rsidR="00171F4A" w:rsidRPr="00093743">
        <w:rPr>
          <w:color w:val="FF0000"/>
        </w:rPr>
        <w:t xml:space="preserve"> </w:t>
      </w:r>
      <w:r w:rsidR="00171F4A" w:rsidRPr="009F2D6F">
        <w:rPr>
          <w:color w:val="000000" w:themeColor="text1"/>
        </w:rPr>
        <w:t>Carter et al., 2015</w:t>
      </w:r>
      <w:r w:rsidR="00171F4A" w:rsidRPr="00AA4F2C">
        <w:rPr>
          <w:color w:val="000000" w:themeColor="text1"/>
        </w:rPr>
        <w:t xml:space="preserve">; </w:t>
      </w:r>
      <w:r w:rsidR="00171F4A" w:rsidRPr="008E5047">
        <w:rPr>
          <w:color w:val="000000" w:themeColor="text1"/>
        </w:rPr>
        <w:t xml:space="preserve">Tay </w:t>
      </w:r>
      <w:r w:rsidR="00790E79" w:rsidRPr="008E5047">
        <w:rPr>
          <w:color w:val="000000" w:themeColor="text1"/>
        </w:rPr>
        <w:t>&amp; Ng,</w:t>
      </w:r>
      <w:r w:rsidR="00171F4A" w:rsidRPr="008E5047">
        <w:rPr>
          <w:color w:val="000000" w:themeColor="text1"/>
        </w:rPr>
        <w:t xml:space="preserve"> 201</w:t>
      </w:r>
      <w:r w:rsidR="008E5047" w:rsidRPr="008E5047">
        <w:rPr>
          <w:color w:val="000000" w:themeColor="text1"/>
        </w:rPr>
        <w:t>8</w:t>
      </w:r>
      <w:r w:rsidR="00171F4A" w:rsidRPr="008E5047">
        <w:rPr>
          <w:color w:val="000000" w:themeColor="text1"/>
        </w:rPr>
        <w:t xml:space="preserve">) </w:t>
      </w:r>
      <w:r w:rsidR="00956635" w:rsidRPr="008E5047">
        <w:rPr>
          <w:color w:val="000000" w:themeColor="text1"/>
        </w:rPr>
        <w:t xml:space="preserve">and how to most effectively deal with </w:t>
      </w:r>
      <w:r w:rsidR="00956635" w:rsidRPr="008E5047">
        <w:rPr>
          <w:i/>
          <w:iCs/>
          <w:color w:val="000000" w:themeColor="text1"/>
        </w:rPr>
        <w:t>un</w:t>
      </w:r>
      <w:r w:rsidR="00956635" w:rsidRPr="008E5047">
        <w:rPr>
          <w:color w:val="000000" w:themeColor="text1"/>
        </w:rPr>
        <w:t>intentional response distortion</w:t>
      </w:r>
      <w:r w:rsidR="00E17999" w:rsidRPr="008E5047">
        <w:rPr>
          <w:color w:val="000000" w:themeColor="text1"/>
        </w:rPr>
        <w:t>s</w:t>
      </w:r>
      <w:r w:rsidR="00956635" w:rsidRPr="008E5047">
        <w:rPr>
          <w:color w:val="000000" w:themeColor="text1"/>
        </w:rPr>
        <w:t>, or biases, result</w:t>
      </w:r>
      <w:r w:rsidR="00E17999" w:rsidRPr="008E5047">
        <w:rPr>
          <w:color w:val="000000" w:themeColor="text1"/>
        </w:rPr>
        <w:t>ing</w:t>
      </w:r>
      <w:r w:rsidR="00956635" w:rsidRPr="008E5047">
        <w:rPr>
          <w:color w:val="000000" w:themeColor="text1"/>
        </w:rPr>
        <w:t xml:space="preserve"> from differences in </w:t>
      </w:r>
      <w:r w:rsidR="00E17999" w:rsidRPr="008E5047">
        <w:rPr>
          <w:color w:val="000000" w:themeColor="text1"/>
        </w:rPr>
        <w:t>response style or frame of reference</w:t>
      </w:r>
      <w:r w:rsidR="00E17999" w:rsidRPr="00224503">
        <w:rPr>
          <w:color w:val="000000" w:themeColor="text1"/>
        </w:rPr>
        <w:t xml:space="preserve">. As Stark </w:t>
      </w:r>
      <w:r w:rsidR="00E17999" w:rsidRPr="00224503">
        <w:rPr>
          <w:i/>
          <w:iCs/>
          <w:color w:val="000000" w:themeColor="text1"/>
        </w:rPr>
        <w:t>et al.</w:t>
      </w:r>
      <w:r w:rsidR="00E17999" w:rsidRPr="00224503">
        <w:rPr>
          <w:color w:val="000000" w:themeColor="text1"/>
        </w:rPr>
        <w:t xml:space="preserve"> (2001) noted in a differential item functioning </w:t>
      </w:r>
      <w:r w:rsidR="00275C74" w:rsidRPr="00224503">
        <w:rPr>
          <w:color w:val="000000" w:themeColor="text1"/>
        </w:rPr>
        <w:t xml:space="preserve">(DIF) </w:t>
      </w:r>
      <w:r w:rsidR="00E17999" w:rsidRPr="00224503">
        <w:rPr>
          <w:color w:val="000000" w:themeColor="text1"/>
        </w:rPr>
        <w:t xml:space="preserve">study looking at the effects of </w:t>
      </w:r>
      <w:r w:rsidR="00274F0E" w:rsidRPr="00224503">
        <w:rPr>
          <w:color w:val="000000" w:themeColor="text1"/>
        </w:rPr>
        <w:t>factors in the testing environment</w:t>
      </w:r>
      <w:r w:rsidR="00E17999" w:rsidRPr="00224503">
        <w:rPr>
          <w:color w:val="000000" w:themeColor="text1"/>
        </w:rPr>
        <w:t xml:space="preserve"> on item responding,</w:t>
      </w:r>
      <w:r w:rsidR="00274F0E" w:rsidRPr="00224503">
        <w:rPr>
          <w:color w:val="000000" w:themeColor="text1"/>
        </w:rPr>
        <w:t xml:space="preserve"> examinees may have different and perhaps changing frames of reference as they respond to items </w:t>
      </w:r>
      <w:proofErr w:type="gramStart"/>
      <w:r w:rsidR="00274F0E" w:rsidRPr="00224503">
        <w:rPr>
          <w:color w:val="000000" w:themeColor="text1"/>
        </w:rPr>
        <w:t>in the course of</w:t>
      </w:r>
      <w:proofErr w:type="gramEnd"/>
      <w:r w:rsidR="00274F0E" w:rsidRPr="00224503">
        <w:rPr>
          <w:color w:val="000000" w:themeColor="text1"/>
        </w:rPr>
        <w:t xml:space="preserve"> a personality test. For example, how they respond to a conscientiousness item may depend on whether they momentarily envision an organized, responsible supervisor, a </w:t>
      </w:r>
      <w:r w:rsidR="001A3B97" w:rsidRPr="00224503">
        <w:rPr>
          <w:color w:val="000000" w:themeColor="text1"/>
        </w:rPr>
        <w:t xml:space="preserve">colleague </w:t>
      </w:r>
      <w:r w:rsidR="00274F0E" w:rsidRPr="00224503">
        <w:rPr>
          <w:color w:val="000000" w:themeColor="text1"/>
        </w:rPr>
        <w:t>who</w:t>
      </w:r>
      <w:r w:rsidR="001A3B97" w:rsidRPr="00224503">
        <w:rPr>
          <w:color w:val="000000" w:themeColor="text1"/>
        </w:rPr>
        <w:t xml:space="preserve"> works hard</w:t>
      </w:r>
      <w:r w:rsidR="00274F0E" w:rsidRPr="00224503">
        <w:rPr>
          <w:color w:val="000000" w:themeColor="text1"/>
        </w:rPr>
        <w:t xml:space="preserve"> </w:t>
      </w:r>
      <w:r w:rsidR="001A3B97" w:rsidRPr="00224503">
        <w:rPr>
          <w:color w:val="000000" w:themeColor="text1"/>
        </w:rPr>
        <w:t xml:space="preserve">but </w:t>
      </w:r>
      <w:r w:rsidR="00274F0E" w:rsidRPr="00224503">
        <w:rPr>
          <w:color w:val="000000" w:themeColor="text1"/>
        </w:rPr>
        <w:t xml:space="preserve">occasionally misses </w:t>
      </w:r>
      <w:r w:rsidR="001A3B97" w:rsidRPr="00224503">
        <w:rPr>
          <w:color w:val="000000" w:themeColor="text1"/>
        </w:rPr>
        <w:t xml:space="preserve">a </w:t>
      </w:r>
      <w:r w:rsidR="00274F0E" w:rsidRPr="00224503">
        <w:rPr>
          <w:color w:val="000000" w:themeColor="text1"/>
        </w:rPr>
        <w:t>meeting</w:t>
      </w:r>
      <w:r w:rsidR="001A3B97" w:rsidRPr="00224503">
        <w:rPr>
          <w:color w:val="000000" w:themeColor="text1"/>
        </w:rPr>
        <w:t xml:space="preserve"> or</w:t>
      </w:r>
      <w:r w:rsidR="00274F0E" w:rsidRPr="00224503">
        <w:rPr>
          <w:color w:val="000000" w:themeColor="text1"/>
        </w:rPr>
        <w:t xml:space="preserve"> deadline, or </w:t>
      </w:r>
      <w:r w:rsidR="001A3B97" w:rsidRPr="00224503">
        <w:rPr>
          <w:color w:val="000000" w:themeColor="text1"/>
        </w:rPr>
        <w:t>a work team that is not</w:t>
      </w:r>
      <w:r w:rsidR="00492360" w:rsidRPr="00224503">
        <w:rPr>
          <w:color w:val="000000" w:themeColor="text1"/>
        </w:rPr>
        <w:t xml:space="preserve"> </w:t>
      </w:r>
      <w:r w:rsidR="001A3B97" w:rsidRPr="00224503">
        <w:rPr>
          <w:color w:val="000000" w:themeColor="text1"/>
        </w:rPr>
        <w:t>goal</w:t>
      </w:r>
      <w:r w:rsidR="00492360" w:rsidRPr="00224503">
        <w:rPr>
          <w:color w:val="000000" w:themeColor="text1"/>
        </w:rPr>
        <w:t>-oriented and ignore</w:t>
      </w:r>
      <w:r w:rsidR="001A3B97" w:rsidRPr="00224503">
        <w:rPr>
          <w:color w:val="000000" w:themeColor="text1"/>
        </w:rPr>
        <w:t>s</w:t>
      </w:r>
      <w:r w:rsidR="00492360" w:rsidRPr="00224503">
        <w:rPr>
          <w:color w:val="000000" w:themeColor="text1"/>
        </w:rPr>
        <w:t xml:space="preserve"> rules </w:t>
      </w:r>
      <w:r w:rsidR="001A3B97" w:rsidRPr="00224503">
        <w:rPr>
          <w:color w:val="000000" w:themeColor="text1"/>
        </w:rPr>
        <w:t>it believes are</w:t>
      </w:r>
      <w:r w:rsidR="00492360" w:rsidRPr="00224503">
        <w:rPr>
          <w:color w:val="000000" w:themeColor="text1"/>
        </w:rPr>
        <w:t xml:space="preserve"> unnecessary. Such idiosyncrasies </w:t>
      </w:r>
      <w:r w:rsidR="001A3B97" w:rsidRPr="00224503">
        <w:rPr>
          <w:color w:val="000000" w:themeColor="text1"/>
        </w:rPr>
        <w:t xml:space="preserve">in the referents undergirding self- and other- ratings of personality </w:t>
      </w:r>
      <w:r w:rsidR="00492360" w:rsidRPr="00224503">
        <w:rPr>
          <w:color w:val="000000" w:themeColor="text1"/>
        </w:rPr>
        <w:t>may lead to nonintuitive results in</w:t>
      </w:r>
      <w:r w:rsidR="001A3B97" w:rsidRPr="00224503">
        <w:rPr>
          <w:color w:val="000000" w:themeColor="text1"/>
        </w:rPr>
        <w:t xml:space="preserve"> </w:t>
      </w:r>
      <w:r w:rsidR="00492360" w:rsidRPr="00224503">
        <w:rPr>
          <w:color w:val="000000" w:themeColor="text1"/>
        </w:rPr>
        <w:t>DI</w:t>
      </w:r>
      <w:r w:rsidR="00BC0D05" w:rsidRPr="00224503">
        <w:rPr>
          <w:color w:val="000000" w:themeColor="text1"/>
        </w:rPr>
        <w:t>F</w:t>
      </w:r>
      <w:r w:rsidR="00492360" w:rsidRPr="00224503">
        <w:rPr>
          <w:color w:val="000000" w:themeColor="text1"/>
        </w:rPr>
        <w:t>, or alternatively, measurement invariance</w:t>
      </w:r>
      <w:r w:rsidR="00AB512B" w:rsidRPr="00224503">
        <w:rPr>
          <w:color w:val="000000" w:themeColor="text1"/>
        </w:rPr>
        <w:t xml:space="preserve"> (MI)</w:t>
      </w:r>
      <w:r w:rsidR="00492360" w:rsidRPr="00224503">
        <w:rPr>
          <w:color w:val="000000" w:themeColor="text1"/>
        </w:rPr>
        <w:t xml:space="preserve"> studies</w:t>
      </w:r>
      <w:r w:rsidR="001A3B97" w:rsidRPr="00224503">
        <w:rPr>
          <w:color w:val="000000" w:themeColor="text1"/>
        </w:rPr>
        <w:t xml:space="preserve"> </w:t>
      </w:r>
      <w:r w:rsidR="00E0604C" w:rsidRPr="00224503">
        <w:rPr>
          <w:color w:val="000000" w:themeColor="text1"/>
        </w:rPr>
        <w:t>focusing</w:t>
      </w:r>
      <w:r w:rsidR="00492360" w:rsidRPr="00224503">
        <w:rPr>
          <w:color w:val="000000" w:themeColor="text1"/>
        </w:rPr>
        <w:t xml:space="preserve"> o</w:t>
      </w:r>
      <w:r w:rsidR="001A3B97" w:rsidRPr="00224503">
        <w:rPr>
          <w:color w:val="000000" w:themeColor="text1"/>
        </w:rPr>
        <w:t xml:space="preserve">n </w:t>
      </w:r>
      <w:r w:rsidR="00492360" w:rsidRPr="00224503">
        <w:rPr>
          <w:color w:val="000000" w:themeColor="text1"/>
        </w:rPr>
        <w:t xml:space="preserve">changes in item parameters </w:t>
      </w:r>
      <w:r w:rsidR="001A3B97" w:rsidRPr="00224503">
        <w:rPr>
          <w:color w:val="000000" w:themeColor="text1"/>
        </w:rPr>
        <w:t xml:space="preserve">across </w:t>
      </w:r>
      <w:r w:rsidR="00AB512B" w:rsidRPr="00224503">
        <w:rPr>
          <w:color w:val="000000" w:themeColor="text1"/>
        </w:rPr>
        <w:t xml:space="preserve">groups or </w:t>
      </w:r>
      <w:r w:rsidR="001A3B97" w:rsidRPr="00224503">
        <w:rPr>
          <w:color w:val="000000" w:themeColor="text1"/>
        </w:rPr>
        <w:t>contexts</w:t>
      </w:r>
      <w:r w:rsidR="009666A2" w:rsidRPr="00224503">
        <w:rPr>
          <w:color w:val="000000" w:themeColor="text1"/>
        </w:rPr>
        <w:t xml:space="preserve"> (Stark </w:t>
      </w:r>
      <w:r w:rsidR="009666A2" w:rsidRPr="00224503">
        <w:rPr>
          <w:i/>
          <w:iCs/>
          <w:color w:val="000000" w:themeColor="text1"/>
        </w:rPr>
        <w:t>et al</w:t>
      </w:r>
      <w:r w:rsidR="000E0794" w:rsidRPr="00224503">
        <w:rPr>
          <w:i/>
          <w:iCs/>
          <w:color w:val="000000" w:themeColor="text1"/>
        </w:rPr>
        <w:t>.</w:t>
      </w:r>
      <w:r w:rsidR="000E0794" w:rsidRPr="00224503">
        <w:rPr>
          <w:color w:val="000000" w:themeColor="text1"/>
        </w:rPr>
        <w:t>,</w:t>
      </w:r>
      <w:r w:rsidR="009666A2" w:rsidRPr="00224503">
        <w:rPr>
          <w:color w:val="000000" w:themeColor="text1"/>
        </w:rPr>
        <w:t xml:space="preserve"> 2001)</w:t>
      </w:r>
      <w:r w:rsidR="001A3B97" w:rsidRPr="00224503">
        <w:rPr>
          <w:color w:val="000000" w:themeColor="text1"/>
        </w:rPr>
        <w:t xml:space="preserve">. </w:t>
      </w:r>
      <w:r w:rsidR="00B3030A" w:rsidRPr="000704A3">
        <w:rPr>
          <w:color w:val="000000" w:themeColor="text1"/>
        </w:rPr>
        <w:t>Alternatively</w:t>
      </w:r>
      <w:r w:rsidR="001A3B97" w:rsidRPr="000704A3">
        <w:rPr>
          <w:color w:val="000000" w:themeColor="text1"/>
        </w:rPr>
        <w:t>, it is a</w:t>
      </w:r>
      <w:r w:rsidR="00492360" w:rsidRPr="000704A3">
        <w:rPr>
          <w:color w:val="000000" w:themeColor="text1"/>
        </w:rPr>
        <w:t xml:space="preserve">lso possible to model </w:t>
      </w:r>
      <w:r w:rsidR="00DA5B07" w:rsidRPr="000704A3">
        <w:rPr>
          <w:color w:val="000000" w:themeColor="text1"/>
        </w:rPr>
        <w:t xml:space="preserve">intentional and perhaps unintentional response biases as a temporary </w:t>
      </w:r>
      <w:r w:rsidR="00492360" w:rsidRPr="000704A3">
        <w:rPr>
          <w:color w:val="000000" w:themeColor="text1"/>
        </w:rPr>
        <w:t xml:space="preserve">change in </w:t>
      </w:r>
      <w:r w:rsidR="00E0604C" w:rsidRPr="000704A3">
        <w:rPr>
          <w:color w:val="000000" w:themeColor="text1"/>
        </w:rPr>
        <w:t>a</w:t>
      </w:r>
      <w:r w:rsidR="00DA5B07" w:rsidRPr="000704A3">
        <w:rPr>
          <w:color w:val="000000" w:themeColor="text1"/>
        </w:rPr>
        <w:t xml:space="preserve"> respondent (i.e., </w:t>
      </w:r>
      <w:r w:rsidR="00492360" w:rsidRPr="000704A3">
        <w:rPr>
          <w:color w:val="000000" w:themeColor="text1"/>
        </w:rPr>
        <w:t>person parameters</w:t>
      </w:r>
      <w:r w:rsidR="00DA5B07" w:rsidRPr="000704A3">
        <w:rPr>
          <w:color w:val="000000" w:themeColor="text1"/>
        </w:rPr>
        <w:t>)</w:t>
      </w:r>
      <w:r w:rsidR="00492360" w:rsidRPr="000704A3">
        <w:rPr>
          <w:color w:val="000000" w:themeColor="text1"/>
        </w:rPr>
        <w:t xml:space="preserve"> </w:t>
      </w:r>
      <w:r w:rsidR="00275C74" w:rsidRPr="000704A3">
        <w:rPr>
          <w:color w:val="000000" w:themeColor="text1"/>
        </w:rPr>
        <w:t xml:space="preserve">when presented with </w:t>
      </w:r>
      <w:r w:rsidR="00DA5B07" w:rsidRPr="000704A3">
        <w:rPr>
          <w:color w:val="000000" w:themeColor="text1"/>
        </w:rPr>
        <w:t xml:space="preserve">an </w:t>
      </w:r>
      <w:r w:rsidR="00275C74" w:rsidRPr="000704A3">
        <w:rPr>
          <w:color w:val="000000" w:themeColor="text1"/>
        </w:rPr>
        <w:t xml:space="preserve">item that </w:t>
      </w:r>
      <w:r w:rsidR="00DA5B07" w:rsidRPr="000704A3">
        <w:rPr>
          <w:color w:val="000000" w:themeColor="text1"/>
        </w:rPr>
        <w:t xml:space="preserve">is more </w:t>
      </w:r>
      <w:r w:rsidR="00275C74" w:rsidRPr="000704A3">
        <w:rPr>
          <w:color w:val="000000" w:themeColor="text1"/>
        </w:rPr>
        <w:t xml:space="preserve">transparent in what </w:t>
      </w:r>
      <w:r w:rsidR="00DA5B07" w:rsidRPr="000704A3">
        <w:rPr>
          <w:color w:val="000000" w:themeColor="text1"/>
        </w:rPr>
        <w:t>it</w:t>
      </w:r>
      <w:r w:rsidR="00275C74" w:rsidRPr="000704A3">
        <w:rPr>
          <w:color w:val="000000" w:themeColor="text1"/>
        </w:rPr>
        <w:t xml:space="preserve"> measure</w:t>
      </w:r>
      <w:r w:rsidR="00DA5B07" w:rsidRPr="000704A3">
        <w:rPr>
          <w:color w:val="000000" w:themeColor="text1"/>
        </w:rPr>
        <w:t xml:space="preserve">s and there is a clearly </w:t>
      </w:r>
      <w:r w:rsidR="00DA5B07" w:rsidRPr="000704A3">
        <w:rPr>
          <w:color w:val="000000" w:themeColor="text1"/>
        </w:rPr>
        <w:lastRenderedPageBreak/>
        <w:t xml:space="preserve">best answer from an organizational standpoint. </w:t>
      </w:r>
      <w:r w:rsidR="00B3030A" w:rsidRPr="000704A3">
        <w:rPr>
          <w:color w:val="000000" w:themeColor="text1"/>
        </w:rPr>
        <w:t>A</w:t>
      </w:r>
      <w:r w:rsidR="00275C74" w:rsidRPr="000704A3">
        <w:rPr>
          <w:color w:val="000000" w:themeColor="text1"/>
        </w:rPr>
        <w:t>dditional</w:t>
      </w:r>
      <w:r w:rsidR="00DA5B07" w:rsidRPr="000704A3">
        <w:rPr>
          <w:color w:val="000000" w:themeColor="text1"/>
        </w:rPr>
        <w:t>, more</w:t>
      </w:r>
      <w:r w:rsidR="00171F4A" w:rsidRPr="000704A3">
        <w:rPr>
          <w:color w:val="000000" w:themeColor="text1"/>
        </w:rPr>
        <w:t xml:space="preserve"> </w:t>
      </w:r>
      <w:r w:rsidR="00DA5B07" w:rsidRPr="000704A3">
        <w:rPr>
          <w:color w:val="000000" w:themeColor="text1"/>
        </w:rPr>
        <w:t>insidious</w:t>
      </w:r>
      <w:r w:rsidR="00275C74" w:rsidRPr="000704A3">
        <w:rPr>
          <w:color w:val="000000" w:themeColor="text1"/>
        </w:rPr>
        <w:t xml:space="preserve"> complications may arise from system</w:t>
      </w:r>
      <w:r w:rsidR="00DA5B07" w:rsidRPr="000704A3">
        <w:rPr>
          <w:color w:val="000000" w:themeColor="text1"/>
        </w:rPr>
        <w:t>ati</w:t>
      </w:r>
      <w:r w:rsidR="00275C74" w:rsidRPr="000704A3">
        <w:rPr>
          <w:color w:val="000000" w:themeColor="text1"/>
        </w:rPr>
        <w:t>c influences</w:t>
      </w:r>
      <w:r w:rsidR="00B3030A" w:rsidRPr="000704A3">
        <w:rPr>
          <w:color w:val="000000" w:themeColor="text1"/>
        </w:rPr>
        <w:t>,</w:t>
      </w:r>
      <w:r w:rsidR="00DA5B07" w:rsidRPr="000704A3">
        <w:rPr>
          <w:color w:val="000000" w:themeColor="text1"/>
        </w:rPr>
        <w:t xml:space="preserve"> </w:t>
      </w:r>
      <w:r w:rsidR="00275C74" w:rsidRPr="000704A3">
        <w:rPr>
          <w:color w:val="000000" w:themeColor="text1"/>
        </w:rPr>
        <w:t xml:space="preserve">such as </w:t>
      </w:r>
      <w:r w:rsidR="00F13B5C" w:rsidRPr="000704A3">
        <w:rPr>
          <w:color w:val="000000" w:themeColor="text1"/>
        </w:rPr>
        <w:t>preference for</w:t>
      </w:r>
      <w:r w:rsidR="00DA5B07" w:rsidRPr="000704A3">
        <w:rPr>
          <w:color w:val="000000" w:themeColor="text1"/>
        </w:rPr>
        <w:t xml:space="preserve"> </w:t>
      </w:r>
      <w:r w:rsidR="00275C74" w:rsidRPr="000704A3">
        <w:rPr>
          <w:color w:val="000000" w:themeColor="text1"/>
        </w:rPr>
        <w:t>inner or extreme categories of a polytomous response scale</w:t>
      </w:r>
      <w:r w:rsidR="00F13B5C" w:rsidRPr="000704A3">
        <w:rPr>
          <w:color w:val="000000" w:themeColor="text1"/>
        </w:rPr>
        <w:t>,</w:t>
      </w:r>
      <w:r w:rsidR="00275C74" w:rsidRPr="000704A3">
        <w:rPr>
          <w:color w:val="000000" w:themeColor="text1"/>
        </w:rPr>
        <w:t xml:space="preserve"> or </w:t>
      </w:r>
      <w:r w:rsidR="004638E3" w:rsidRPr="000704A3">
        <w:rPr>
          <w:color w:val="000000" w:themeColor="text1"/>
        </w:rPr>
        <w:t xml:space="preserve">contextual </w:t>
      </w:r>
      <w:r w:rsidR="00D079FB" w:rsidRPr="000704A3">
        <w:rPr>
          <w:color w:val="000000" w:themeColor="text1"/>
        </w:rPr>
        <w:t xml:space="preserve">norms </w:t>
      </w:r>
      <w:r w:rsidR="00F13B5C" w:rsidRPr="000704A3">
        <w:rPr>
          <w:color w:val="000000" w:themeColor="text1"/>
        </w:rPr>
        <w:t>and</w:t>
      </w:r>
      <w:r w:rsidR="00D079FB" w:rsidRPr="000704A3">
        <w:rPr>
          <w:color w:val="000000" w:themeColor="text1"/>
        </w:rPr>
        <w:t xml:space="preserve"> values</w:t>
      </w:r>
      <w:r w:rsidR="00F13B5C" w:rsidRPr="000704A3">
        <w:rPr>
          <w:color w:val="000000" w:themeColor="text1"/>
        </w:rPr>
        <w:t xml:space="preserve"> that </w:t>
      </w:r>
      <w:r w:rsidR="00B3030A" w:rsidRPr="000704A3">
        <w:rPr>
          <w:color w:val="000000" w:themeColor="text1"/>
        </w:rPr>
        <w:t>affect</w:t>
      </w:r>
      <w:r w:rsidR="00F13B5C" w:rsidRPr="000704A3">
        <w:rPr>
          <w:color w:val="000000" w:themeColor="text1"/>
        </w:rPr>
        <w:t xml:space="preserve"> item</w:t>
      </w:r>
      <w:r w:rsidR="00B3030A" w:rsidRPr="000704A3">
        <w:rPr>
          <w:color w:val="000000" w:themeColor="text1"/>
        </w:rPr>
        <w:t xml:space="preserve"> responding while</w:t>
      </w:r>
      <w:r w:rsidR="00F13B5C" w:rsidRPr="000704A3">
        <w:rPr>
          <w:color w:val="000000" w:themeColor="text1"/>
        </w:rPr>
        <w:t xml:space="preserve"> leaving</w:t>
      </w:r>
      <w:r w:rsidR="00B3030A" w:rsidRPr="000704A3">
        <w:rPr>
          <w:color w:val="000000" w:themeColor="text1"/>
        </w:rPr>
        <w:t xml:space="preserve"> item parameters </w:t>
      </w:r>
      <w:r w:rsidR="00E0604C" w:rsidRPr="000704A3">
        <w:rPr>
          <w:color w:val="000000" w:themeColor="text1"/>
        </w:rPr>
        <w:t>unchanged</w:t>
      </w:r>
      <w:r w:rsidR="00B3030A" w:rsidRPr="000704A3">
        <w:rPr>
          <w:color w:val="000000" w:themeColor="text1"/>
        </w:rPr>
        <w:t xml:space="preserve">. </w:t>
      </w:r>
      <w:r w:rsidR="00E0604C" w:rsidRPr="000704A3">
        <w:rPr>
          <w:color w:val="000000" w:themeColor="text1"/>
        </w:rPr>
        <w:t>Collectively, these influences can distort item- and test-level properties and/or scale</w:t>
      </w:r>
      <w:r w:rsidR="00243709" w:rsidRPr="000704A3">
        <w:rPr>
          <w:color w:val="000000" w:themeColor="text1"/>
        </w:rPr>
        <w:t>/factor</w:t>
      </w:r>
      <w:r w:rsidR="00E0604C" w:rsidRPr="000704A3">
        <w:rPr>
          <w:color w:val="000000" w:themeColor="text1"/>
        </w:rPr>
        <w:t xml:space="preserve"> means and variances</w:t>
      </w:r>
      <w:r w:rsidR="00243709" w:rsidRPr="000704A3">
        <w:rPr>
          <w:color w:val="000000" w:themeColor="text1"/>
        </w:rPr>
        <w:t>,</w:t>
      </w:r>
      <w:r w:rsidR="00E0604C" w:rsidRPr="000704A3">
        <w:rPr>
          <w:color w:val="000000" w:themeColor="text1"/>
        </w:rPr>
        <w:t xml:space="preserve"> leading to </w:t>
      </w:r>
      <w:r w:rsidR="009901E0" w:rsidRPr="000704A3">
        <w:rPr>
          <w:color w:val="000000" w:themeColor="text1"/>
        </w:rPr>
        <w:t>interpretations</w:t>
      </w:r>
      <w:r w:rsidR="00755CE1" w:rsidRPr="000704A3">
        <w:rPr>
          <w:color w:val="000000" w:themeColor="text1"/>
        </w:rPr>
        <w:t xml:space="preserve"> that </w:t>
      </w:r>
      <w:r w:rsidR="009901E0" w:rsidRPr="000704A3">
        <w:rPr>
          <w:color w:val="000000" w:themeColor="text1"/>
        </w:rPr>
        <w:t>are</w:t>
      </w:r>
      <w:r w:rsidR="00755CE1" w:rsidRPr="000704A3">
        <w:rPr>
          <w:color w:val="000000" w:themeColor="text1"/>
        </w:rPr>
        <w:t xml:space="preserve"> inconsistent with behavioral observations </w:t>
      </w:r>
      <w:r w:rsidR="009901E0" w:rsidRPr="000704A3">
        <w:rPr>
          <w:color w:val="000000" w:themeColor="text1"/>
        </w:rPr>
        <w:t>and</w:t>
      </w:r>
      <w:r w:rsidR="00755CE1" w:rsidRPr="000704A3">
        <w:rPr>
          <w:color w:val="000000" w:themeColor="text1"/>
        </w:rPr>
        <w:t xml:space="preserve"> other objective data</w:t>
      </w:r>
      <w:r w:rsidR="009901E0" w:rsidRPr="000704A3">
        <w:rPr>
          <w:color w:val="000000" w:themeColor="text1"/>
        </w:rPr>
        <w:t xml:space="preserve">. </w:t>
      </w:r>
      <w:r w:rsidR="00DC728B" w:rsidRPr="000704A3">
        <w:rPr>
          <w:color w:val="000000" w:themeColor="text1"/>
        </w:rPr>
        <w:t>Therefore, it may be</w:t>
      </w:r>
      <w:r w:rsidR="00226304" w:rsidRPr="000704A3">
        <w:rPr>
          <w:color w:val="000000" w:themeColor="text1"/>
        </w:rPr>
        <w:t xml:space="preserve"> necessary </w:t>
      </w:r>
      <w:r w:rsidR="00DC728B" w:rsidRPr="000704A3">
        <w:rPr>
          <w:color w:val="000000" w:themeColor="text1"/>
        </w:rPr>
        <w:t>to adjust</w:t>
      </w:r>
      <w:r w:rsidR="009901E0" w:rsidRPr="000704A3">
        <w:rPr>
          <w:color w:val="000000" w:themeColor="text1"/>
        </w:rPr>
        <w:t xml:space="preserve"> for </w:t>
      </w:r>
      <w:r w:rsidR="00DC728B" w:rsidRPr="000704A3">
        <w:rPr>
          <w:color w:val="000000" w:themeColor="text1"/>
        </w:rPr>
        <w:t xml:space="preserve">differences in </w:t>
      </w:r>
      <w:r w:rsidR="00F13B5C" w:rsidRPr="000704A3">
        <w:rPr>
          <w:color w:val="000000" w:themeColor="text1"/>
        </w:rPr>
        <w:t>respondents’</w:t>
      </w:r>
      <w:r w:rsidR="009901E0" w:rsidRPr="000704A3">
        <w:rPr>
          <w:color w:val="000000" w:themeColor="text1"/>
        </w:rPr>
        <w:t xml:space="preserve"> frame of reference in </w:t>
      </w:r>
      <w:r w:rsidR="00BB386B" w:rsidRPr="000704A3">
        <w:rPr>
          <w:color w:val="000000" w:themeColor="text1"/>
        </w:rPr>
        <w:t>studies comparing personality scores and predictive utility within as well as across contexts</w:t>
      </w:r>
      <w:r w:rsidR="009901E0" w:rsidRPr="000704A3">
        <w:rPr>
          <w:color w:val="000000" w:themeColor="text1"/>
        </w:rPr>
        <w:t>.</w:t>
      </w:r>
    </w:p>
    <w:p w14:paraId="481B9D8E" w14:textId="77777777" w:rsidR="00733771" w:rsidRDefault="00733771">
      <w:pPr>
        <w:rPr>
          <w:color w:val="000000" w:themeColor="text1"/>
        </w:rPr>
      </w:pPr>
      <w:r>
        <w:rPr>
          <w:color w:val="000000" w:themeColor="text1"/>
        </w:rPr>
        <w:br w:type="page"/>
      </w:r>
    </w:p>
    <w:p w14:paraId="5316DC46" w14:textId="544CED5A" w:rsidR="00733771" w:rsidRDefault="00733771" w:rsidP="00733771">
      <w:pPr>
        <w:spacing w:line="480" w:lineRule="auto"/>
        <w:jc w:val="center"/>
      </w:pPr>
      <w:r>
        <w:lastRenderedPageBreak/>
        <w:t>CHAPTER 2. LITERATURE REVIEW</w:t>
      </w:r>
    </w:p>
    <w:p w14:paraId="4F8841CB" w14:textId="4941C3F5" w:rsidR="00957899" w:rsidRPr="0075101C" w:rsidRDefault="00162288" w:rsidP="006966E5">
      <w:pPr>
        <w:spacing w:line="480" w:lineRule="auto"/>
        <w:ind w:firstLine="720"/>
        <w:rPr>
          <w:b/>
          <w:bCs/>
          <w:color w:val="000000" w:themeColor="text1"/>
        </w:rPr>
      </w:pPr>
      <w:r w:rsidRPr="00B33475">
        <w:rPr>
          <w:color w:val="000000" w:themeColor="text1"/>
        </w:rPr>
        <w:t xml:space="preserve">In the following sections, I describe </w:t>
      </w:r>
      <w:r w:rsidR="00FC4CEC" w:rsidRPr="00B33475">
        <w:rPr>
          <w:color w:val="000000" w:themeColor="text1"/>
        </w:rPr>
        <w:t>a study</w:t>
      </w:r>
      <w:r w:rsidRPr="00B33475">
        <w:rPr>
          <w:color w:val="000000" w:themeColor="text1"/>
        </w:rPr>
        <w:t xml:space="preserve"> designed to </w:t>
      </w:r>
      <w:r w:rsidR="00FC4CEC" w:rsidRPr="00B33475">
        <w:rPr>
          <w:color w:val="000000" w:themeColor="text1"/>
        </w:rPr>
        <w:t>explore frame of reference effects</w:t>
      </w:r>
      <w:r w:rsidR="00ED7196" w:rsidRPr="00B33475">
        <w:rPr>
          <w:color w:val="000000" w:themeColor="text1"/>
        </w:rPr>
        <w:t xml:space="preserve"> and </w:t>
      </w:r>
      <w:r w:rsidR="00BB386B" w:rsidRPr="00B33475">
        <w:rPr>
          <w:color w:val="000000" w:themeColor="text1"/>
        </w:rPr>
        <w:t xml:space="preserve">three </w:t>
      </w:r>
      <w:r w:rsidR="00ED7196" w:rsidRPr="00B33475">
        <w:rPr>
          <w:color w:val="000000" w:themeColor="text1"/>
        </w:rPr>
        <w:t xml:space="preserve">approaches to </w:t>
      </w:r>
      <w:r w:rsidR="00BB386B" w:rsidRPr="00B33475">
        <w:rPr>
          <w:color w:val="000000" w:themeColor="text1"/>
        </w:rPr>
        <w:t xml:space="preserve">adjust </w:t>
      </w:r>
      <w:r w:rsidR="00ED7196" w:rsidRPr="00B33475">
        <w:rPr>
          <w:color w:val="000000" w:themeColor="text1"/>
        </w:rPr>
        <w:t>for them</w:t>
      </w:r>
      <w:r w:rsidR="00FC4CEC" w:rsidRPr="00B33475">
        <w:rPr>
          <w:color w:val="000000" w:themeColor="text1"/>
        </w:rPr>
        <w:t xml:space="preserve"> </w:t>
      </w:r>
      <w:r w:rsidR="00FB38E4" w:rsidRPr="00B33475">
        <w:rPr>
          <w:color w:val="000000" w:themeColor="text1"/>
        </w:rPr>
        <w:t xml:space="preserve">in </w:t>
      </w:r>
      <w:r w:rsidR="00ED7196" w:rsidRPr="00B33475">
        <w:rPr>
          <w:color w:val="000000" w:themeColor="text1"/>
        </w:rPr>
        <w:t>personality measurement</w:t>
      </w:r>
      <w:r w:rsidR="00FC4CEC" w:rsidRPr="00B33475">
        <w:rPr>
          <w:color w:val="000000" w:themeColor="text1"/>
        </w:rPr>
        <w:t xml:space="preserve">. </w:t>
      </w:r>
      <w:r w:rsidR="00634536" w:rsidRPr="00B33475">
        <w:rPr>
          <w:color w:val="000000" w:themeColor="text1"/>
        </w:rPr>
        <w:t>First</w:t>
      </w:r>
      <w:r w:rsidR="00BB386B" w:rsidRPr="00B33475">
        <w:rPr>
          <w:color w:val="000000" w:themeColor="text1"/>
        </w:rPr>
        <w:t xml:space="preserve">, I will explore </w:t>
      </w:r>
      <w:r w:rsidR="00B537DB" w:rsidRPr="00B33475">
        <w:rPr>
          <w:color w:val="000000" w:themeColor="text1"/>
        </w:rPr>
        <w:t xml:space="preserve">an </w:t>
      </w:r>
      <w:r w:rsidR="00FC4CEC" w:rsidRPr="00B33475">
        <w:rPr>
          <w:color w:val="000000" w:themeColor="text1"/>
        </w:rPr>
        <w:t>approach</w:t>
      </w:r>
      <w:r w:rsidR="00B537DB" w:rsidRPr="00B33475">
        <w:rPr>
          <w:color w:val="000000" w:themeColor="text1"/>
        </w:rPr>
        <w:t xml:space="preserve"> </w:t>
      </w:r>
      <w:r w:rsidR="00FC4CEC" w:rsidRPr="00B33475">
        <w:rPr>
          <w:color w:val="000000" w:themeColor="text1"/>
        </w:rPr>
        <w:t xml:space="preserve">by </w:t>
      </w:r>
      <w:proofErr w:type="spellStart"/>
      <w:r w:rsidR="00B33475" w:rsidRPr="00B33475">
        <w:rPr>
          <w:color w:val="000000" w:themeColor="text1"/>
        </w:rPr>
        <w:t>Mõttus</w:t>
      </w:r>
      <w:proofErr w:type="spellEnd"/>
      <w:r w:rsidR="00FC4CEC" w:rsidRPr="00B33475">
        <w:rPr>
          <w:color w:val="000000" w:themeColor="text1"/>
        </w:rPr>
        <w:t xml:space="preserve"> </w:t>
      </w:r>
      <w:r w:rsidR="00FC4CEC" w:rsidRPr="00B33475">
        <w:rPr>
          <w:i/>
          <w:iCs/>
          <w:color w:val="000000" w:themeColor="text1"/>
        </w:rPr>
        <w:t>et al</w:t>
      </w:r>
      <w:r w:rsidR="00FC4CEC" w:rsidRPr="00B33475">
        <w:rPr>
          <w:color w:val="000000" w:themeColor="text1"/>
        </w:rPr>
        <w:t>. (2012)</w:t>
      </w:r>
      <w:r w:rsidR="00003CCB" w:rsidRPr="00B33475">
        <w:rPr>
          <w:color w:val="000000" w:themeColor="text1"/>
        </w:rPr>
        <w:t xml:space="preserve"> </w:t>
      </w:r>
      <w:r w:rsidR="00B537DB" w:rsidRPr="00B33475">
        <w:rPr>
          <w:color w:val="000000" w:themeColor="text1"/>
        </w:rPr>
        <w:t xml:space="preserve">that </w:t>
      </w:r>
      <w:r w:rsidRPr="00B33475">
        <w:rPr>
          <w:color w:val="000000" w:themeColor="text1"/>
        </w:rPr>
        <w:t xml:space="preserve">transforms </w:t>
      </w:r>
      <w:r w:rsidR="00FC4CEC" w:rsidRPr="00B33475">
        <w:rPr>
          <w:color w:val="000000" w:themeColor="text1"/>
        </w:rPr>
        <w:t xml:space="preserve">categorical item </w:t>
      </w:r>
      <w:r w:rsidRPr="00B33475">
        <w:rPr>
          <w:color w:val="000000" w:themeColor="text1"/>
        </w:rPr>
        <w:t xml:space="preserve">responses </w:t>
      </w:r>
      <w:r w:rsidR="00FC4CEC" w:rsidRPr="00B33475">
        <w:rPr>
          <w:color w:val="000000" w:themeColor="text1"/>
        </w:rPr>
        <w:t>into continuous responses</w:t>
      </w:r>
      <w:r w:rsidR="00B537DB" w:rsidRPr="00B33475">
        <w:rPr>
          <w:color w:val="000000" w:themeColor="text1"/>
        </w:rPr>
        <w:t>, which</w:t>
      </w:r>
      <w:r w:rsidR="0063406A" w:rsidRPr="00B33475">
        <w:rPr>
          <w:color w:val="000000" w:themeColor="text1"/>
        </w:rPr>
        <w:t xml:space="preserve"> </w:t>
      </w:r>
      <w:r w:rsidR="00FC4CEC" w:rsidRPr="00B33475">
        <w:rPr>
          <w:color w:val="000000" w:themeColor="text1"/>
        </w:rPr>
        <w:t xml:space="preserve">are adjusted for </w:t>
      </w:r>
      <w:r w:rsidR="0063406A" w:rsidRPr="00B33475">
        <w:rPr>
          <w:color w:val="000000" w:themeColor="text1"/>
        </w:rPr>
        <w:t>individuals’</w:t>
      </w:r>
      <w:r w:rsidR="00003CCB" w:rsidRPr="00B33475">
        <w:rPr>
          <w:color w:val="000000" w:themeColor="text1"/>
        </w:rPr>
        <w:t xml:space="preserve"> </w:t>
      </w:r>
      <w:r w:rsidR="00FC4CEC" w:rsidRPr="00B33475">
        <w:rPr>
          <w:color w:val="000000" w:themeColor="text1"/>
        </w:rPr>
        <w:t>idiosyncrasies</w:t>
      </w:r>
      <w:r w:rsidR="0063406A" w:rsidRPr="00B33475">
        <w:rPr>
          <w:color w:val="000000" w:themeColor="text1"/>
        </w:rPr>
        <w:t>,</w:t>
      </w:r>
      <w:r w:rsidR="00003CCB" w:rsidRPr="00B33475">
        <w:rPr>
          <w:color w:val="000000" w:themeColor="text1"/>
        </w:rPr>
        <w:t xml:space="preserve"> </w:t>
      </w:r>
      <w:r w:rsidR="0063406A" w:rsidRPr="00B33475">
        <w:rPr>
          <w:color w:val="000000" w:themeColor="text1"/>
        </w:rPr>
        <w:t>based on</w:t>
      </w:r>
      <w:r w:rsidR="00FC4CEC" w:rsidRPr="00B33475">
        <w:rPr>
          <w:color w:val="000000" w:themeColor="text1"/>
        </w:rPr>
        <w:t xml:space="preserve"> </w:t>
      </w:r>
      <w:r w:rsidR="00B537DB" w:rsidRPr="00B33475">
        <w:rPr>
          <w:color w:val="000000" w:themeColor="text1"/>
        </w:rPr>
        <w:t xml:space="preserve">their </w:t>
      </w:r>
      <w:r w:rsidR="00E53051" w:rsidRPr="00B33475">
        <w:rPr>
          <w:color w:val="000000" w:themeColor="text1"/>
        </w:rPr>
        <w:t xml:space="preserve">ratings of </w:t>
      </w:r>
      <w:r w:rsidRPr="00B33475">
        <w:rPr>
          <w:i/>
          <w:iCs/>
          <w:color w:val="000000" w:themeColor="text1"/>
        </w:rPr>
        <w:t>anchor</w:t>
      </w:r>
      <w:r w:rsidR="000225B3" w:rsidRPr="00B33475">
        <w:rPr>
          <w:i/>
          <w:iCs/>
          <w:color w:val="000000" w:themeColor="text1"/>
        </w:rPr>
        <w:t>ing</w:t>
      </w:r>
      <w:r w:rsidRPr="00B33475">
        <w:rPr>
          <w:i/>
          <w:iCs/>
          <w:color w:val="000000" w:themeColor="text1"/>
        </w:rPr>
        <w:t xml:space="preserve"> </w:t>
      </w:r>
      <w:r w:rsidR="00BB386B" w:rsidRPr="00B33475">
        <w:rPr>
          <w:i/>
          <w:iCs/>
          <w:color w:val="000000" w:themeColor="text1"/>
        </w:rPr>
        <w:t>vignettes</w:t>
      </w:r>
      <w:r w:rsidR="00BB386B" w:rsidRPr="00B33475">
        <w:rPr>
          <w:color w:val="000000" w:themeColor="text1"/>
        </w:rPr>
        <w:t xml:space="preserve"> </w:t>
      </w:r>
      <w:r w:rsidRPr="00B33475">
        <w:rPr>
          <w:color w:val="000000" w:themeColor="text1"/>
        </w:rPr>
        <w:t xml:space="preserve">exemplifying high, medium, and low levels of </w:t>
      </w:r>
      <w:r w:rsidR="00FB38E4" w:rsidRPr="00B33475">
        <w:rPr>
          <w:color w:val="000000" w:themeColor="text1"/>
        </w:rPr>
        <w:t>a</w:t>
      </w:r>
      <w:r w:rsidR="0063406A" w:rsidRPr="00B33475">
        <w:rPr>
          <w:color w:val="000000" w:themeColor="text1"/>
        </w:rPr>
        <w:t xml:space="preserve"> target</w:t>
      </w:r>
      <w:r w:rsidR="00FB38E4" w:rsidRPr="00B33475">
        <w:rPr>
          <w:color w:val="000000" w:themeColor="text1"/>
        </w:rPr>
        <w:t>ed</w:t>
      </w:r>
      <w:r w:rsidR="0063406A" w:rsidRPr="00B33475">
        <w:rPr>
          <w:color w:val="000000" w:themeColor="text1"/>
        </w:rPr>
        <w:t xml:space="preserve"> </w:t>
      </w:r>
      <w:r w:rsidR="00003CCB" w:rsidRPr="00B33475">
        <w:rPr>
          <w:color w:val="000000" w:themeColor="text1"/>
        </w:rPr>
        <w:t>construct - in this case</w:t>
      </w:r>
      <w:r w:rsidR="00B537DB" w:rsidRPr="0075101C">
        <w:rPr>
          <w:color w:val="000000" w:themeColor="text1"/>
        </w:rPr>
        <w:t>,</w:t>
      </w:r>
      <w:r w:rsidR="00003CCB" w:rsidRPr="0075101C">
        <w:rPr>
          <w:color w:val="000000" w:themeColor="text1"/>
        </w:rPr>
        <w:t xml:space="preserve"> Big Five personality traits</w:t>
      </w:r>
      <w:r w:rsidRPr="0075101C">
        <w:rPr>
          <w:color w:val="000000" w:themeColor="text1"/>
        </w:rPr>
        <w:t xml:space="preserve">. </w:t>
      </w:r>
      <w:r w:rsidR="00B537DB" w:rsidRPr="0075101C">
        <w:rPr>
          <w:color w:val="000000" w:themeColor="text1"/>
        </w:rPr>
        <w:t xml:space="preserve">Second, </w:t>
      </w:r>
      <w:r w:rsidR="0063406A" w:rsidRPr="0075101C">
        <w:rPr>
          <w:color w:val="000000" w:themeColor="text1"/>
        </w:rPr>
        <w:t>I</w:t>
      </w:r>
      <w:r w:rsidR="00003CCB" w:rsidRPr="0075101C">
        <w:rPr>
          <w:color w:val="000000" w:themeColor="text1"/>
        </w:rPr>
        <w:t xml:space="preserve"> will examine </w:t>
      </w:r>
      <w:r w:rsidR="0063406A" w:rsidRPr="0075101C">
        <w:rPr>
          <w:color w:val="000000" w:themeColor="text1"/>
        </w:rPr>
        <w:t>a</w:t>
      </w:r>
      <w:r w:rsidR="00003CCB" w:rsidRPr="0075101C">
        <w:rPr>
          <w:color w:val="000000" w:themeColor="text1"/>
        </w:rPr>
        <w:t xml:space="preserve"> </w:t>
      </w:r>
      <w:r w:rsidRPr="0075101C">
        <w:rPr>
          <w:color w:val="000000" w:themeColor="text1"/>
        </w:rPr>
        <w:t xml:space="preserve">confirmatory factor analysis (CFA) </w:t>
      </w:r>
      <w:r w:rsidR="00003CCB" w:rsidRPr="0075101C">
        <w:rPr>
          <w:color w:val="000000" w:themeColor="text1"/>
        </w:rPr>
        <w:t>approach</w:t>
      </w:r>
      <w:r w:rsidR="00B537DB" w:rsidRPr="0075101C">
        <w:rPr>
          <w:color w:val="000000" w:themeColor="text1"/>
        </w:rPr>
        <w:t xml:space="preserve"> </w:t>
      </w:r>
      <w:r w:rsidR="00634536" w:rsidRPr="0075101C">
        <w:rPr>
          <w:color w:val="000000" w:themeColor="text1"/>
        </w:rPr>
        <w:t>to</w:t>
      </w:r>
      <w:r w:rsidR="00B537DB" w:rsidRPr="0075101C">
        <w:rPr>
          <w:color w:val="000000" w:themeColor="text1"/>
        </w:rPr>
        <w:t xml:space="preserve"> </w:t>
      </w:r>
      <w:r w:rsidR="00634536" w:rsidRPr="0075101C">
        <w:rPr>
          <w:color w:val="000000" w:themeColor="text1"/>
        </w:rPr>
        <w:t xml:space="preserve">adjust personality scores using the </w:t>
      </w:r>
      <w:r w:rsidR="00E53051" w:rsidRPr="0075101C">
        <w:rPr>
          <w:color w:val="000000" w:themeColor="text1"/>
        </w:rPr>
        <w:t>ratings of the</w:t>
      </w:r>
      <w:r w:rsidR="00634536" w:rsidRPr="0075101C">
        <w:rPr>
          <w:color w:val="000000" w:themeColor="text1"/>
        </w:rPr>
        <w:t xml:space="preserve"> anchor vignettes. The advantage of this approach is that it leaves the raw responses to the personality measure unchanged, thus permitting measurement invariance testing </w:t>
      </w:r>
      <w:r w:rsidR="00E53051" w:rsidRPr="0075101C">
        <w:rPr>
          <w:color w:val="000000" w:themeColor="text1"/>
        </w:rPr>
        <w:t>when</w:t>
      </w:r>
      <w:r w:rsidR="00634536" w:rsidRPr="0075101C">
        <w:rPr>
          <w:color w:val="000000" w:themeColor="text1"/>
        </w:rPr>
        <w:t xml:space="preserve"> necessary. Third, I will examine an approach that has been used </w:t>
      </w:r>
      <w:r w:rsidR="00FF1CA9" w:rsidRPr="0075101C">
        <w:rPr>
          <w:color w:val="000000" w:themeColor="text1"/>
        </w:rPr>
        <w:t>for</w:t>
      </w:r>
      <w:r w:rsidR="00634536" w:rsidRPr="0075101C">
        <w:rPr>
          <w:color w:val="000000" w:themeColor="text1"/>
        </w:rPr>
        <w:t xml:space="preserve"> frame of reference training to improve the accuracy of performance appraisal in organizations. More specifically, rather than having respondents rate the extremity of the attributes portrayed in the vignettes, the vignettes will be presented with </w:t>
      </w:r>
      <w:r w:rsidR="00FF1CA9" w:rsidRPr="0075101C">
        <w:rPr>
          <w:color w:val="000000" w:themeColor="text1"/>
        </w:rPr>
        <w:t xml:space="preserve">their designated </w:t>
      </w:r>
      <w:r w:rsidR="00634536" w:rsidRPr="0075101C">
        <w:rPr>
          <w:color w:val="000000" w:themeColor="text1"/>
        </w:rPr>
        <w:t xml:space="preserve">numerical anchors </w:t>
      </w:r>
      <w:r w:rsidR="000D19D6" w:rsidRPr="0075101C">
        <w:rPr>
          <w:color w:val="000000" w:themeColor="text1"/>
        </w:rPr>
        <w:t xml:space="preserve">prior to completing a personality inventory </w:t>
      </w:r>
      <w:r w:rsidR="00291C9A" w:rsidRPr="0075101C">
        <w:rPr>
          <w:color w:val="000000" w:themeColor="text1"/>
        </w:rPr>
        <w:t xml:space="preserve">to help </w:t>
      </w:r>
      <w:r w:rsidR="00FF1CA9" w:rsidRPr="0075101C">
        <w:rPr>
          <w:color w:val="000000" w:themeColor="text1"/>
        </w:rPr>
        <w:t xml:space="preserve">respondents </w:t>
      </w:r>
      <w:r w:rsidR="00291C9A" w:rsidRPr="0075101C">
        <w:rPr>
          <w:color w:val="000000" w:themeColor="text1"/>
        </w:rPr>
        <w:t>calibrate their self-report</w:t>
      </w:r>
      <w:r w:rsidR="00FF1CA9" w:rsidRPr="0075101C">
        <w:rPr>
          <w:color w:val="000000" w:themeColor="text1"/>
        </w:rPr>
        <w:t xml:space="preserve"> judgements</w:t>
      </w:r>
      <w:r w:rsidR="00291C9A" w:rsidRPr="0075101C">
        <w:rPr>
          <w:color w:val="000000" w:themeColor="text1"/>
        </w:rPr>
        <w:t>.</w:t>
      </w:r>
      <w:r w:rsidR="00EC69CE" w:rsidRPr="0075101C">
        <w:rPr>
          <w:color w:val="000000" w:themeColor="text1"/>
        </w:rPr>
        <w:t xml:space="preserve"> These three adjustment approaches will be compared to a control condition involving unadjusted personality scores. </w:t>
      </w:r>
      <w:r w:rsidRPr="0075101C">
        <w:rPr>
          <w:color w:val="000000" w:themeColor="text1"/>
        </w:rPr>
        <w:t xml:space="preserve">The next sections of this paper </w:t>
      </w:r>
      <w:r w:rsidR="0063406A" w:rsidRPr="0075101C">
        <w:rPr>
          <w:color w:val="000000" w:themeColor="text1"/>
        </w:rPr>
        <w:t>describe frame of reference effect</w:t>
      </w:r>
      <w:r w:rsidR="00E67A24" w:rsidRPr="0075101C">
        <w:rPr>
          <w:color w:val="000000" w:themeColor="text1"/>
        </w:rPr>
        <w:t xml:space="preserve">s, </w:t>
      </w:r>
      <w:r w:rsidR="0063406A" w:rsidRPr="0075101C">
        <w:rPr>
          <w:color w:val="000000" w:themeColor="text1"/>
        </w:rPr>
        <w:t xml:space="preserve">the </w:t>
      </w:r>
      <w:r w:rsidR="00B537DB" w:rsidRPr="0075101C">
        <w:rPr>
          <w:color w:val="000000" w:themeColor="text1"/>
        </w:rPr>
        <w:t xml:space="preserve">proposed </w:t>
      </w:r>
      <w:r w:rsidR="00E67A24" w:rsidRPr="0075101C">
        <w:rPr>
          <w:color w:val="000000" w:themeColor="text1"/>
        </w:rPr>
        <w:t xml:space="preserve">adjustment </w:t>
      </w:r>
      <w:r w:rsidR="00FB38E4" w:rsidRPr="0075101C">
        <w:rPr>
          <w:color w:val="000000" w:themeColor="text1"/>
        </w:rPr>
        <w:t>methodologies</w:t>
      </w:r>
      <w:r w:rsidR="0063406A" w:rsidRPr="0075101C">
        <w:rPr>
          <w:color w:val="000000" w:themeColor="text1"/>
        </w:rPr>
        <w:t xml:space="preserve">, and an experiment </w:t>
      </w:r>
      <w:r w:rsidR="00E67A24" w:rsidRPr="0075101C">
        <w:rPr>
          <w:color w:val="000000" w:themeColor="text1"/>
        </w:rPr>
        <w:t>comparing the effects of these adjustments</w:t>
      </w:r>
      <w:r w:rsidR="00FB38E4" w:rsidRPr="0075101C">
        <w:rPr>
          <w:color w:val="000000" w:themeColor="text1"/>
        </w:rPr>
        <w:t xml:space="preserve"> </w:t>
      </w:r>
      <w:r w:rsidR="00E67A24" w:rsidRPr="0075101C">
        <w:rPr>
          <w:color w:val="000000" w:themeColor="text1"/>
        </w:rPr>
        <w:t xml:space="preserve">on the psychometric properties </w:t>
      </w:r>
      <w:r w:rsidR="00EC69CE" w:rsidRPr="0075101C">
        <w:rPr>
          <w:color w:val="000000" w:themeColor="text1"/>
        </w:rPr>
        <w:t xml:space="preserve">and predictive utility </w:t>
      </w:r>
      <w:r w:rsidR="00E67A24" w:rsidRPr="0075101C">
        <w:rPr>
          <w:color w:val="000000" w:themeColor="text1"/>
        </w:rPr>
        <w:t>of a Big Five personality measure</w:t>
      </w:r>
      <w:r w:rsidR="0075101C">
        <w:rPr>
          <w:color w:val="000000" w:themeColor="text1"/>
        </w:rPr>
        <w:t>.</w:t>
      </w:r>
    </w:p>
    <w:p w14:paraId="49C28866" w14:textId="02FDD69E" w:rsidR="00162288" w:rsidRPr="0075101C" w:rsidRDefault="004217AE">
      <w:pPr>
        <w:spacing w:line="480" w:lineRule="auto"/>
        <w:rPr>
          <w:b/>
          <w:bCs/>
          <w:color w:val="000000" w:themeColor="text1"/>
        </w:rPr>
      </w:pPr>
      <w:r w:rsidRPr="0075101C">
        <w:rPr>
          <w:b/>
          <w:bCs/>
          <w:color w:val="000000" w:themeColor="text1"/>
        </w:rPr>
        <w:t>Frame of Reference Effects</w:t>
      </w:r>
    </w:p>
    <w:p w14:paraId="32009D51" w14:textId="2FD2983D" w:rsidR="0093630E" w:rsidRPr="00E477E6" w:rsidRDefault="009666A2" w:rsidP="00CC57D7">
      <w:pPr>
        <w:spacing w:line="480" w:lineRule="auto"/>
      </w:pPr>
      <w:r w:rsidRPr="00093743">
        <w:rPr>
          <w:color w:val="FF0000"/>
        </w:rPr>
        <w:tab/>
      </w:r>
      <w:r w:rsidR="00E023ED" w:rsidRPr="00490613">
        <w:rPr>
          <w:color w:val="000000" w:themeColor="text1"/>
        </w:rPr>
        <w:t xml:space="preserve"> </w:t>
      </w:r>
      <w:r w:rsidR="006A71A3" w:rsidRPr="00490613">
        <w:rPr>
          <w:color w:val="000000" w:themeColor="text1"/>
        </w:rPr>
        <w:t xml:space="preserve">An abundance of studies </w:t>
      </w:r>
      <w:proofErr w:type="gramStart"/>
      <w:r w:rsidR="006A71A3" w:rsidRPr="00490613">
        <w:rPr>
          <w:color w:val="000000" w:themeColor="text1"/>
        </w:rPr>
        <w:t>have</w:t>
      </w:r>
      <w:proofErr w:type="gramEnd"/>
      <w:r w:rsidR="006A71A3" w:rsidRPr="00490613">
        <w:rPr>
          <w:color w:val="000000" w:themeColor="text1"/>
        </w:rPr>
        <w:t xml:space="preserve"> examined the impact of response biases in the areas of personality measurement and performance appraisal. For example, ratings of employee performance may be biased by raters’ response styles and motivations. Common rater errors </w:t>
      </w:r>
      <w:r w:rsidR="006A71A3" w:rsidRPr="00490613">
        <w:rPr>
          <w:color w:val="000000" w:themeColor="text1"/>
        </w:rPr>
        <w:lastRenderedPageBreak/>
        <w:t xml:space="preserve">include leniency (providing overly positive ratings </w:t>
      </w:r>
      <w:r w:rsidR="00C36980" w:rsidRPr="00490613">
        <w:rPr>
          <w:color w:val="000000" w:themeColor="text1"/>
        </w:rPr>
        <w:t>of</w:t>
      </w:r>
      <w:r w:rsidR="006A71A3" w:rsidRPr="00490613">
        <w:rPr>
          <w:color w:val="000000" w:themeColor="text1"/>
        </w:rPr>
        <w:t xml:space="preserve"> all), severity (providing overly negative ratings </w:t>
      </w:r>
      <w:r w:rsidR="00CC57D7" w:rsidRPr="00490613">
        <w:rPr>
          <w:color w:val="000000" w:themeColor="text1"/>
        </w:rPr>
        <w:t>of</w:t>
      </w:r>
      <w:r w:rsidR="006A71A3" w:rsidRPr="00490613">
        <w:rPr>
          <w:color w:val="000000" w:themeColor="text1"/>
        </w:rPr>
        <w:t xml:space="preserve"> all), and central tendency (providing middling ratings </w:t>
      </w:r>
      <w:r w:rsidR="00CC57D7" w:rsidRPr="00490613">
        <w:rPr>
          <w:color w:val="000000" w:themeColor="text1"/>
        </w:rPr>
        <w:t>of</w:t>
      </w:r>
      <w:r w:rsidR="006A71A3" w:rsidRPr="00490613">
        <w:rPr>
          <w:color w:val="000000" w:themeColor="text1"/>
        </w:rPr>
        <w:t xml:space="preserve"> all). Collectively, these errors </w:t>
      </w:r>
      <w:r w:rsidR="00CC57D7" w:rsidRPr="00490613">
        <w:rPr>
          <w:color w:val="000000" w:themeColor="text1"/>
        </w:rPr>
        <w:t>impact</w:t>
      </w:r>
      <w:r w:rsidR="006A71A3" w:rsidRPr="00490613">
        <w:rPr>
          <w:color w:val="000000" w:themeColor="text1"/>
        </w:rPr>
        <w:t xml:space="preserve"> means</w:t>
      </w:r>
      <w:r w:rsidR="00CC57D7" w:rsidRPr="00490613">
        <w:rPr>
          <w:color w:val="000000" w:themeColor="text1"/>
        </w:rPr>
        <w:t>,</w:t>
      </w:r>
      <w:r w:rsidR="006A71A3" w:rsidRPr="00490613">
        <w:rPr>
          <w:color w:val="000000" w:themeColor="text1"/>
        </w:rPr>
        <w:t xml:space="preserve"> variances</w:t>
      </w:r>
      <w:r w:rsidR="00CC57D7" w:rsidRPr="00490613">
        <w:rPr>
          <w:color w:val="000000" w:themeColor="text1"/>
        </w:rPr>
        <w:t xml:space="preserve">, and sometimes correlations with performance predictors. Similarly, </w:t>
      </w:r>
      <w:r w:rsidR="0093630E" w:rsidRPr="00490613">
        <w:rPr>
          <w:color w:val="000000" w:themeColor="text1"/>
        </w:rPr>
        <w:t xml:space="preserve">self-reported </w:t>
      </w:r>
      <w:r w:rsidR="00CC57D7" w:rsidRPr="00490613">
        <w:rPr>
          <w:color w:val="000000" w:themeColor="text1"/>
        </w:rPr>
        <w:t xml:space="preserve">responses </w:t>
      </w:r>
      <w:r w:rsidR="0093630E" w:rsidRPr="00490613">
        <w:rPr>
          <w:color w:val="000000" w:themeColor="text1"/>
        </w:rPr>
        <w:t xml:space="preserve">to personality items </w:t>
      </w:r>
      <w:r w:rsidR="00CC57D7" w:rsidRPr="00490613">
        <w:rPr>
          <w:color w:val="000000" w:themeColor="text1"/>
        </w:rPr>
        <w:t xml:space="preserve">may be influenced by </w:t>
      </w:r>
      <w:proofErr w:type="gramStart"/>
      <w:r w:rsidR="00CC57D7" w:rsidRPr="00490613">
        <w:rPr>
          <w:color w:val="000000" w:themeColor="text1"/>
        </w:rPr>
        <w:t>a number of</w:t>
      </w:r>
      <w:proofErr w:type="gramEnd"/>
      <w:r w:rsidR="00CC57D7" w:rsidRPr="00490613">
        <w:rPr>
          <w:color w:val="000000" w:themeColor="text1"/>
        </w:rPr>
        <w:t xml:space="preserve"> biases. These include </w:t>
      </w:r>
      <w:r w:rsidR="00E023ED" w:rsidRPr="001E25D1">
        <w:t xml:space="preserve">acquiescent (the tendency to agree with items), </w:t>
      </w:r>
      <w:r w:rsidR="00CC57D7" w:rsidRPr="00E477E6">
        <w:t>dis</w:t>
      </w:r>
      <w:r w:rsidR="00490613">
        <w:t>-</w:t>
      </w:r>
      <w:r w:rsidR="00CC57D7" w:rsidRPr="00E477E6">
        <w:t xml:space="preserve">acquiescent (the tendency to disagree with items), </w:t>
      </w:r>
      <w:r w:rsidR="0093630E" w:rsidRPr="00E477E6">
        <w:t xml:space="preserve">socially desirable (the tendency to answer in a way to make oneself look good), </w:t>
      </w:r>
      <w:r w:rsidR="00E023ED" w:rsidRPr="001E25D1">
        <w:t xml:space="preserve">extreme (the tendency to endorse the most extreme response categories), </w:t>
      </w:r>
      <w:r w:rsidR="0093630E" w:rsidRPr="00E477E6">
        <w:t xml:space="preserve">and </w:t>
      </w:r>
      <w:r w:rsidR="00E023ED" w:rsidRPr="001E25D1">
        <w:t xml:space="preserve">midpoint (the tendency to </w:t>
      </w:r>
      <w:r w:rsidR="0093630E" w:rsidRPr="00E477E6">
        <w:t>endorse</w:t>
      </w:r>
      <w:r w:rsidR="00E023ED" w:rsidRPr="001E25D1">
        <w:t xml:space="preserve"> the middle </w:t>
      </w:r>
      <w:r w:rsidR="0097509B" w:rsidRPr="00093743">
        <w:t xml:space="preserve">response </w:t>
      </w:r>
      <w:r w:rsidR="00E023ED" w:rsidRPr="00093743">
        <w:t>category)</w:t>
      </w:r>
      <w:r w:rsidR="0093630E" w:rsidRPr="00E477E6">
        <w:t xml:space="preserve"> </w:t>
      </w:r>
      <w:r w:rsidR="00A06B40" w:rsidRPr="00E477E6">
        <w:t>responding</w:t>
      </w:r>
      <w:r w:rsidR="00E023ED" w:rsidRPr="001E25D1">
        <w:t>.</w:t>
      </w:r>
      <w:r w:rsidR="002103F7" w:rsidRPr="00093743">
        <w:t xml:space="preserve"> </w:t>
      </w:r>
      <w:r w:rsidR="0093630E" w:rsidRPr="00E477E6">
        <w:t xml:space="preserve">Differential use of the response format is particularly salient in cross-cultural </w:t>
      </w:r>
      <w:r w:rsidR="00297748" w:rsidRPr="00E477E6">
        <w:t>comparisons of</w:t>
      </w:r>
      <w:r w:rsidR="0093630E" w:rsidRPr="00E477E6">
        <w:t xml:space="preserve"> collectivistic and individualistic countries (</w:t>
      </w:r>
      <w:r w:rsidR="00297748" w:rsidRPr="00E477E6">
        <w:t xml:space="preserve">Chen, Lee, and Stevenson, 1995; He et al., 2014; </w:t>
      </w:r>
      <w:proofErr w:type="spellStart"/>
      <w:r w:rsidR="00297748" w:rsidRPr="00E477E6">
        <w:t>Lalwani</w:t>
      </w:r>
      <w:proofErr w:type="spellEnd"/>
      <w:r w:rsidR="00297748" w:rsidRPr="00E477E6">
        <w:t>, Shrum, &amp; Chiu, 2009</w:t>
      </w:r>
      <w:r w:rsidR="0093630E" w:rsidRPr="00E477E6">
        <w:t xml:space="preserve">). </w:t>
      </w:r>
    </w:p>
    <w:p w14:paraId="147D99FB" w14:textId="49D33F7D" w:rsidR="008D6AD7" w:rsidRPr="00E477E6" w:rsidRDefault="00016C49" w:rsidP="00016C49">
      <w:pPr>
        <w:spacing w:line="480" w:lineRule="auto"/>
        <w:ind w:firstLine="360"/>
        <w:rPr>
          <w:color w:val="FF0000"/>
        </w:rPr>
      </w:pPr>
      <w:r w:rsidRPr="00302C3E">
        <w:rPr>
          <w:color w:val="000000" w:themeColor="text1"/>
        </w:rPr>
        <w:t xml:space="preserve">These and other response biases may stem from social comparison, or more generally, </w:t>
      </w:r>
      <w:r w:rsidR="00E412F3" w:rsidRPr="00302C3E">
        <w:rPr>
          <w:color w:val="000000" w:themeColor="text1"/>
        </w:rPr>
        <w:t>frame of reference effects</w:t>
      </w:r>
      <w:r w:rsidRPr="00302C3E">
        <w:rPr>
          <w:color w:val="000000" w:themeColor="text1"/>
        </w:rPr>
        <w:t xml:space="preserve">. </w:t>
      </w:r>
      <w:r w:rsidR="00921440" w:rsidRPr="00302C3E">
        <w:rPr>
          <w:color w:val="000000" w:themeColor="text1"/>
        </w:rPr>
        <w:t xml:space="preserve">Festinger (1954) discussed two social comparison processes by which individuals evaluate their performance or capabilities relative to others. In upward social comparison, individuals evaluate themselves </w:t>
      </w:r>
      <w:r w:rsidR="00FF468F" w:rsidRPr="00302C3E">
        <w:rPr>
          <w:color w:val="000000" w:themeColor="text1"/>
        </w:rPr>
        <w:t xml:space="preserve">relative </w:t>
      </w:r>
      <w:r w:rsidR="00921440" w:rsidRPr="00302C3E">
        <w:rPr>
          <w:color w:val="000000" w:themeColor="text1"/>
        </w:rPr>
        <w:t>to more capable or higher-performing referents</w:t>
      </w:r>
      <w:r w:rsidR="00FF468F" w:rsidRPr="00302C3E">
        <w:rPr>
          <w:color w:val="000000" w:themeColor="text1"/>
        </w:rPr>
        <w:t>, whereas</w:t>
      </w:r>
      <w:r w:rsidR="00921440" w:rsidRPr="00302C3E">
        <w:rPr>
          <w:color w:val="000000" w:themeColor="text1"/>
        </w:rPr>
        <w:t xml:space="preserve"> in downward social comparison, individuals evaluate themselves </w:t>
      </w:r>
      <w:r w:rsidR="00FF468F" w:rsidRPr="00302C3E">
        <w:rPr>
          <w:color w:val="000000" w:themeColor="text1"/>
        </w:rPr>
        <w:t xml:space="preserve">relative </w:t>
      </w:r>
      <w:r w:rsidR="00921440" w:rsidRPr="00302C3E">
        <w:rPr>
          <w:color w:val="000000" w:themeColor="text1"/>
        </w:rPr>
        <w:t xml:space="preserve">to less capable </w:t>
      </w:r>
      <w:r w:rsidR="00FF468F" w:rsidRPr="00302C3E">
        <w:rPr>
          <w:color w:val="000000" w:themeColor="text1"/>
        </w:rPr>
        <w:t xml:space="preserve">or lower performing </w:t>
      </w:r>
      <w:r w:rsidR="00921440" w:rsidRPr="00302C3E">
        <w:rPr>
          <w:color w:val="000000" w:themeColor="text1"/>
        </w:rPr>
        <w:t xml:space="preserve">referents. </w:t>
      </w:r>
      <w:r w:rsidR="00FF468F" w:rsidRPr="00302C3E">
        <w:rPr>
          <w:color w:val="000000" w:themeColor="text1"/>
        </w:rPr>
        <w:t xml:space="preserve">In both cases, the comparison other provides a frame of reference for self-evaluation. </w:t>
      </w:r>
      <w:r w:rsidR="001F165F" w:rsidRPr="00302C3E">
        <w:rPr>
          <w:color w:val="000000" w:themeColor="text1"/>
        </w:rPr>
        <w:t>In the context of personality</w:t>
      </w:r>
      <w:r w:rsidR="004F0785" w:rsidRPr="00302C3E">
        <w:rPr>
          <w:color w:val="000000" w:themeColor="text1"/>
        </w:rPr>
        <w:t xml:space="preserve"> measurement</w:t>
      </w:r>
      <w:r w:rsidR="001F165F" w:rsidRPr="00302C3E">
        <w:rPr>
          <w:color w:val="000000" w:themeColor="text1"/>
        </w:rPr>
        <w:t xml:space="preserve">, one’s </w:t>
      </w:r>
      <w:r w:rsidR="004F0785" w:rsidRPr="00302C3E">
        <w:rPr>
          <w:color w:val="000000" w:themeColor="text1"/>
        </w:rPr>
        <w:t xml:space="preserve">witting or unwitting </w:t>
      </w:r>
      <w:r w:rsidR="001F165F" w:rsidRPr="00302C3E">
        <w:rPr>
          <w:color w:val="000000" w:themeColor="text1"/>
        </w:rPr>
        <w:t xml:space="preserve">choice of referent </w:t>
      </w:r>
      <w:r w:rsidR="004F0785" w:rsidRPr="00302C3E">
        <w:rPr>
          <w:color w:val="000000" w:themeColor="text1"/>
        </w:rPr>
        <w:t xml:space="preserve">can impact his or her </w:t>
      </w:r>
      <w:r w:rsidR="00723640" w:rsidRPr="00302C3E">
        <w:rPr>
          <w:color w:val="000000" w:themeColor="text1"/>
        </w:rPr>
        <w:t xml:space="preserve">trait </w:t>
      </w:r>
      <w:r w:rsidR="004F0785" w:rsidRPr="00302C3E">
        <w:rPr>
          <w:color w:val="000000" w:themeColor="text1"/>
        </w:rPr>
        <w:t xml:space="preserve">scores, which </w:t>
      </w:r>
      <w:r w:rsidR="00723640" w:rsidRPr="00302C3E">
        <w:rPr>
          <w:color w:val="000000" w:themeColor="text1"/>
        </w:rPr>
        <w:t>can in turn affect</w:t>
      </w:r>
      <w:r w:rsidR="004F0785" w:rsidRPr="00302C3E">
        <w:rPr>
          <w:color w:val="000000" w:themeColor="text1"/>
        </w:rPr>
        <w:t xml:space="preserve"> group </w:t>
      </w:r>
      <w:r w:rsidR="004F0785" w:rsidRPr="001A404C">
        <w:rPr>
          <w:color w:val="000000" w:themeColor="text1"/>
        </w:rPr>
        <w:t xml:space="preserve">means, variances, and </w:t>
      </w:r>
      <w:r w:rsidR="00723640" w:rsidRPr="001A404C">
        <w:rPr>
          <w:color w:val="000000" w:themeColor="text1"/>
        </w:rPr>
        <w:t>correlations</w:t>
      </w:r>
      <w:r w:rsidR="00142D65" w:rsidRPr="001A404C">
        <w:rPr>
          <w:color w:val="000000" w:themeColor="text1"/>
        </w:rPr>
        <w:t xml:space="preserve"> (Bauer et al, 2003; </w:t>
      </w:r>
      <w:r w:rsidR="00E234E3" w:rsidRPr="001A404C">
        <w:rPr>
          <w:noProof/>
          <w:color w:val="000000" w:themeColor="text1"/>
        </w:rPr>
        <w:t xml:space="preserve">Heine et al., 2008; </w:t>
      </w:r>
      <w:proofErr w:type="spellStart"/>
      <w:r w:rsidR="00E234E3" w:rsidRPr="001A404C">
        <w:rPr>
          <w:color w:val="000000" w:themeColor="text1"/>
        </w:rPr>
        <w:t>Mõttus</w:t>
      </w:r>
      <w:proofErr w:type="spellEnd"/>
      <w:r w:rsidR="00E234E3" w:rsidRPr="001A404C">
        <w:rPr>
          <w:color w:val="000000" w:themeColor="text1"/>
        </w:rPr>
        <w:t xml:space="preserve"> et al., 2012; Schmit </w:t>
      </w:r>
      <w:r w:rsidR="00E234E3" w:rsidRPr="001A404C">
        <w:rPr>
          <w:i/>
          <w:iCs/>
          <w:color w:val="000000" w:themeColor="text1"/>
        </w:rPr>
        <w:t>et al</w:t>
      </w:r>
      <w:r w:rsidR="001A404C" w:rsidRPr="001A404C">
        <w:rPr>
          <w:color w:val="000000" w:themeColor="text1"/>
        </w:rPr>
        <w:t>.</w:t>
      </w:r>
      <w:r w:rsidR="00E234E3" w:rsidRPr="001A404C">
        <w:rPr>
          <w:color w:val="000000" w:themeColor="text1"/>
        </w:rPr>
        <w:t xml:space="preserve">, 1995; </w:t>
      </w:r>
      <w:r w:rsidR="00142D65" w:rsidRPr="001A404C">
        <w:rPr>
          <w:color w:val="000000" w:themeColor="text1"/>
        </w:rPr>
        <w:t xml:space="preserve">Yoon, Schmidt, &amp; </w:t>
      </w:r>
      <w:proofErr w:type="spellStart"/>
      <w:r w:rsidR="00142D65" w:rsidRPr="001A404C">
        <w:rPr>
          <w:color w:val="000000" w:themeColor="text1"/>
        </w:rPr>
        <w:t>Ilies</w:t>
      </w:r>
      <w:proofErr w:type="spellEnd"/>
      <w:r w:rsidR="00142D65" w:rsidRPr="001A404C">
        <w:rPr>
          <w:color w:val="000000" w:themeColor="text1"/>
        </w:rPr>
        <w:t>, 2002)</w:t>
      </w:r>
      <w:r w:rsidR="001F165F" w:rsidRPr="001A404C">
        <w:rPr>
          <w:color w:val="000000" w:themeColor="text1"/>
        </w:rPr>
        <w:t>.</w:t>
      </w:r>
      <w:r w:rsidR="00D22B06" w:rsidRPr="001A404C">
        <w:rPr>
          <w:color w:val="000000" w:themeColor="text1"/>
        </w:rPr>
        <w:t xml:space="preserve"> </w:t>
      </w:r>
    </w:p>
    <w:p w14:paraId="34BE6946" w14:textId="77777777" w:rsidR="008D6AD7" w:rsidRPr="008537DC" w:rsidRDefault="008D6AD7" w:rsidP="00E477E6">
      <w:pPr>
        <w:spacing w:line="480" w:lineRule="auto"/>
        <w:rPr>
          <w:b/>
          <w:bCs/>
          <w:color w:val="000000" w:themeColor="text1"/>
        </w:rPr>
      </w:pPr>
      <w:r w:rsidRPr="008537DC">
        <w:rPr>
          <w:b/>
          <w:bCs/>
          <w:color w:val="000000" w:themeColor="text1"/>
        </w:rPr>
        <w:t>Adjusting for Frame of Reference Effects</w:t>
      </w:r>
    </w:p>
    <w:p w14:paraId="4E8700CC" w14:textId="13E5F5C3" w:rsidR="00BD1A87" w:rsidRPr="00E477E6" w:rsidRDefault="008D6AD7" w:rsidP="001D7BE5">
      <w:pPr>
        <w:spacing w:line="480" w:lineRule="auto"/>
        <w:ind w:firstLine="360"/>
        <w:rPr>
          <w:color w:val="FF0000"/>
        </w:rPr>
      </w:pPr>
      <w:r w:rsidRPr="008537DC">
        <w:rPr>
          <w:color w:val="000000" w:themeColor="text1"/>
        </w:rPr>
        <w:t xml:space="preserve">Over the years, several approaches have been proposed to control or adjust for context </w:t>
      </w:r>
      <w:r w:rsidR="00666CE6" w:rsidRPr="008537DC">
        <w:rPr>
          <w:color w:val="000000" w:themeColor="text1"/>
        </w:rPr>
        <w:t>when completing</w:t>
      </w:r>
      <w:r w:rsidRPr="008537DC">
        <w:rPr>
          <w:color w:val="000000" w:themeColor="text1"/>
        </w:rPr>
        <w:t xml:space="preserve"> noncognitive measures. </w:t>
      </w:r>
      <w:r w:rsidR="00666CE6" w:rsidRPr="008537DC">
        <w:rPr>
          <w:color w:val="000000" w:themeColor="text1"/>
        </w:rPr>
        <w:t xml:space="preserve">For example, </w:t>
      </w:r>
      <w:r w:rsidR="00993617" w:rsidRPr="008537DC">
        <w:rPr>
          <w:color w:val="000000" w:themeColor="text1"/>
        </w:rPr>
        <w:t xml:space="preserve">Bauer </w:t>
      </w:r>
      <w:r w:rsidR="00993617" w:rsidRPr="008537DC">
        <w:rPr>
          <w:i/>
          <w:iCs/>
          <w:color w:val="000000" w:themeColor="text1"/>
        </w:rPr>
        <w:t>et al</w:t>
      </w:r>
      <w:r w:rsidR="008537DC" w:rsidRPr="008537DC">
        <w:rPr>
          <w:i/>
          <w:iCs/>
          <w:color w:val="000000" w:themeColor="text1"/>
        </w:rPr>
        <w:t>.</w:t>
      </w:r>
      <w:r w:rsidR="00993617" w:rsidRPr="008537DC">
        <w:rPr>
          <w:color w:val="000000" w:themeColor="text1"/>
        </w:rPr>
        <w:t xml:space="preserve"> (2003) found that contextualizing </w:t>
      </w:r>
      <w:r w:rsidR="00993617" w:rsidRPr="008537DC">
        <w:rPr>
          <w:color w:val="000000" w:themeColor="text1"/>
        </w:rPr>
        <w:lastRenderedPageBreak/>
        <w:t xml:space="preserve">personality items by adding the words ‘at work’ had a positive impact on validity. </w:t>
      </w:r>
      <w:r w:rsidR="00D54338" w:rsidRPr="008537DC">
        <w:rPr>
          <w:color w:val="000000" w:themeColor="text1"/>
        </w:rPr>
        <w:t xml:space="preserve">Although this </w:t>
      </w:r>
      <w:r w:rsidR="00F84A48" w:rsidRPr="008537DC">
        <w:rPr>
          <w:color w:val="000000" w:themeColor="text1"/>
        </w:rPr>
        <w:t xml:space="preserve">may </w:t>
      </w:r>
      <w:r w:rsidR="00D54338" w:rsidRPr="008537DC">
        <w:rPr>
          <w:color w:val="000000" w:themeColor="text1"/>
        </w:rPr>
        <w:t xml:space="preserve">help </w:t>
      </w:r>
      <w:r w:rsidR="00F84A48" w:rsidRPr="008537DC">
        <w:rPr>
          <w:color w:val="000000" w:themeColor="text1"/>
        </w:rPr>
        <w:t xml:space="preserve">to focus </w:t>
      </w:r>
      <w:r w:rsidR="00D54338" w:rsidRPr="008537DC">
        <w:rPr>
          <w:color w:val="000000" w:themeColor="text1"/>
        </w:rPr>
        <w:t>self-evaluation</w:t>
      </w:r>
      <w:r w:rsidR="00F84A48" w:rsidRPr="008537DC">
        <w:rPr>
          <w:color w:val="000000" w:themeColor="text1"/>
        </w:rPr>
        <w:t>s</w:t>
      </w:r>
      <w:r w:rsidR="00D54338" w:rsidRPr="008537DC">
        <w:rPr>
          <w:color w:val="000000" w:themeColor="text1"/>
        </w:rPr>
        <w:t xml:space="preserve"> o</w:t>
      </w:r>
      <w:r w:rsidR="00F84A48" w:rsidRPr="008537DC">
        <w:rPr>
          <w:color w:val="000000" w:themeColor="text1"/>
        </w:rPr>
        <w:t>f</w:t>
      </w:r>
      <w:r w:rsidR="00D54338" w:rsidRPr="008537DC">
        <w:rPr>
          <w:color w:val="000000" w:themeColor="text1"/>
        </w:rPr>
        <w:t xml:space="preserve"> </w:t>
      </w:r>
      <w:r w:rsidR="00F84A48" w:rsidRPr="008537DC">
        <w:rPr>
          <w:color w:val="000000" w:themeColor="text1"/>
        </w:rPr>
        <w:t>personality</w:t>
      </w:r>
      <w:r w:rsidR="00D54338" w:rsidRPr="008537DC">
        <w:rPr>
          <w:color w:val="000000" w:themeColor="text1"/>
        </w:rPr>
        <w:t xml:space="preserve"> </w:t>
      </w:r>
      <w:r w:rsidR="00F84A48" w:rsidRPr="008537DC">
        <w:rPr>
          <w:color w:val="000000" w:themeColor="text1"/>
        </w:rPr>
        <w:t xml:space="preserve">characteristics </w:t>
      </w:r>
      <w:r w:rsidR="00D54338" w:rsidRPr="008537DC">
        <w:rPr>
          <w:color w:val="000000" w:themeColor="text1"/>
        </w:rPr>
        <w:t xml:space="preserve">in the context of work, it does not </w:t>
      </w:r>
      <w:r w:rsidR="00F84A48" w:rsidRPr="008537DC">
        <w:rPr>
          <w:color w:val="000000" w:themeColor="text1"/>
        </w:rPr>
        <w:t xml:space="preserve">necessarily improve </w:t>
      </w:r>
      <w:r w:rsidR="00D54338" w:rsidRPr="008537DC">
        <w:rPr>
          <w:color w:val="000000" w:themeColor="text1"/>
        </w:rPr>
        <w:t xml:space="preserve">calibration relative to a comparison other or </w:t>
      </w:r>
      <w:r w:rsidR="00F84A48" w:rsidRPr="008537DC">
        <w:rPr>
          <w:color w:val="000000" w:themeColor="text1"/>
        </w:rPr>
        <w:t>objective</w:t>
      </w:r>
      <w:r w:rsidR="00D54338" w:rsidRPr="008537DC">
        <w:rPr>
          <w:color w:val="000000" w:themeColor="text1"/>
        </w:rPr>
        <w:t xml:space="preserve"> standard. </w:t>
      </w:r>
      <w:r w:rsidR="00DA19D5" w:rsidRPr="008537DC">
        <w:rPr>
          <w:color w:val="000000" w:themeColor="text1"/>
        </w:rPr>
        <w:t xml:space="preserve">In the context of personnel selection, for example, applicants may envision an ideal employee and tailor their responses to create a more favorable impression for their prospective employer. This </w:t>
      </w:r>
      <w:r w:rsidR="00337F1D" w:rsidRPr="008537DC">
        <w:rPr>
          <w:color w:val="000000" w:themeColor="text1"/>
        </w:rPr>
        <w:t xml:space="preserve">adversely </w:t>
      </w:r>
      <w:r w:rsidR="00DA19D5" w:rsidRPr="008537DC">
        <w:rPr>
          <w:color w:val="000000" w:themeColor="text1"/>
        </w:rPr>
        <w:t xml:space="preserve">affects scale means, variances, and correlations with other scales and work criteria, and is widely considered to be a problem in selection environments. </w:t>
      </w:r>
      <w:r w:rsidR="00BC7773" w:rsidRPr="008537DC">
        <w:rPr>
          <w:color w:val="000000" w:themeColor="text1"/>
        </w:rPr>
        <w:t>To deal with this effect, r</w:t>
      </w:r>
      <w:r w:rsidR="00DA19D5" w:rsidRPr="008537DC">
        <w:rPr>
          <w:color w:val="000000" w:themeColor="text1"/>
        </w:rPr>
        <w:t xml:space="preserve">esearchers have </w:t>
      </w:r>
      <w:r w:rsidR="00D17DF4" w:rsidRPr="008537DC">
        <w:rPr>
          <w:color w:val="000000" w:themeColor="text1"/>
        </w:rPr>
        <w:t xml:space="preserve">tried using regression to remove the effect of socially desirable responding from trait scores by </w:t>
      </w:r>
      <w:r w:rsidR="00BC7773" w:rsidRPr="008537DC">
        <w:rPr>
          <w:color w:val="000000" w:themeColor="text1"/>
        </w:rPr>
        <w:t xml:space="preserve">including scales designed to detect impression management as control variables. Although research in the 1990s showed that this </w:t>
      </w:r>
      <w:r w:rsidR="00D17DF4" w:rsidRPr="008537DC">
        <w:rPr>
          <w:color w:val="000000" w:themeColor="text1"/>
        </w:rPr>
        <w:t>had little</w:t>
      </w:r>
      <w:r w:rsidR="00BC7773" w:rsidRPr="008537DC">
        <w:rPr>
          <w:color w:val="000000" w:themeColor="text1"/>
        </w:rPr>
        <w:t xml:space="preserve">, </w:t>
      </w:r>
      <w:r w:rsidR="00D17DF4" w:rsidRPr="008537DC">
        <w:rPr>
          <w:color w:val="000000" w:themeColor="text1"/>
        </w:rPr>
        <w:t>if any</w:t>
      </w:r>
      <w:r w:rsidR="00BC7773" w:rsidRPr="008537DC">
        <w:rPr>
          <w:color w:val="000000" w:themeColor="text1"/>
        </w:rPr>
        <w:t>,</w:t>
      </w:r>
      <w:r w:rsidR="00D17DF4" w:rsidRPr="008537DC">
        <w:rPr>
          <w:color w:val="000000" w:themeColor="text1"/>
        </w:rPr>
        <w:t xml:space="preserve"> </w:t>
      </w:r>
      <w:r w:rsidR="00BC7773" w:rsidRPr="008537DC">
        <w:rPr>
          <w:color w:val="000000" w:themeColor="text1"/>
        </w:rPr>
        <w:t>salutary</w:t>
      </w:r>
      <w:r w:rsidR="00D17DF4" w:rsidRPr="008537DC">
        <w:rPr>
          <w:color w:val="000000" w:themeColor="text1"/>
        </w:rPr>
        <w:t xml:space="preserve"> effect on </w:t>
      </w:r>
      <w:r w:rsidR="00DA19D5" w:rsidRPr="008537DC">
        <w:rPr>
          <w:color w:val="000000" w:themeColor="text1"/>
        </w:rPr>
        <w:t>validity</w:t>
      </w:r>
      <w:r w:rsidR="00D17DF4" w:rsidRPr="008537DC">
        <w:rPr>
          <w:color w:val="000000" w:themeColor="text1"/>
        </w:rPr>
        <w:t xml:space="preserve"> (Stark </w:t>
      </w:r>
      <w:r w:rsidR="00D17DF4" w:rsidRPr="00A4565C">
        <w:rPr>
          <w:i/>
          <w:iCs/>
          <w:color w:val="000000" w:themeColor="text1"/>
        </w:rPr>
        <w:t>et al</w:t>
      </w:r>
      <w:r w:rsidR="00A4565C">
        <w:rPr>
          <w:color w:val="000000" w:themeColor="text1"/>
        </w:rPr>
        <w:t>.</w:t>
      </w:r>
      <w:r w:rsidR="00D17DF4" w:rsidRPr="008537DC">
        <w:rPr>
          <w:color w:val="000000" w:themeColor="text1"/>
        </w:rPr>
        <w:t xml:space="preserve">, 2001; </w:t>
      </w:r>
      <w:r w:rsidR="00D17DF4" w:rsidRPr="00C63456">
        <w:rPr>
          <w:color w:val="000000" w:themeColor="text1"/>
        </w:rPr>
        <w:t>Ones</w:t>
      </w:r>
      <w:r w:rsidR="000677E1">
        <w:rPr>
          <w:color w:val="000000" w:themeColor="text1"/>
        </w:rPr>
        <w:t xml:space="preserve"> &amp; </w:t>
      </w:r>
      <w:proofErr w:type="spellStart"/>
      <w:r w:rsidR="000677E1">
        <w:rPr>
          <w:color w:val="000000" w:themeColor="text1"/>
        </w:rPr>
        <w:t>Viswesvaran</w:t>
      </w:r>
      <w:proofErr w:type="spellEnd"/>
      <w:r w:rsidR="000677E1">
        <w:rPr>
          <w:color w:val="000000" w:themeColor="text1"/>
        </w:rPr>
        <w:t>,</w:t>
      </w:r>
      <w:r w:rsidR="00D17DF4" w:rsidRPr="00C63456">
        <w:rPr>
          <w:color w:val="000000" w:themeColor="text1"/>
        </w:rPr>
        <w:t xml:space="preserve"> 199</w:t>
      </w:r>
      <w:r w:rsidR="000677E1">
        <w:rPr>
          <w:color w:val="000000" w:themeColor="text1"/>
        </w:rPr>
        <w:t>8</w:t>
      </w:r>
      <w:r w:rsidR="00D17DF4" w:rsidRPr="00C63456">
        <w:rPr>
          <w:color w:val="000000" w:themeColor="text1"/>
        </w:rPr>
        <w:t>)</w:t>
      </w:r>
      <w:r w:rsidR="00BC7773" w:rsidRPr="00C63456">
        <w:rPr>
          <w:color w:val="000000" w:themeColor="text1"/>
        </w:rPr>
        <w:t xml:space="preserve">, this idea </w:t>
      </w:r>
      <w:r w:rsidR="00993617" w:rsidRPr="00C63456">
        <w:rPr>
          <w:color w:val="000000" w:themeColor="text1"/>
        </w:rPr>
        <w:t>seems more aligned with</w:t>
      </w:r>
      <w:r w:rsidR="00BC7773" w:rsidRPr="00C63456">
        <w:rPr>
          <w:color w:val="000000" w:themeColor="text1"/>
        </w:rPr>
        <w:t xml:space="preserve"> recent</w:t>
      </w:r>
      <w:r w:rsidR="00993617" w:rsidRPr="00C63456">
        <w:rPr>
          <w:color w:val="000000" w:themeColor="text1"/>
        </w:rPr>
        <w:t xml:space="preserve"> efforts to calibrate self-report judgements</w:t>
      </w:r>
      <w:r w:rsidR="00BC7773" w:rsidRPr="00C63456">
        <w:rPr>
          <w:color w:val="000000" w:themeColor="text1"/>
        </w:rPr>
        <w:t xml:space="preserve"> by using </w:t>
      </w:r>
      <w:r w:rsidR="00774300" w:rsidRPr="00C63456">
        <w:rPr>
          <w:i/>
          <w:iCs/>
          <w:color w:val="000000" w:themeColor="text1"/>
        </w:rPr>
        <w:t>ratings</w:t>
      </w:r>
      <w:r w:rsidR="00774300" w:rsidRPr="00C63456">
        <w:rPr>
          <w:color w:val="000000" w:themeColor="text1"/>
        </w:rPr>
        <w:t xml:space="preserve"> of </w:t>
      </w:r>
      <w:r w:rsidR="00BC7773" w:rsidRPr="00C63456">
        <w:rPr>
          <w:color w:val="000000" w:themeColor="text1"/>
        </w:rPr>
        <w:t>anchor</w:t>
      </w:r>
      <w:r w:rsidR="00337F1D" w:rsidRPr="00C63456">
        <w:rPr>
          <w:color w:val="000000" w:themeColor="text1"/>
        </w:rPr>
        <w:t>ing</w:t>
      </w:r>
      <w:r w:rsidR="00BC7773" w:rsidRPr="00C63456">
        <w:rPr>
          <w:color w:val="000000" w:themeColor="text1"/>
        </w:rPr>
        <w:t xml:space="preserve"> vignettes </w:t>
      </w:r>
      <w:r w:rsidR="00774300" w:rsidRPr="00C63456">
        <w:rPr>
          <w:color w:val="000000" w:themeColor="text1"/>
        </w:rPr>
        <w:t>or, alternatively,</w:t>
      </w:r>
      <w:r w:rsidR="00BC7773" w:rsidRPr="00C63456">
        <w:rPr>
          <w:color w:val="000000" w:themeColor="text1"/>
        </w:rPr>
        <w:t xml:space="preserve"> </w:t>
      </w:r>
      <w:r w:rsidR="00774300" w:rsidRPr="00C63456">
        <w:rPr>
          <w:i/>
          <w:iCs/>
          <w:color w:val="000000" w:themeColor="text1"/>
        </w:rPr>
        <w:t>fixed</w:t>
      </w:r>
      <w:r w:rsidR="00774300" w:rsidRPr="00C63456">
        <w:rPr>
          <w:color w:val="000000" w:themeColor="text1"/>
        </w:rPr>
        <w:t xml:space="preserve"> vignettes exemplifying</w:t>
      </w:r>
      <w:r w:rsidR="00BC7773" w:rsidRPr="00C63456">
        <w:rPr>
          <w:color w:val="000000" w:themeColor="text1"/>
        </w:rPr>
        <w:t xml:space="preserve"> low, medium, and high </w:t>
      </w:r>
      <w:r w:rsidR="00774300" w:rsidRPr="00C63456">
        <w:rPr>
          <w:color w:val="000000" w:themeColor="text1"/>
        </w:rPr>
        <w:t>level</w:t>
      </w:r>
      <w:r w:rsidR="00BC7773" w:rsidRPr="00C63456">
        <w:rPr>
          <w:color w:val="000000" w:themeColor="text1"/>
        </w:rPr>
        <w:t>s</w:t>
      </w:r>
      <w:r w:rsidR="00774300" w:rsidRPr="00C63456">
        <w:rPr>
          <w:color w:val="000000" w:themeColor="text1"/>
        </w:rPr>
        <w:t xml:space="preserve"> of traits</w:t>
      </w:r>
      <w:r w:rsidR="004210D0" w:rsidRPr="00C63456">
        <w:rPr>
          <w:color w:val="000000" w:themeColor="text1"/>
        </w:rPr>
        <w:t xml:space="preserve"> using short, vivid descriptions of hypothetical persons</w:t>
      </w:r>
      <w:r w:rsidR="00993617" w:rsidRPr="002603B5">
        <w:rPr>
          <w:color w:val="000000" w:themeColor="text1"/>
        </w:rPr>
        <w:t xml:space="preserve">. </w:t>
      </w:r>
      <w:r w:rsidR="00BC7773" w:rsidRPr="002603B5">
        <w:rPr>
          <w:color w:val="000000" w:themeColor="text1"/>
        </w:rPr>
        <w:t>Specifically</w:t>
      </w:r>
      <w:r w:rsidR="00F878EF" w:rsidRPr="002603B5">
        <w:rPr>
          <w:color w:val="000000" w:themeColor="text1"/>
        </w:rPr>
        <w:t xml:space="preserve">, </w:t>
      </w:r>
      <w:proofErr w:type="spellStart"/>
      <w:r w:rsidR="00C63456" w:rsidRPr="002603B5">
        <w:rPr>
          <w:color w:val="000000" w:themeColor="text1"/>
        </w:rPr>
        <w:t>Mõttus</w:t>
      </w:r>
      <w:proofErr w:type="spellEnd"/>
      <w:r w:rsidR="00F878EF" w:rsidRPr="002603B5">
        <w:rPr>
          <w:color w:val="000000" w:themeColor="text1"/>
        </w:rPr>
        <w:t xml:space="preserve"> and colleagues proposed </w:t>
      </w:r>
      <w:r w:rsidR="00BC7773" w:rsidRPr="002603B5">
        <w:rPr>
          <w:color w:val="000000" w:themeColor="text1"/>
        </w:rPr>
        <w:t>an</w:t>
      </w:r>
      <w:r w:rsidR="00F878EF" w:rsidRPr="002603B5">
        <w:rPr>
          <w:color w:val="000000" w:themeColor="text1"/>
        </w:rPr>
        <w:t xml:space="preserve"> approach that u</w:t>
      </w:r>
      <w:r w:rsidR="00BC7773" w:rsidRPr="002603B5">
        <w:rPr>
          <w:color w:val="000000" w:themeColor="text1"/>
        </w:rPr>
        <w:t xml:space="preserve">ses </w:t>
      </w:r>
      <w:r w:rsidR="00774300" w:rsidRPr="002603B5">
        <w:rPr>
          <w:color w:val="000000" w:themeColor="text1"/>
        </w:rPr>
        <w:t xml:space="preserve">individuals’ ratings of </w:t>
      </w:r>
      <w:r w:rsidR="00F878EF" w:rsidRPr="002603B5">
        <w:rPr>
          <w:color w:val="000000" w:themeColor="text1"/>
        </w:rPr>
        <w:t>anchor</w:t>
      </w:r>
      <w:r w:rsidR="00337F1D" w:rsidRPr="002603B5">
        <w:rPr>
          <w:color w:val="000000" w:themeColor="text1"/>
        </w:rPr>
        <w:t>ing</w:t>
      </w:r>
      <w:r w:rsidR="00F878EF" w:rsidRPr="002603B5">
        <w:rPr>
          <w:color w:val="000000" w:themeColor="text1"/>
        </w:rPr>
        <w:t xml:space="preserve"> vignettes</w:t>
      </w:r>
      <w:r w:rsidR="00BC7773" w:rsidRPr="002603B5">
        <w:rPr>
          <w:color w:val="000000" w:themeColor="text1"/>
        </w:rPr>
        <w:t xml:space="preserve"> to adjust for </w:t>
      </w:r>
      <w:r w:rsidR="00774300" w:rsidRPr="002603B5">
        <w:rPr>
          <w:color w:val="000000" w:themeColor="text1"/>
        </w:rPr>
        <w:t>their</w:t>
      </w:r>
      <w:r w:rsidR="00BC7773" w:rsidRPr="002603B5">
        <w:rPr>
          <w:color w:val="000000" w:themeColor="text1"/>
        </w:rPr>
        <w:t xml:space="preserve"> unique response styles and interpretations of questions in the context of political attitudes</w:t>
      </w:r>
      <w:r w:rsidR="00F878EF" w:rsidRPr="002603B5">
        <w:rPr>
          <w:color w:val="000000" w:themeColor="text1"/>
        </w:rPr>
        <w:t xml:space="preserve">. </w:t>
      </w:r>
      <w:r w:rsidR="003D1A14" w:rsidRPr="002603B5">
        <w:rPr>
          <w:color w:val="000000" w:themeColor="text1"/>
        </w:rPr>
        <w:t>T</w:t>
      </w:r>
      <w:r w:rsidR="00BC7773" w:rsidRPr="002603B5">
        <w:rPr>
          <w:color w:val="000000" w:themeColor="text1"/>
        </w:rPr>
        <w:t xml:space="preserve">his approach </w:t>
      </w:r>
      <w:r w:rsidR="003D1A14" w:rsidRPr="002603B5">
        <w:rPr>
          <w:color w:val="000000" w:themeColor="text1"/>
        </w:rPr>
        <w:t xml:space="preserve">has been used </w:t>
      </w:r>
      <w:r w:rsidR="00BC7773" w:rsidRPr="002603B5">
        <w:rPr>
          <w:color w:val="000000" w:themeColor="text1"/>
        </w:rPr>
        <w:t>in cross-cultural research to adjust for frame of reference effects created by broad</w:t>
      </w:r>
      <w:r w:rsidR="003D1A14" w:rsidRPr="002603B5">
        <w:rPr>
          <w:color w:val="000000" w:themeColor="text1"/>
        </w:rPr>
        <w:t xml:space="preserve"> </w:t>
      </w:r>
      <w:r w:rsidR="00BC7773" w:rsidRPr="002603B5">
        <w:rPr>
          <w:color w:val="000000" w:themeColor="text1"/>
        </w:rPr>
        <w:t>cultural norms (</w:t>
      </w:r>
      <w:proofErr w:type="spellStart"/>
      <w:r w:rsidR="00BC7773" w:rsidRPr="002603B5">
        <w:rPr>
          <w:color w:val="000000" w:themeColor="text1"/>
        </w:rPr>
        <w:t>Primi</w:t>
      </w:r>
      <w:proofErr w:type="spellEnd"/>
      <w:r w:rsidR="00BC7773" w:rsidRPr="002603B5">
        <w:rPr>
          <w:color w:val="000000" w:themeColor="text1"/>
        </w:rPr>
        <w:t xml:space="preserve"> </w:t>
      </w:r>
      <w:r w:rsidR="00BC7773" w:rsidRPr="002603B5">
        <w:rPr>
          <w:i/>
          <w:iCs/>
          <w:color w:val="000000" w:themeColor="text1"/>
        </w:rPr>
        <w:t>et al</w:t>
      </w:r>
      <w:r w:rsidR="00F67234" w:rsidRPr="002603B5">
        <w:rPr>
          <w:i/>
          <w:iCs/>
          <w:color w:val="000000" w:themeColor="text1"/>
        </w:rPr>
        <w:t>.</w:t>
      </w:r>
      <w:r w:rsidR="00BC7773" w:rsidRPr="002603B5">
        <w:rPr>
          <w:color w:val="000000" w:themeColor="text1"/>
        </w:rPr>
        <w:t>, 20</w:t>
      </w:r>
      <w:r w:rsidR="00F67234" w:rsidRPr="002603B5">
        <w:rPr>
          <w:color w:val="000000" w:themeColor="text1"/>
        </w:rPr>
        <w:t>16</w:t>
      </w:r>
      <w:r w:rsidR="00861DD6" w:rsidRPr="002603B5">
        <w:rPr>
          <w:color w:val="000000" w:themeColor="text1"/>
        </w:rPr>
        <w:t>)</w:t>
      </w:r>
      <w:r w:rsidR="00BC7773" w:rsidRPr="002603B5">
        <w:rPr>
          <w:color w:val="000000" w:themeColor="text1"/>
        </w:rPr>
        <w:t xml:space="preserve">. </w:t>
      </w:r>
      <w:r w:rsidR="00337F1D" w:rsidRPr="002603B5">
        <w:rPr>
          <w:color w:val="000000" w:themeColor="text1"/>
        </w:rPr>
        <w:t>More r</w:t>
      </w:r>
      <w:r w:rsidR="00861DD6" w:rsidRPr="00E477E6">
        <w:t>ecent research has shown that adjust</w:t>
      </w:r>
      <w:r w:rsidR="00337F1D" w:rsidRPr="00E477E6">
        <w:t xml:space="preserve">ments based on </w:t>
      </w:r>
      <w:r w:rsidR="000D544F" w:rsidRPr="00E477E6">
        <w:t xml:space="preserve">self-ratings of </w:t>
      </w:r>
      <w:r w:rsidR="00861DD6" w:rsidRPr="00E477E6">
        <w:t xml:space="preserve">anchoring vignettes </w:t>
      </w:r>
      <w:r w:rsidR="000D544F" w:rsidRPr="00E477E6">
        <w:t xml:space="preserve">can </w:t>
      </w:r>
      <w:r w:rsidR="00861DD6" w:rsidRPr="00E477E6">
        <w:t xml:space="preserve">increase reliability, discriminant power, criterion validity, and interpersonal comparability of self-rated personality scores (Weiss &amp; Roberts, 2018). </w:t>
      </w:r>
      <w:r w:rsidR="001D7BE5" w:rsidRPr="00E477E6">
        <w:t>Alternatively</w:t>
      </w:r>
      <w:r w:rsidR="000D544F" w:rsidRPr="00E477E6">
        <w:t xml:space="preserve">, </w:t>
      </w:r>
      <w:r w:rsidR="001D7BE5" w:rsidRPr="00E477E6">
        <w:t xml:space="preserve">presenting </w:t>
      </w:r>
      <w:r w:rsidR="001D7BE5" w:rsidRPr="00A71829">
        <w:rPr>
          <w:color w:val="000000" w:themeColor="text1"/>
        </w:rPr>
        <w:t xml:space="preserve">fixed </w:t>
      </w:r>
      <w:r w:rsidR="00774300" w:rsidRPr="00A71829">
        <w:rPr>
          <w:color w:val="000000" w:themeColor="text1"/>
        </w:rPr>
        <w:t>vignettes</w:t>
      </w:r>
      <w:r w:rsidR="001D7BE5" w:rsidRPr="00A71829">
        <w:rPr>
          <w:color w:val="000000" w:themeColor="text1"/>
        </w:rPr>
        <w:t xml:space="preserve"> that explicitly</w:t>
      </w:r>
      <w:r w:rsidR="00336CF5" w:rsidRPr="00A71829">
        <w:rPr>
          <w:color w:val="000000" w:themeColor="text1"/>
        </w:rPr>
        <w:t xml:space="preserve"> designat</w:t>
      </w:r>
      <w:r w:rsidR="001D7BE5" w:rsidRPr="00A71829">
        <w:rPr>
          <w:color w:val="000000" w:themeColor="text1"/>
        </w:rPr>
        <w:t>e</w:t>
      </w:r>
      <w:r w:rsidR="00336CF5" w:rsidRPr="00A71829">
        <w:rPr>
          <w:color w:val="000000" w:themeColor="text1"/>
        </w:rPr>
        <w:t xml:space="preserve"> low, medium, </w:t>
      </w:r>
      <w:r w:rsidR="001D7BE5" w:rsidRPr="00A71829">
        <w:rPr>
          <w:color w:val="000000" w:themeColor="text1"/>
        </w:rPr>
        <w:t>and</w:t>
      </w:r>
      <w:r w:rsidR="00336CF5" w:rsidRPr="00A71829">
        <w:rPr>
          <w:color w:val="000000" w:themeColor="text1"/>
        </w:rPr>
        <w:t xml:space="preserve"> high</w:t>
      </w:r>
      <w:r w:rsidR="001D7BE5" w:rsidRPr="00A71829">
        <w:rPr>
          <w:color w:val="000000" w:themeColor="text1"/>
        </w:rPr>
        <w:t xml:space="preserve"> trait levels before completing a personality inventory</w:t>
      </w:r>
      <w:r w:rsidR="00336CF5" w:rsidRPr="00A71829">
        <w:rPr>
          <w:color w:val="000000" w:themeColor="text1"/>
        </w:rPr>
        <w:t xml:space="preserve"> </w:t>
      </w:r>
      <w:r w:rsidR="001D7BE5" w:rsidRPr="00A71829">
        <w:rPr>
          <w:color w:val="000000" w:themeColor="text1"/>
        </w:rPr>
        <w:t>should</w:t>
      </w:r>
      <w:r w:rsidR="00336CF5" w:rsidRPr="00A71829">
        <w:rPr>
          <w:color w:val="000000" w:themeColor="text1"/>
        </w:rPr>
        <w:t xml:space="preserve"> crystalize the standards for self-evaluation</w:t>
      </w:r>
      <w:r w:rsidR="00BD1A87" w:rsidRPr="00A71829">
        <w:rPr>
          <w:color w:val="000000" w:themeColor="text1"/>
        </w:rPr>
        <w:t>,</w:t>
      </w:r>
      <w:r w:rsidR="00336CF5" w:rsidRPr="00A71829">
        <w:rPr>
          <w:color w:val="000000" w:themeColor="text1"/>
        </w:rPr>
        <w:t xml:space="preserve"> in the same way that critical incidents </w:t>
      </w:r>
      <w:r w:rsidR="00BD1A87" w:rsidRPr="00A71829">
        <w:rPr>
          <w:color w:val="000000" w:themeColor="text1"/>
        </w:rPr>
        <w:t xml:space="preserve">reflecting different levels of employee </w:t>
      </w:r>
      <w:r w:rsidR="00BD1A87" w:rsidRPr="00A71829">
        <w:rPr>
          <w:color w:val="000000" w:themeColor="text1"/>
        </w:rPr>
        <w:lastRenderedPageBreak/>
        <w:t xml:space="preserve">performance serve as referents in behaviorally anchored rating scales for employee performance appraisal. </w:t>
      </w:r>
      <w:r w:rsidR="00B92B2D" w:rsidRPr="00A71829">
        <w:rPr>
          <w:color w:val="000000" w:themeColor="text1"/>
        </w:rPr>
        <w:t>Examples of anchoring vignettes can be found in Appendix</w:t>
      </w:r>
      <w:r w:rsidR="00E13B5C">
        <w:rPr>
          <w:color w:val="000000" w:themeColor="text1"/>
        </w:rPr>
        <w:t xml:space="preserve"> D.</w:t>
      </w:r>
    </w:p>
    <w:p w14:paraId="73C5C498" w14:textId="77777777" w:rsidR="00FC3454" w:rsidRPr="00093743" w:rsidRDefault="00FC3454">
      <w:pPr>
        <w:spacing w:line="480" w:lineRule="auto"/>
        <w:rPr>
          <w:b/>
          <w:bCs/>
        </w:rPr>
      </w:pPr>
      <w:r w:rsidRPr="00093743">
        <w:rPr>
          <w:b/>
          <w:bCs/>
        </w:rPr>
        <w:t>Current study</w:t>
      </w:r>
    </w:p>
    <w:p w14:paraId="51B99E3B" w14:textId="40C70123" w:rsidR="00C27A57" w:rsidRPr="00D50BBD" w:rsidRDefault="00C27A57" w:rsidP="007C2746">
      <w:pPr>
        <w:spacing w:line="480" w:lineRule="auto"/>
        <w:ind w:firstLine="720"/>
        <w:rPr>
          <w:color w:val="000000" w:themeColor="text1"/>
        </w:rPr>
      </w:pPr>
      <w:r w:rsidRPr="00D50BBD">
        <w:rPr>
          <w:color w:val="000000" w:themeColor="text1"/>
        </w:rPr>
        <w:t>I plan to</w:t>
      </w:r>
      <w:r w:rsidR="007C2746" w:rsidRPr="00D50BBD">
        <w:rPr>
          <w:color w:val="000000" w:themeColor="text1"/>
        </w:rPr>
        <w:t xml:space="preserve"> conduct a</w:t>
      </w:r>
      <w:r w:rsidR="00420F3B" w:rsidRPr="00D50BBD">
        <w:rPr>
          <w:color w:val="000000" w:themeColor="text1"/>
        </w:rPr>
        <w:t>n experiment</w:t>
      </w:r>
      <w:r w:rsidR="007C2746" w:rsidRPr="00D50BBD">
        <w:rPr>
          <w:color w:val="000000" w:themeColor="text1"/>
        </w:rPr>
        <w:t xml:space="preserve"> comparing different methods </w:t>
      </w:r>
      <w:r w:rsidR="00420F3B" w:rsidRPr="00D50BBD">
        <w:rPr>
          <w:color w:val="000000" w:themeColor="text1"/>
        </w:rPr>
        <w:t xml:space="preserve">for adjusting self-rated personality </w:t>
      </w:r>
      <w:r w:rsidR="007C2746" w:rsidRPr="00D50BBD">
        <w:rPr>
          <w:color w:val="000000" w:themeColor="text1"/>
        </w:rPr>
        <w:t>(</w:t>
      </w:r>
      <w:r w:rsidR="00F01350" w:rsidRPr="00D50BBD">
        <w:rPr>
          <w:color w:val="000000" w:themeColor="text1"/>
        </w:rPr>
        <w:t xml:space="preserve">fixed vignettes and </w:t>
      </w:r>
      <w:r w:rsidR="007C2746" w:rsidRPr="00D50BBD">
        <w:rPr>
          <w:color w:val="000000" w:themeColor="text1"/>
        </w:rPr>
        <w:t>self-rated anchoring vignettes</w:t>
      </w:r>
      <w:r w:rsidR="00F01350" w:rsidRPr="00D50BBD">
        <w:rPr>
          <w:color w:val="000000" w:themeColor="text1"/>
        </w:rPr>
        <w:t>)</w:t>
      </w:r>
      <w:r w:rsidR="007C2746" w:rsidRPr="00D50BBD">
        <w:rPr>
          <w:color w:val="000000" w:themeColor="text1"/>
        </w:rPr>
        <w:t xml:space="preserve"> </w:t>
      </w:r>
      <w:r w:rsidR="00F01350" w:rsidRPr="00D50BBD">
        <w:rPr>
          <w:color w:val="000000" w:themeColor="text1"/>
        </w:rPr>
        <w:t xml:space="preserve">relative </w:t>
      </w:r>
      <w:r w:rsidR="007C2746" w:rsidRPr="00D50BBD">
        <w:rPr>
          <w:color w:val="000000" w:themeColor="text1"/>
        </w:rPr>
        <w:t xml:space="preserve">to a control condition with no adjustments. </w:t>
      </w:r>
      <w:r w:rsidRPr="00D50BBD">
        <w:rPr>
          <w:color w:val="000000" w:themeColor="text1"/>
        </w:rPr>
        <w:t>If the adjustments are effective, the adjusted scores should exhibit higher reliability and criterion-related validity than the unadjusted scores. However, no specific predictions can be made for means and variances, as all participants will be sampled from the same population</w:t>
      </w:r>
      <w:r w:rsidR="000019E1" w:rsidRPr="00D50BBD">
        <w:rPr>
          <w:color w:val="000000" w:themeColor="text1"/>
        </w:rPr>
        <w:t xml:space="preserve"> (i.e., within-country)</w:t>
      </w:r>
      <w:r w:rsidRPr="00D50BBD">
        <w:rPr>
          <w:color w:val="000000" w:themeColor="text1"/>
        </w:rPr>
        <w:t xml:space="preserve">. </w:t>
      </w:r>
    </w:p>
    <w:p w14:paraId="1062C343" w14:textId="3BBD8BA3" w:rsidR="009D79FF" w:rsidRDefault="00165792" w:rsidP="00BC3501">
      <w:pPr>
        <w:spacing w:line="480" w:lineRule="auto"/>
        <w:ind w:firstLine="720"/>
        <w:rPr>
          <w:color w:val="000000" w:themeColor="text1"/>
        </w:rPr>
      </w:pPr>
      <w:r>
        <w:rPr>
          <w:color w:val="000000" w:themeColor="text1"/>
        </w:rPr>
        <w:t xml:space="preserve">The </w:t>
      </w:r>
      <w:r w:rsidR="00453E52" w:rsidRPr="00D50BBD">
        <w:rPr>
          <w:color w:val="000000" w:themeColor="text1"/>
        </w:rPr>
        <w:t>transform</w:t>
      </w:r>
      <w:r>
        <w:rPr>
          <w:color w:val="000000" w:themeColor="text1"/>
        </w:rPr>
        <w:t>ation of</w:t>
      </w:r>
      <w:r w:rsidR="00453E52" w:rsidRPr="00D50BBD">
        <w:rPr>
          <w:color w:val="000000" w:themeColor="text1"/>
        </w:rPr>
        <w:t xml:space="preserve"> the</w:t>
      </w:r>
      <w:r w:rsidR="00F01350" w:rsidRPr="00D50BBD">
        <w:rPr>
          <w:color w:val="000000" w:themeColor="text1"/>
        </w:rPr>
        <w:t xml:space="preserve"> raw </w:t>
      </w:r>
      <w:r w:rsidR="00453E52" w:rsidRPr="00D50BBD">
        <w:rPr>
          <w:color w:val="000000" w:themeColor="text1"/>
        </w:rPr>
        <w:t>ordered-categorical</w:t>
      </w:r>
      <w:r w:rsidR="00F01350" w:rsidRPr="00D50BBD">
        <w:rPr>
          <w:color w:val="000000" w:themeColor="text1"/>
        </w:rPr>
        <w:t xml:space="preserve"> </w:t>
      </w:r>
      <w:r w:rsidR="00B80AB0" w:rsidRPr="00D50BBD">
        <w:rPr>
          <w:color w:val="000000" w:themeColor="text1"/>
        </w:rPr>
        <w:t xml:space="preserve">responses </w:t>
      </w:r>
      <w:r w:rsidR="00453E52" w:rsidRPr="00D50BBD">
        <w:rPr>
          <w:color w:val="000000" w:themeColor="text1"/>
        </w:rPr>
        <w:t>to personality items</w:t>
      </w:r>
      <w:r w:rsidR="00F01350" w:rsidRPr="00D50BBD">
        <w:rPr>
          <w:color w:val="000000" w:themeColor="text1"/>
        </w:rPr>
        <w:t xml:space="preserve"> using </w:t>
      </w:r>
      <w:r w:rsidR="00453E52" w:rsidRPr="00D50BBD">
        <w:rPr>
          <w:color w:val="000000" w:themeColor="text1"/>
        </w:rPr>
        <w:t>individuals’ ratings of</w:t>
      </w:r>
      <w:r w:rsidR="00F01350" w:rsidRPr="00D50BBD">
        <w:rPr>
          <w:color w:val="000000" w:themeColor="text1"/>
        </w:rPr>
        <w:t xml:space="preserve"> anchoring vignettes</w:t>
      </w:r>
      <w:r w:rsidR="00453E52" w:rsidRPr="00D50BBD">
        <w:rPr>
          <w:color w:val="000000" w:themeColor="text1"/>
        </w:rPr>
        <w:t xml:space="preserve"> via a mathematical procedure </w:t>
      </w:r>
      <w:r w:rsidR="00B14659">
        <w:rPr>
          <w:color w:val="000000" w:themeColor="text1"/>
        </w:rPr>
        <w:t>called Censored orders probit (COP)</w:t>
      </w:r>
      <w:r w:rsidR="001766AF">
        <w:rPr>
          <w:color w:val="000000" w:themeColor="text1"/>
        </w:rPr>
        <w:t xml:space="preserve"> </w:t>
      </w:r>
      <w:r w:rsidR="00453E52" w:rsidRPr="00D50BBD">
        <w:rPr>
          <w:color w:val="000000" w:themeColor="text1"/>
        </w:rPr>
        <w:t>developed by</w:t>
      </w:r>
      <w:r w:rsidR="00786B5B" w:rsidRPr="00786B5B">
        <w:t xml:space="preserve"> </w:t>
      </w:r>
      <w:r w:rsidR="00786B5B">
        <w:t>King and Wand (2007)</w:t>
      </w:r>
      <w:r w:rsidR="00B14659">
        <w:rPr>
          <w:color w:val="000000" w:themeColor="text1"/>
        </w:rPr>
        <w:t xml:space="preserve">. </w:t>
      </w:r>
      <w:r w:rsidR="007032A5">
        <w:rPr>
          <w:color w:val="000000" w:themeColor="text1"/>
        </w:rPr>
        <w:t xml:space="preserve">COP </w:t>
      </w:r>
      <w:r w:rsidR="00D23C73">
        <w:t xml:space="preserve">is a generalization of the standard ordered probit model which can use vectored values in addition to scalar values as dependent variables. </w:t>
      </w:r>
      <w:r w:rsidR="00F01350" w:rsidRPr="00D50BBD">
        <w:rPr>
          <w:color w:val="000000" w:themeColor="text1"/>
        </w:rPr>
        <w:t xml:space="preserve">This approach has </w:t>
      </w:r>
      <w:r w:rsidR="00B80AB0" w:rsidRPr="00D50BBD">
        <w:rPr>
          <w:color w:val="000000" w:themeColor="text1"/>
        </w:rPr>
        <w:t>been used</w:t>
      </w:r>
      <w:r w:rsidR="00F01350" w:rsidRPr="00D50BBD">
        <w:rPr>
          <w:color w:val="000000" w:themeColor="text1"/>
        </w:rPr>
        <w:t xml:space="preserve"> with some success </w:t>
      </w:r>
      <w:r w:rsidR="00B80AB0" w:rsidRPr="00D50BBD">
        <w:rPr>
          <w:color w:val="000000" w:themeColor="text1"/>
        </w:rPr>
        <w:t xml:space="preserve">in recent research </w:t>
      </w:r>
      <w:r w:rsidR="00F01350" w:rsidRPr="00D50BBD">
        <w:rPr>
          <w:color w:val="000000" w:themeColor="text1"/>
        </w:rPr>
        <w:t>(</w:t>
      </w:r>
      <w:proofErr w:type="spellStart"/>
      <w:r w:rsidR="0066191A" w:rsidRPr="002603B5">
        <w:rPr>
          <w:color w:val="000000" w:themeColor="text1"/>
        </w:rPr>
        <w:t>Mõttus</w:t>
      </w:r>
      <w:proofErr w:type="spellEnd"/>
      <w:r w:rsidR="0066191A" w:rsidRPr="00D50BBD">
        <w:rPr>
          <w:color w:val="000000" w:themeColor="text1"/>
        </w:rPr>
        <w:t xml:space="preserve"> </w:t>
      </w:r>
      <w:r w:rsidR="0066191A" w:rsidRPr="00FA3814">
        <w:rPr>
          <w:i/>
          <w:iCs/>
          <w:color w:val="000000" w:themeColor="text1"/>
        </w:rPr>
        <w:t>et al.</w:t>
      </w:r>
      <w:r w:rsidR="0066191A">
        <w:rPr>
          <w:color w:val="000000" w:themeColor="text1"/>
        </w:rPr>
        <w:t xml:space="preserve">, </w:t>
      </w:r>
      <w:r w:rsidR="0066191A" w:rsidRPr="00D50BBD">
        <w:rPr>
          <w:color w:val="000000" w:themeColor="text1"/>
        </w:rPr>
        <w:t>2012</w:t>
      </w:r>
      <w:r w:rsidR="00F01350" w:rsidRPr="00D50BBD">
        <w:rPr>
          <w:color w:val="000000" w:themeColor="text1"/>
        </w:rPr>
        <w:t>), but has</w:t>
      </w:r>
      <w:r w:rsidR="00B80AB0" w:rsidRPr="00D50BBD">
        <w:rPr>
          <w:color w:val="000000" w:themeColor="text1"/>
        </w:rPr>
        <w:t xml:space="preserve"> the disadvantage of altering the</w:t>
      </w:r>
      <w:r w:rsidR="00F01350" w:rsidRPr="00D50BBD">
        <w:rPr>
          <w:color w:val="000000" w:themeColor="text1"/>
        </w:rPr>
        <w:t xml:space="preserve"> raw responses</w:t>
      </w:r>
      <w:r w:rsidR="00453E52" w:rsidRPr="00D50BBD">
        <w:rPr>
          <w:color w:val="000000" w:themeColor="text1"/>
        </w:rPr>
        <w:t>, thus complicating any downstream analyses involving, for example, measurement invariance testing across subpopulations.</w:t>
      </w:r>
    </w:p>
    <w:p w14:paraId="04CE5BD3" w14:textId="77777777" w:rsidR="009D79FF" w:rsidRDefault="009D79FF">
      <w:pPr>
        <w:rPr>
          <w:color w:val="000000" w:themeColor="text1"/>
        </w:rPr>
      </w:pPr>
      <w:r>
        <w:rPr>
          <w:color w:val="000000" w:themeColor="text1"/>
        </w:rPr>
        <w:br w:type="page"/>
      </w:r>
    </w:p>
    <w:p w14:paraId="26D371DD" w14:textId="11A49416" w:rsidR="009D79FF" w:rsidRDefault="009D79FF" w:rsidP="009D79FF">
      <w:pPr>
        <w:spacing w:line="480" w:lineRule="auto"/>
        <w:jc w:val="center"/>
      </w:pPr>
      <w:r>
        <w:lastRenderedPageBreak/>
        <w:t>CHAPTER 3. METHOD</w:t>
      </w:r>
    </w:p>
    <w:p w14:paraId="20F7D45E" w14:textId="354845FC" w:rsidR="004744E5" w:rsidRPr="001E25D1" w:rsidRDefault="004744E5" w:rsidP="004744E5">
      <w:pPr>
        <w:spacing w:line="480" w:lineRule="auto"/>
        <w:rPr>
          <w:b/>
        </w:rPr>
      </w:pPr>
      <w:r w:rsidRPr="00093743">
        <w:rPr>
          <w:b/>
        </w:rPr>
        <w:t>Participants</w:t>
      </w:r>
      <w:r w:rsidR="000D5886" w:rsidRPr="0030061B">
        <w:rPr>
          <w:b/>
        </w:rPr>
        <w:t xml:space="preserve"> </w:t>
      </w:r>
    </w:p>
    <w:p w14:paraId="2D0E68FF" w14:textId="77777777" w:rsidR="003E6EB9" w:rsidRDefault="004744E5">
      <w:pPr>
        <w:spacing w:line="480" w:lineRule="auto"/>
        <w:rPr>
          <w:bCs/>
          <w:color w:val="000000" w:themeColor="text1"/>
        </w:rPr>
      </w:pPr>
      <w:r w:rsidRPr="00093743">
        <w:rPr>
          <w:b/>
        </w:rPr>
        <w:tab/>
      </w:r>
      <w:r w:rsidR="0093100A">
        <w:rPr>
          <w:bCs/>
          <w:color w:val="000000" w:themeColor="text1"/>
        </w:rPr>
        <w:t xml:space="preserve">Researchers obtained a convenience sample of 1197 college students from both Amazon Mechanical Turk and the online participant pool program from the university of the southeastern USA. </w:t>
      </w:r>
      <w:r w:rsidR="00FD3983">
        <w:rPr>
          <w:bCs/>
          <w:color w:val="000000" w:themeColor="text1"/>
        </w:rPr>
        <w:t xml:space="preserve">The participants must be over 18 years old to </w:t>
      </w:r>
      <w:r w:rsidR="00F65EDB">
        <w:rPr>
          <w:bCs/>
          <w:color w:val="000000" w:themeColor="text1"/>
        </w:rPr>
        <w:t xml:space="preserve">volunteer in this study. </w:t>
      </w:r>
      <w:r w:rsidR="00FD3983">
        <w:rPr>
          <w:bCs/>
          <w:color w:val="000000" w:themeColor="text1"/>
        </w:rPr>
        <w:t xml:space="preserve">The researchers </w:t>
      </w:r>
      <w:r w:rsidR="00F65EDB">
        <w:rPr>
          <w:bCs/>
          <w:color w:val="000000" w:themeColor="text1"/>
        </w:rPr>
        <w:t xml:space="preserve">also excluded participants who have failed to select the given option in three attention check questions or those who have reported we should not include their data because of careless response. </w:t>
      </w:r>
    </w:p>
    <w:p w14:paraId="78B4A369" w14:textId="77777777" w:rsidR="004744E5" w:rsidRPr="00093743" w:rsidRDefault="004744E5" w:rsidP="004744E5">
      <w:pPr>
        <w:spacing w:line="480" w:lineRule="auto"/>
        <w:rPr>
          <w:b/>
        </w:rPr>
      </w:pPr>
      <w:r w:rsidRPr="00093743">
        <w:rPr>
          <w:b/>
        </w:rPr>
        <w:t>Measures</w:t>
      </w:r>
    </w:p>
    <w:p w14:paraId="44EDF020" w14:textId="3F66D7A4" w:rsidR="004744E5" w:rsidRPr="00093743" w:rsidRDefault="004744E5" w:rsidP="007026AF">
      <w:pPr>
        <w:spacing w:line="480" w:lineRule="auto"/>
        <w:ind w:firstLine="720"/>
        <w:rPr>
          <w:bCs/>
        </w:rPr>
      </w:pPr>
      <w:r w:rsidRPr="00093743">
        <w:rPr>
          <w:b/>
        </w:rPr>
        <w:t>Demographics.</w:t>
      </w:r>
      <w:r w:rsidRPr="00093743">
        <w:rPr>
          <w:bCs/>
        </w:rPr>
        <w:t xml:space="preserve"> Participants will be asked to report their age</w:t>
      </w:r>
      <w:r w:rsidR="007026AF" w:rsidRPr="0030061B">
        <w:rPr>
          <w:bCs/>
        </w:rPr>
        <w:t xml:space="preserve">, </w:t>
      </w:r>
      <w:r w:rsidRPr="00093743">
        <w:rPr>
          <w:bCs/>
        </w:rPr>
        <w:t>gender</w:t>
      </w:r>
      <w:r w:rsidR="007026AF" w:rsidRPr="0030061B">
        <w:rPr>
          <w:bCs/>
        </w:rPr>
        <w:t>, ethnicity, class standing, native language, and parental/household income</w:t>
      </w:r>
      <w:r w:rsidRPr="001E25D1">
        <w:rPr>
          <w:bCs/>
        </w:rPr>
        <w:t xml:space="preserve">. </w:t>
      </w:r>
    </w:p>
    <w:p w14:paraId="7721D490" w14:textId="156F8D8B" w:rsidR="004744E5" w:rsidRPr="00093743" w:rsidRDefault="004744E5" w:rsidP="004744E5">
      <w:pPr>
        <w:spacing w:line="480" w:lineRule="auto"/>
      </w:pPr>
      <w:r w:rsidRPr="00093743">
        <w:rPr>
          <w:bCs/>
        </w:rPr>
        <w:tab/>
      </w:r>
      <w:r w:rsidRPr="00093743">
        <w:rPr>
          <w:b/>
          <w:bCs/>
        </w:rPr>
        <w:t>Self-</w:t>
      </w:r>
      <w:r w:rsidR="008E06AB" w:rsidRPr="00093743">
        <w:rPr>
          <w:b/>
          <w:bCs/>
        </w:rPr>
        <w:t>r</w:t>
      </w:r>
      <w:r w:rsidRPr="00093743">
        <w:rPr>
          <w:b/>
          <w:bCs/>
        </w:rPr>
        <w:t>eported GPA.</w:t>
      </w:r>
      <w:r w:rsidRPr="00093743">
        <w:t xml:space="preserve"> Participants will be asked to report their </w:t>
      </w:r>
      <w:r w:rsidR="007026AF" w:rsidRPr="0030061B">
        <w:t xml:space="preserve">current </w:t>
      </w:r>
      <w:r w:rsidR="000D5886" w:rsidRPr="0030061B">
        <w:t xml:space="preserve">overall </w:t>
      </w:r>
      <w:r w:rsidRPr="00093743">
        <w:t>GPA</w:t>
      </w:r>
      <w:r w:rsidR="00CA7E61">
        <w:t xml:space="preserve"> in 4.0 scale</w:t>
      </w:r>
      <w:r w:rsidRPr="00093743">
        <w:t>.</w:t>
      </w:r>
    </w:p>
    <w:p w14:paraId="67E48974" w14:textId="5EC88B89" w:rsidR="004744E5" w:rsidRPr="001E25D1" w:rsidRDefault="004744E5" w:rsidP="004744E5">
      <w:pPr>
        <w:spacing w:line="480" w:lineRule="auto"/>
        <w:ind w:firstLine="720"/>
      </w:pPr>
      <w:r w:rsidRPr="00093743">
        <w:rPr>
          <w:b/>
          <w:bCs/>
        </w:rPr>
        <w:t>Health Behavior Checklist (HBCL).</w:t>
      </w:r>
      <w:r w:rsidRPr="00093743">
        <w:t xml:space="preserve"> HBCL is a 40-item </w:t>
      </w:r>
      <w:r w:rsidR="007026AF" w:rsidRPr="0030061B">
        <w:t>measure</w:t>
      </w:r>
      <w:r w:rsidR="007026AF" w:rsidRPr="001E25D1">
        <w:t xml:space="preserve"> </w:t>
      </w:r>
      <w:r w:rsidR="007026AF" w:rsidRPr="0030061B">
        <w:t>comprising</w:t>
      </w:r>
      <w:r w:rsidRPr="001E25D1">
        <w:t xml:space="preserve"> four subscales</w:t>
      </w:r>
      <w:r w:rsidR="007026AF" w:rsidRPr="0030061B">
        <w:t>:</w:t>
      </w:r>
      <w:r w:rsidRPr="001E25D1">
        <w:t xml:space="preserve"> </w:t>
      </w:r>
      <w:r w:rsidRPr="00093743">
        <w:t>wellness maintenance and enhancement (10 items), accident control behaviors (6 items), traffic risk (7 items), and substance use risk (3 items)</w:t>
      </w:r>
      <w:r w:rsidR="007026AF" w:rsidRPr="0030061B">
        <w:t xml:space="preserve">, with reliabilities ranging from .50 to .77 (Vickers, Conway, &amp; </w:t>
      </w:r>
      <w:proofErr w:type="spellStart"/>
      <w:r w:rsidR="007026AF" w:rsidRPr="0030061B">
        <w:t>Hervig</w:t>
      </w:r>
      <w:proofErr w:type="spellEnd"/>
      <w:r w:rsidR="007026AF" w:rsidRPr="0030061B">
        <w:t>, 1990)</w:t>
      </w:r>
      <w:r w:rsidRPr="001E25D1">
        <w:t xml:space="preserve">. </w:t>
      </w:r>
      <w:r w:rsidR="00CF1CCD" w:rsidRPr="0030061B">
        <w:t xml:space="preserve"> The items are rated using a 5-point Likert-type format from </w:t>
      </w:r>
      <w:r w:rsidRPr="00093743">
        <w:t>1= “very uncharacteristic of me” to 5= “very characteristic of me”</w:t>
      </w:r>
      <w:r w:rsidR="007026AF" w:rsidRPr="0030061B">
        <w:t xml:space="preserve"> (</w:t>
      </w:r>
      <w:r w:rsidRPr="00093743">
        <w:t xml:space="preserve">see Appendix </w:t>
      </w:r>
      <w:r w:rsidR="008E06AB" w:rsidRPr="00093743">
        <w:t>A</w:t>
      </w:r>
      <w:r w:rsidRPr="00093743">
        <w:t>).</w:t>
      </w:r>
      <w:r w:rsidR="007026AF" w:rsidRPr="0030061B">
        <w:t xml:space="preserve"> </w:t>
      </w:r>
      <w:r w:rsidR="009837C6">
        <w:t>In the current study, the Cronbach’s alpha of HBCL is .77.</w:t>
      </w:r>
    </w:p>
    <w:p w14:paraId="457A0BC5" w14:textId="396A2B39" w:rsidR="004744E5" w:rsidRPr="00093743" w:rsidRDefault="004744E5" w:rsidP="004744E5">
      <w:pPr>
        <w:spacing w:line="480" w:lineRule="auto"/>
        <w:ind w:firstLine="720"/>
      </w:pPr>
      <w:r w:rsidRPr="00093743">
        <w:rPr>
          <w:b/>
          <w:bCs/>
        </w:rPr>
        <w:t>Utrecht Work Engagement Scale for Students (UWES-S).</w:t>
      </w:r>
      <w:r w:rsidRPr="00093743">
        <w:t xml:space="preserve"> School engagement will be assessed with the 17-item UWES-S</w:t>
      </w:r>
      <w:r w:rsidR="007026AF" w:rsidRPr="0030061B">
        <w:t>,</w:t>
      </w:r>
      <w:r w:rsidRPr="001E25D1">
        <w:t xml:space="preserve"> which includes three subscales: vigor </w:t>
      </w:r>
      <w:r w:rsidR="007026AF" w:rsidRPr="0030061B">
        <w:t>(</w:t>
      </w:r>
      <w:r w:rsidRPr="001E25D1">
        <w:t>6 items</w:t>
      </w:r>
      <w:r w:rsidR="007026AF" w:rsidRPr="0030061B">
        <w:t>)</w:t>
      </w:r>
      <w:r w:rsidRPr="001E25D1">
        <w:t xml:space="preserve">, dedication </w:t>
      </w:r>
      <w:r w:rsidR="007026AF" w:rsidRPr="0030061B">
        <w:t>(</w:t>
      </w:r>
      <w:r w:rsidRPr="001E25D1">
        <w:t>5 items</w:t>
      </w:r>
      <w:r w:rsidR="007026AF" w:rsidRPr="0030061B">
        <w:t>)</w:t>
      </w:r>
      <w:r w:rsidRPr="001E25D1">
        <w:t xml:space="preserve"> and absorption </w:t>
      </w:r>
      <w:r w:rsidR="007026AF" w:rsidRPr="0030061B">
        <w:t>(</w:t>
      </w:r>
      <w:r w:rsidRPr="001E25D1">
        <w:t>6 items</w:t>
      </w:r>
      <w:r w:rsidR="007026AF" w:rsidRPr="0030061B">
        <w:t xml:space="preserve">), with reliabilities ranging </w:t>
      </w:r>
      <w:r w:rsidRPr="00093743">
        <w:t xml:space="preserve">from .68 to .91 (Schaufeli et al., </w:t>
      </w:r>
      <w:r w:rsidRPr="00093743">
        <w:lastRenderedPageBreak/>
        <w:t xml:space="preserve">2002). </w:t>
      </w:r>
      <w:r w:rsidR="00CF1CCD" w:rsidRPr="0030061B">
        <w:t xml:space="preserve">The items are rated using a 5-point Likert-type format </w:t>
      </w:r>
      <w:r w:rsidRPr="00093743">
        <w:t xml:space="preserve">from 1= “strongly disagree” to 5= “strongly agree” (see Appendix </w:t>
      </w:r>
      <w:r w:rsidR="001F04D2" w:rsidRPr="00093743">
        <w:t>B</w:t>
      </w:r>
      <w:r w:rsidRPr="00093743">
        <w:t>).</w:t>
      </w:r>
      <w:r w:rsidR="00490B99">
        <w:t xml:space="preserve"> In the current study, the </w:t>
      </w:r>
      <w:bookmarkStart w:id="6" w:name="_Hlk71280130"/>
      <w:r w:rsidR="00490B99">
        <w:t>Cronbach’s alpha of UWES-S is .93</w:t>
      </w:r>
      <w:bookmarkEnd w:id="6"/>
      <w:r w:rsidR="00490B99">
        <w:t>.</w:t>
      </w:r>
    </w:p>
    <w:p w14:paraId="76225C3B" w14:textId="1A8B7E8C" w:rsidR="004744E5" w:rsidRPr="00093743" w:rsidRDefault="004744E5">
      <w:pPr>
        <w:spacing w:line="480" w:lineRule="auto"/>
        <w:ind w:firstLine="720"/>
      </w:pPr>
      <w:r w:rsidRPr="00093743">
        <w:rPr>
          <w:b/>
        </w:rPr>
        <w:t>Big Five Inventory-2 (BFI-2).</w:t>
      </w:r>
      <w:r w:rsidRPr="00093743">
        <w:rPr>
          <w:bCs/>
        </w:rPr>
        <w:t xml:space="preserve"> </w:t>
      </w:r>
      <w:r w:rsidRPr="00093743">
        <w:t>BFI-2 is a</w:t>
      </w:r>
      <w:r w:rsidR="00D42A94" w:rsidRPr="0030061B">
        <w:t xml:space="preserve"> 60-item</w:t>
      </w:r>
      <w:r w:rsidRPr="001E25D1">
        <w:t xml:space="preserve"> personality inventory </w:t>
      </w:r>
      <w:r w:rsidR="00D42A94" w:rsidRPr="0030061B">
        <w:t xml:space="preserve">measuring 15 facets that can be arranged to form </w:t>
      </w:r>
      <w:r w:rsidR="00BB1F3D" w:rsidRPr="0030061B">
        <w:t xml:space="preserve">five broad </w:t>
      </w:r>
      <w:r w:rsidR="00D42A94" w:rsidRPr="0030061B">
        <w:t xml:space="preserve">personality factors </w:t>
      </w:r>
      <w:r w:rsidR="00BB1F3D" w:rsidRPr="0030061B">
        <w:t>reflecting</w:t>
      </w:r>
      <w:r w:rsidR="00D42A94" w:rsidRPr="0030061B">
        <w:t xml:space="preserve"> the Big Five: extraversion, agreeableness, conscientiousness, negative emotionality, and open-mindedness. Each broad personality factor is </w:t>
      </w:r>
      <w:r w:rsidR="00BB1F3D" w:rsidRPr="0030061B">
        <w:t>defined</w:t>
      </w:r>
      <w:r w:rsidR="00D42A94" w:rsidRPr="0030061B">
        <w:t xml:space="preserve"> by three facets </w:t>
      </w:r>
      <w:r w:rsidR="00BB1F3D" w:rsidRPr="0030061B">
        <w:t>measured</w:t>
      </w:r>
      <w:r w:rsidR="00D42A94" w:rsidRPr="0030061B">
        <w:t xml:space="preserve"> by four items each. </w:t>
      </w:r>
      <w:r w:rsidR="00BB1F3D" w:rsidRPr="0030061B">
        <w:t>E</w:t>
      </w:r>
      <w:r w:rsidRPr="00093743">
        <w:t xml:space="preserve">xtraversion includes sociability, assertiveness, and energy level; </w:t>
      </w:r>
      <w:r w:rsidR="00693CAB" w:rsidRPr="00093743">
        <w:t>a</w:t>
      </w:r>
      <w:r w:rsidRPr="00093743">
        <w:t xml:space="preserve">greeableness includes compassion, respectfulness, and trust; </w:t>
      </w:r>
      <w:r w:rsidR="00693CAB" w:rsidRPr="00093743">
        <w:t>c</w:t>
      </w:r>
      <w:r w:rsidRPr="00093743">
        <w:t xml:space="preserve">onscientiousness includes organization, productiveness, and responsibility; </w:t>
      </w:r>
      <w:r w:rsidR="00693CAB" w:rsidRPr="00093743">
        <w:t>n</w:t>
      </w:r>
      <w:r w:rsidRPr="00093743">
        <w:t xml:space="preserve">egative </w:t>
      </w:r>
      <w:r w:rsidR="00693CAB" w:rsidRPr="00093743">
        <w:t>e</w:t>
      </w:r>
      <w:r w:rsidRPr="00093743">
        <w:t xml:space="preserve">motionality includes anxiety, depression, and emotional volatility; and </w:t>
      </w:r>
      <w:r w:rsidR="00BB1F3D" w:rsidRPr="0030061B">
        <w:t>o</w:t>
      </w:r>
      <w:r w:rsidRPr="00093743">
        <w:t>pen-</w:t>
      </w:r>
      <w:r w:rsidR="00BB1F3D" w:rsidRPr="0030061B">
        <w:t>m</w:t>
      </w:r>
      <w:r w:rsidR="00BB1F3D" w:rsidRPr="001E25D1">
        <w:t xml:space="preserve">indedness </w:t>
      </w:r>
      <w:r w:rsidRPr="00093743">
        <w:t xml:space="preserve">includes intellectual curiosity, aesthetic sensitivity, and creative imagination (Soto &amp; John, 2017). The internal </w:t>
      </w:r>
      <w:r w:rsidR="00BB1F3D" w:rsidRPr="00093743">
        <w:t>consistenc</w:t>
      </w:r>
      <w:r w:rsidR="00BB1F3D" w:rsidRPr="0030061B">
        <w:t>y reliabilities</w:t>
      </w:r>
      <w:r w:rsidR="00BB1F3D" w:rsidRPr="001E25D1">
        <w:t xml:space="preserve"> </w:t>
      </w:r>
      <w:r w:rsidRPr="00093743">
        <w:t xml:space="preserve">for the 4-item facets scales ranged from .65 to .84 (Soto &amp; John, 2017). </w:t>
      </w:r>
      <w:r w:rsidR="00BB1F3D" w:rsidRPr="0030061B">
        <w:t xml:space="preserve">The items are rated using a 5-point Likert-type format from </w:t>
      </w:r>
      <w:r w:rsidRPr="00093743">
        <w:t xml:space="preserve">1= “strongly disagree” to 5= “strongly agree” (see Appendix </w:t>
      </w:r>
      <w:r w:rsidR="001F04D2" w:rsidRPr="00093743">
        <w:t>C</w:t>
      </w:r>
      <w:r w:rsidRPr="00093743">
        <w:t xml:space="preserve">). </w:t>
      </w:r>
    </w:p>
    <w:p w14:paraId="702175C6" w14:textId="2D2842D9" w:rsidR="004744E5" w:rsidRPr="00093743" w:rsidRDefault="004744E5" w:rsidP="001F04D2">
      <w:pPr>
        <w:spacing w:line="480" w:lineRule="auto"/>
        <w:rPr>
          <w:bCs/>
        </w:rPr>
      </w:pPr>
      <w:r w:rsidRPr="00093743">
        <w:rPr>
          <w:bCs/>
        </w:rPr>
        <w:tab/>
      </w:r>
      <w:r w:rsidRPr="00093743">
        <w:rPr>
          <w:b/>
        </w:rPr>
        <w:t xml:space="preserve">Anchoring </w:t>
      </w:r>
      <w:r w:rsidR="001F04D2" w:rsidRPr="00093743">
        <w:rPr>
          <w:b/>
        </w:rPr>
        <w:t>V</w:t>
      </w:r>
      <w:r w:rsidRPr="00093743">
        <w:rPr>
          <w:b/>
        </w:rPr>
        <w:t>ignettes.</w:t>
      </w:r>
      <w:r w:rsidRPr="00093743">
        <w:rPr>
          <w:bCs/>
        </w:rPr>
        <w:t xml:space="preserve"> </w:t>
      </w:r>
      <w:r w:rsidR="00563B7E" w:rsidRPr="0030061B">
        <w:rPr>
          <w:bCs/>
        </w:rPr>
        <w:t xml:space="preserve">An anchoring vignette was constructed to represent the high, medium, and low level of each facet of each broad </w:t>
      </w:r>
      <w:r w:rsidR="000D5886" w:rsidRPr="0030061B">
        <w:rPr>
          <w:bCs/>
        </w:rPr>
        <w:t xml:space="preserve">personality </w:t>
      </w:r>
      <w:r w:rsidR="00563B7E" w:rsidRPr="0030061B">
        <w:rPr>
          <w:bCs/>
        </w:rPr>
        <w:t xml:space="preserve">factor. These exemplars were reviewed by three subject matter experts for correspondence with the </w:t>
      </w:r>
      <w:r w:rsidR="003A4030" w:rsidRPr="0030061B">
        <w:rPr>
          <w:bCs/>
        </w:rPr>
        <w:t>facet</w:t>
      </w:r>
      <w:r w:rsidR="00563B7E" w:rsidRPr="0030061B">
        <w:rPr>
          <w:bCs/>
        </w:rPr>
        <w:t xml:space="preserve"> definitions. </w:t>
      </w:r>
      <w:r w:rsidR="00563B7E" w:rsidRPr="0030061B">
        <w:t>For self-rated vignettes, the participants will rate the vignettes on a 5-point Likert</w:t>
      </w:r>
      <w:r w:rsidR="000D5886" w:rsidRPr="0030061B">
        <w:t>-type</w:t>
      </w:r>
      <w:r w:rsidR="00563B7E" w:rsidRPr="0030061B">
        <w:t xml:space="preserve"> scale by judging the level of traits expressed by the hypothetical people; For fixed vignettes, the low, average, and high-level behavioral descriptions will be assigned to 1, 3, and 5 on the 5-point Likert</w:t>
      </w:r>
      <w:r w:rsidR="000D5886" w:rsidRPr="0030061B">
        <w:t>-type</w:t>
      </w:r>
      <w:r w:rsidR="00563B7E" w:rsidRPr="0030061B">
        <w:t xml:space="preserve"> scale</w:t>
      </w:r>
      <w:r w:rsidR="000D5886" w:rsidRPr="0030061B">
        <w:t xml:space="preserve"> </w:t>
      </w:r>
      <w:r w:rsidRPr="00093743">
        <w:t xml:space="preserve">(see Appendix </w:t>
      </w:r>
      <w:r w:rsidR="001F04D2" w:rsidRPr="00093743">
        <w:t>D</w:t>
      </w:r>
      <w:r w:rsidRPr="00093743">
        <w:t>).</w:t>
      </w:r>
      <w:r w:rsidR="001F04D2" w:rsidRPr="00093743">
        <w:t xml:space="preserve"> </w:t>
      </w:r>
    </w:p>
    <w:p w14:paraId="4EB01D9F" w14:textId="77777777" w:rsidR="004744E5" w:rsidRPr="00093743" w:rsidRDefault="004744E5" w:rsidP="004744E5">
      <w:pPr>
        <w:spacing w:line="480" w:lineRule="auto"/>
        <w:rPr>
          <w:b/>
        </w:rPr>
      </w:pPr>
      <w:r w:rsidRPr="00093743">
        <w:rPr>
          <w:b/>
        </w:rPr>
        <w:t>Procedure</w:t>
      </w:r>
    </w:p>
    <w:p w14:paraId="3DD6A811" w14:textId="35E752B3" w:rsidR="0093182D" w:rsidRPr="000C2CB8" w:rsidRDefault="004744E5" w:rsidP="004C1EE4">
      <w:pPr>
        <w:spacing w:line="480" w:lineRule="auto"/>
      </w:pPr>
      <w:r w:rsidRPr="00093743">
        <w:rPr>
          <w:bCs/>
        </w:rPr>
        <w:tab/>
        <w:t xml:space="preserve">All participant data will be collected using an online questionnaire. </w:t>
      </w:r>
      <w:r w:rsidR="003A4030" w:rsidRPr="0030061B">
        <w:rPr>
          <w:bCs/>
        </w:rPr>
        <w:t>P</w:t>
      </w:r>
      <w:r w:rsidRPr="001E25D1">
        <w:rPr>
          <w:bCs/>
        </w:rPr>
        <w:t xml:space="preserve">articipants who sign up for this </w:t>
      </w:r>
      <w:r w:rsidR="004C1EE4" w:rsidRPr="0030061B">
        <w:rPr>
          <w:bCs/>
        </w:rPr>
        <w:t xml:space="preserve">online </w:t>
      </w:r>
      <w:r w:rsidRPr="001E25D1">
        <w:rPr>
          <w:bCs/>
        </w:rPr>
        <w:t xml:space="preserve">study </w:t>
      </w:r>
      <w:r w:rsidRPr="00093743">
        <w:rPr>
          <w:bCs/>
        </w:rPr>
        <w:t xml:space="preserve">will receive a link to an external Qualtrics survey. </w:t>
      </w:r>
      <w:r w:rsidR="000D5886" w:rsidRPr="0030061B">
        <w:rPr>
          <w:bCs/>
        </w:rPr>
        <w:t xml:space="preserve">First, </w:t>
      </w:r>
      <w:r w:rsidR="000D5886" w:rsidRPr="0030061B">
        <w:t>a</w:t>
      </w:r>
      <w:r w:rsidR="000D5886" w:rsidRPr="001E25D1">
        <w:t xml:space="preserve"> </w:t>
      </w:r>
      <w:r w:rsidRPr="00093743">
        <w:t xml:space="preserve">consent form </w:t>
      </w:r>
      <w:r w:rsidRPr="00093743">
        <w:lastRenderedPageBreak/>
        <w:t>will be presented</w:t>
      </w:r>
      <w:r w:rsidR="00D31B58" w:rsidRPr="0030061B">
        <w:t xml:space="preserve">. </w:t>
      </w:r>
      <w:r w:rsidR="004C1EE4" w:rsidRPr="0030061B">
        <w:t>Then, participants will be randomized into one of t</w:t>
      </w:r>
      <w:r w:rsidR="00286829" w:rsidRPr="0030061B">
        <w:t>hree</w:t>
      </w:r>
      <w:r w:rsidR="004C1EE4" w:rsidRPr="0030061B">
        <w:t xml:space="preserve"> </w:t>
      </w:r>
      <w:r w:rsidR="007E561D" w:rsidRPr="0030061B">
        <w:t>conditions</w:t>
      </w:r>
      <w:r w:rsidR="004C1EE4" w:rsidRPr="0030061B">
        <w:t xml:space="preserve">: </w:t>
      </w:r>
      <w:r w:rsidR="008E18E9" w:rsidRPr="0030061B">
        <w:t>fixed vignettes (N = 300)</w:t>
      </w:r>
      <w:r w:rsidR="00286829" w:rsidRPr="0030061B">
        <w:t xml:space="preserve">, </w:t>
      </w:r>
      <w:r w:rsidR="004C1EE4" w:rsidRPr="0030061B">
        <w:t>self-rated vignettes</w:t>
      </w:r>
      <w:r w:rsidR="008E18E9" w:rsidRPr="0030061B">
        <w:t xml:space="preserve"> (N = 300)</w:t>
      </w:r>
      <w:r w:rsidR="00286829" w:rsidRPr="0030061B">
        <w:t>, or control (N = 150)</w:t>
      </w:r>
      <w:r w:rsidR="008E18E9" w:rsidRPr="0030061B">
        <w:t xml:space="preserve">. </w:t>
      </w:r>
      <w:r w:rsidR="004C1EE4" w:rsidRPr="0030061B">
        <w:t xml:space="preserve">In the fixed condition, participants will be instructed to review the vignettes describing the low, medium, and high levels of a personality trait, followed by the </w:t>
      </w:r>
      <w:r w:rsidR="000A4319" w:rsidRPr="0030061B">
        <w:t xml:space="preserve">BFI-2 items measuring that trait. </w:t>
      </w:r>
      <w:r w:rsidR="00D31B58" w:rsidRPr="0030061B">
        <w:t xml:space="preserve">In the self-rated </w:t>
      </w:r>
      <w:r w:rsidR="00D31B58" w:rsidRPr="000C2CB8">
        <w:t>condition, respondents will be instructed either to 1) review and rate the vignettes describing each personality trait followed by the BFI-2 items measuring that trait, or 2) answer the BFI-2 items for each trait and then rate the vignettes.</w:t>
      </w:r>
      <w:r w:rsidR="007E561D" w:rsidRPr="000C2CB8">
        <w:t xml:space="preserve"> In the control condition, the respondent will complete </w:t>
      </w:r>
      <w:proofErr w:type="gramStart"/>
      <w:r w:rsidR="007E561D" w:rsidRPr="000C2CB8">
        <w:t>all of</w:t>
      </w:r>
      <w:proofErr w:type="gramEnd"/>
      <w:r w:rsidR="007E561D" w:rsidRPr="000C2CB8">
        <w:t xml:space="preserve"> the BFI-2 items, followed by the self-rated vignettes. </w:t>
      </w:r>
      <w:r w:rsidR="00D31B58" w:rsidRPr="000C2CB8">
        <w:t>In all conditions, the respondents will then complete the</w:t>
      </w:r>
      <w:r w:rsidR="004731F7" w:rsidRPr="000C2CB8">
        <w:t xml:space="preserve"> criterion measures and demographics form. </w:t>
      </w:r>
      <w:r w:rsidR="0093182D" w:rsidRPr="000C2CB8">
        <w:t xml:space="preserve">One attention check item will be included in the set of items measuring each personality trait to screen out random or inattentive responders. Respondents who miss three or more attention checks will be excluded from the analyses. </w:t>
      </w:r>
    </w:p>
    <w:p w14:paraId="6F8DB414" w14:textId="0F2BFDAA" w:rsidR="0093182D" w:rsidRPr="00EC38D4" w:rsidRDefault="007E561D" w:rsidP="0093182D">
      <w:pPr>
        <w:spacing w:line="480" w:lineRule="auto"/>
        <w:ind w:firstLine="720"/>
        <w:rPr>
          <w:color w:val="000000" w:themeColor="text1"/>
        </w:rPr>
      </w:pPr>
      <w:r w:rsidRPr="000C2CB8">
        <w:t xml:space="preserve">This design serves several purposes. </w:t>
      </w:r>
      <w:r w:rsidR="009F312F" w:rsidRPr="000C2CB8">
        <w:t>First, in the self-rated vignettes condition, presenting the self-rated vignettes before the trait items enables</w:t>
      </w:r>
      <w:r w:rsidR="00B439BA" w:rsidRPr="000C2CB8">
        <w:t xml:space="preserve"> an equivalent</w:t>
      </w:r>
      <w:r w:rsidR="009F312F" w:rsidRPr="000C2CB8">
        <w:t xml:space="preserve"> comparison with the fixed vignette condition, and thus, the most direct test of the fixed versus statistical adjustment methods. </w:t>
      </w:r>
      <w:r w:rsidR="00B439BA" w:rsidRPr="000C2CB8">
        <w:t xml:space="preserve">Second, </w:t>
      </w:r>
      <w:r w:rsidRPr="000C2CB8">
        <w:t>c</w:t>
      </w:r>
      <w:r w:rsidR="001A68B9" w:rsidRPr="000C2CB8">
        <w:t xml:space="preserve">ounterbalancing the presentation of the vignettes and BFI-2 trait items </w:t>
      </w:r>
      <w:r w:rsidRPr="000C2CB8">
        <w:t xml:space="preserve">in the self-rated vignettes condition </w:t>
      </w:r>
      <w:r w:rsidR="00B439BA" w:rsidRPr="000C2CB8">
        <w:t>provides</w:t>
      </w:r>
      <w:r w:rsidR="00686B4C" w:rsidRPr="000C2CB8">
        <w:t xml:space="preserve"> an opportunity </w:t>
      </w:r>
      <w:r w:rsidR="001A68B9" w:rsidRPr="000C2CB8">
        <w:t xml:space="preserve">to examine order/priming effects, if any. </w:t>
      </w:r>
      <w:r w:rsidR="00686B4C" w:rsidRPr="000C2CB8">
        <w:t xml:space="preserve">If there </w:t>
      </w:r>
      <w:r w:rsidR="00686B4C" w:rsidRPr="0030061B">
        <w:t>are none, then th</w:t>
      </w:r>
      <w:r w:rsidR="00B439BA" w:rsidRPr="0030061B">
        <w:t>o</w:t>
      </w:r>
      <w:r w:rsidRPr="0030061B">
        <w:t>se</w:t>
      </w:r>
      <w:r w:rsidR="00686B4C" w:rsidRPr="0030061B">
        <w:t xml:space="preserve"> data </w:t>
      </w:r>
      <w:r w:rsidR="00B439BA" w:rsidRPr="0030061B">
        <w:t>can</w:t>
      </w:r>
      <w:r w:rsidRPr="0030061B">
        <w:t xml:space="preserve"> be </w:t>
      </w:r>
      <w:r w:rsidR="00686B4C" w:rsidRPr="0030061B">
        <w:t>collapsed across orderings</w:t>
      </w:r>
      <w:r w:rsidR="00B439BA" w:rsidRPr="0030061B">
        <w:t xml:space="preserve"> for comparison with the fixed vignette and control conditions</w:t>
      </w:r>
      <w:r w:rsidR="009F312F" w:rsidRPr="0030061B">
        <w:t xml:space="preserve">. </w:t>
      </w:r>
      <w:r w:rsidR="00B439BA" w:rsidRPr="0030061B">
        <w:t xml:space="preserve">Third, by including a control condition, </w:t>
      </w:r>
      <w:r w:rsidR="0093182D" w:rsidRPr="0030061B">
        <w:t>we can examine how the methods involving anchoring vignettes alter the psychometric properties of the personality measure and whether they result in any improvements in the criterion-related validities.</w:t>
      </w:r>
      <w:r w:rsidR="00CE32EE" w:rsidRPr="0030061B">
        <w:t xml:space="preserve"> A flowchart of the experimental </w:t>
      </w:r>
      <w:r w:rsidR="00CE32EE" w:rsidRPr="00EC38D4">
        <w:rPr>
          <w:color w:val="000000" w:themeColor="text1"/>
        </w:rPr>
        <w:t xml:space="preserve">design is presented in Figure </w:t>
      </w:r>
      <w:r w:rsidR="00690747">
        <w:rPr>
          <w:color w:val="000000" w:themeColor="text1"/>
        </w:rPr>
        <w:t>1</w:t>
      </w:r>
      <w:r w:rsidR="00CE32EE" w:rsidRPr="00EC38D4">
        <w:rPr>
          <w:color w:val="000000" w:themeColor="text1"/>
        </w:rPr>
        <w:t xml:space="preserve">. </w:t>
      </w:r>
      <w:r w:rsidR="0093182D" w:rsidRPr="00EC38D4">
        <w:rPr>
          <w:color w:val="000000" w:themeColor="text1"/>
        </w:rPr>
        <w:t xml:space="preserve"> </w:t>
      </w:r>
    </w:p>
    <w:p w14:paraId="4983B013" w14:textId="7F74590D" w:rsidR="004744E5" w:rsidRDefault="0053280D">
      <w:pPr>
        <w:spacing w:line="480" w:lineRule="auto"/>
        <w:rPr>
          <w:b/>
          <w:bCs/>
        </w:rPr>
      </w:pPr>
      <w:r>
        <w:rPr>
          <w:b/>
          <w:bCs/>
        </w:rPr>
        <w:t>Hypotheses</w:t>
      </w:r>
    </w:p>
    <w:p w14:paraId="140FC7CC" w14:textId="77777777" w:rsidR="00EE77E4" w:rsidRDefault="0053280D" w:rsidP="00E86BAE">
      <w:pPr>
        <w:spacing w:line="480" w:lineRule="auto"/>
        <w:ind w:firstLine="720"/>
        <w:rPr>
          <w:bCs/>
        </w:rPr>
      </w:pPr>
      <w:r>
        <w:rPr>
          <w:bCs/>
        </w:rPr>
        <w:lastRenderedPageBreak/>
        <w:t>Hypothesis 1</w:t>
      </w:r>
      <w:r w:rsidR="00EE77E4">
        <w:rPr>
          <w:bCs/>
        </w:rPr>
        <w:t>a</w:t>
      </w:r>
      <w:r>
        <w:rPr>
          <w:bCs/>
        </w:rPr>
        <w:t>:</w:t>
      </w:r>
      <w:r w:rsidR="00E86BAE" w:rsidRPr="0030061B">
        <w:rPr>
          <w:bCs/>
        </w:rPr>
        <w:t xml:space="preserve"> </w:t>
      </w:r>
      <w:r>
        <w:rPr>
          <w:bCs/>
        </w:rPr>
        <w:t>T</w:t>
      </w:r>
      <w:r w:rsidR="007429C3" w:rsidRPr="0030061B">
        <w:rPr>
          <w:bCs/>
        </w:rPr>
        <w:t xml:space="preserve">he </w:t>
      </w:r>
      <w:r w:rsidR="00EE77E4">
        <w:rPr>
          <w:bCs/>
        </w:rPr>
        <w:t xml:space="preserve">presentation of fixed vignettes </w:t>
      </w:r>
      <w:r>
        <w:rPr>
          <w:bCs/>
        </w:rPr>
        <w:t xml:space="preserve">will not </w:t>
      </w:r>
      <w:r w:rsidR="007429C3" w:rsidRPr="0030061B">
        <w:rPr>
          <w:bCs/>
        </w:rPr>
        <w:t>alter the psychometric properties (means, variances, reliabilities) of the BFI-2 trait scores</w:t>
      </w:r>
      <w:r w:rsidR="00EE77E4">
        <w:rPr>
          <w:bCs/>
        </w:rPr>
        <w:t>.</w:t>
      </w:r>
    </w:p>
    <w:p w14:paraId="770D342A" w14:textId="00DE9DBA" w:rsidR="007429C3" w:rsidRPr="0030061B" w:rsidRDefault="00EE77E4" w:rsidP="00E86BAE">
      <w:pPr>
        <w:spacing w:line="480" w:lineRule="auto"/>
        <w:ind w:firstLine="720"/>
        <w:rPr>
          <w:bCs/>
        </w:rPr>
      </w:pPr>
      <w:r>
        <w:rPr>
          <w:bCs/>
        </w:rPr>
        <w:t>Hypothesis 1b: The presentation of fixed vignettes</w:t>
      </w:r>
      <w:r w:rsidR="007429C3" w:rsidRPr="0030061B">
        <w:rPr>
          <w:bCs/>
        </w:rPr>
        <w:t xml:space="preserve"> </w:t>
      </w:r>
      <w:r w:rsidR="00E86BAE" w:rsidRPr="0030061B">
        <w:rPr>
          <w:bCs/>
        </w:rPr>
        <w:t>improve</w:t>
      </w:r>
      <w:r>
        <w:rPr>
          <w:bCs/>
        </w:rPr>
        <w:t>s</w:t>
      </w:r>
      <w:r w:rsidR="00E86BAE" w:rsidRPr="0030061B">
        <w:rPr>
          <w:bCs/>
        </w:rPr>
        <w:t xml:space="preserve"> </w:t>
      </w:r>
      <w:r>
        <w:rPr>
          <w:bCs/>
        </w:rPr>
        <w:t>the</w:t>
      </w:r>
      <w:r w:rsidR="007429C3" w:rsidRPr="0030061B">
        <w:rPr>
          <w:bCs/>
        </w:rPr>
        <w:t xml:space="preserve"> correlations </w:t>
      </w:r>
      <w:r>
        <w:rPr>
          <w:bCs/>
        </w:rPr>
        <w:t xml:space="preserve">of </w:t>
      </w:r>
      <w:bookmarkStart w:id="7" w:name="_Hlk71271565"/>
      <w:r>
        <w:rPr>
          <w:bCs/>
        </w:rPr>
        <w:t xml:space="preserve">personality scores </w:t>
      </w:r>
      <w:r w:rsidR="007429C3" w:rsidRPr="0030061B">
        <w:rPr>
          <w:bCs/>
        </w:rPr>
        <w:t>with the criterion measures relative the control condition</w:t>
      </w:r>
      <w:bookmarkEnd w:id="7"/>
      <w:r>
        <w:rPr>
          <w:bCs/>
        </w:rPr>
        <w:t>.</w:t>
      </w:r>
      <w:r w:rsidR="007429C3" w:rsidRPr="0030061B">
        <w:rPr>
          <w:bCs/>
        </w:rPr>
        <w:t xml:space="preserve"> </w:t>
      </w:r>
    </w:p>
    <w:p w14:paraId="13A0B66D" w14:textId="64231C46" w:rsidR="002E6EBE" w:rsidRPr="00EE77E4" w:rsidRDefault="00EE77E4" w:rsidP="00EE77E4">
      <w:pPr>
        <w:spacing w:line="480" w:lineRule="auto"/>
        <w:ind w:firstLine="720"/>
        <w:rPr>
          <w:bCs/>
        </w:rPr>
      </w:pPr>
      <w:r>
        <w:rPr>
          <w:bCs/>
        </w:rPr>
        <w:t>Hypothesis 2</w:t>
      </w:r>
      <w:r w:rsidR="00E86BAE" w:rsidRPr="0030061B">
        <w:rPr>
          <w:bCs/>
        </w:rPr>
        <w:t xml:space="preserve">: </w:t>
      </w:r>
      <w:r>
        <w:rPr>
          <w:bCs/>
        </w:rPr>
        <w:t xml:space="preserve">The use of self-rated vignettes is more effective than fixed vignettes in improving the correlations of </w:t>
      </w:r>
      <w:r>
        <w:rPr>
          <w:bCs/>
        </w:rPr>
        <w:t xml:space="preserve">personality scores </w:t>
      </w:r>
      <w:r w:rsidRPr="0030061B">
        <w:rPr>
          <w:bCs/>
        </w:rPr>
        <w:t>with the criterion measures relative the control condition</w:t>
      </w:r>
      <w:r>
        <w:rPr>
          <w:bCs/>
        </w:rPr>
        <w:t>.</w:t>
      </w:r>
      <w:r w:rsidR="002E6EBE">
        <w:br w:type="page"/>
      </w:r>
    </w:p>
    <w:p w14:paraId="17832581" w14:textId="567574A3" w:rsidR="002E6EBE" w:rsidRDefault="002E6EBE" w:rsidP="002E6EBE">
      <w:pPr>
        <w:spacing w:line="480" w:lineRule="auto"/>
        <w:jc w:val="center"/>
      </w:pPr>
      <w:r>
        <w:lastRenderedPageBreak/>
        <w:t>CHAPTER 4. RESULTS</w:t>
      </w:r>
    </w:p>
    <w:p w14:paraId="75CCDD31" w14:textId="21693B34" w:rsidR="002369D4" w:rsidRDefault="00783D79" w:rsidP="00783D79">
      <w:pPr>
        <w:spacing w:line="480" w:lineRule="auto"/>
        <w:rPr>
          <w:b/>
        </w:rPr>
      </w:pPr>
      <w:r w:rsidRPr="005930D5">
        <w:rPr>
          <w:b/>
        </w:rPr>
        <w:t>Preliminary Analyses</w:t>
      </w:r>
    </w:p>
    <w:p w14:paraId="5D10F65B" w14:textId="64FC5309" w:rsidR="005930D5" w:rsidRPr="00306E08" w:rsidRDefault="005930D5" w:rsidP="00783D79">
      <w:pPr>
        <w:spacing w:line="480" w:lineRule="auto"/>
        <w:rPr>
          <w:bCs/>
          <w:color w:val="000000" w:themeColor="text1"/>
        </w:rPr>
      </w:pPr>
      <w:r>
        <w:rPr>
          <w:b/>
        </w:rPr>
        <w:tab/>
      </w:r>
      <w:r w:rsidR="00EE0F61">
        <w:rPr>
          <w:b/>
        </w:rPr>
        <w:t xml:space="preserve">Missing data. </w:t>
      </w:r>
      <w:r w:rsidR="00E47A34">
        <w:rPr>
          <w:bCs/>
          <w:color w:val="000000" w:themeColor="text1"/>
        </w:rPr>
        <w:t>The researchers excluded participants who have failed to select the given option in</w:t>
      </w:r>
      <w:r w:rsidR="0037560E">
        <w:rPr>
          <w:bCs/>
          <w:color w:val="000000" w:themeColor="text1"/>
        </w:rPr>
        <w:t xml:space="preserve"> either of</w:t>
      </w:r>
      <w:r w:rsidR="00E47A34">
        <w:rPr>
          <w:bCs/>
          <w:color w:val="000000" w:themeColor="text1"/>
        </w:rPr>
        <w:t xml:space="preserve"> three attention check questions or those who have reported we should not include their data because of careless response. </w:t>
      </w:r>
      <w:r w:rsidR="00783315">
        <w:rPr>
          <w:bCs/>
          <w:color w:val="000000" w:themeColor="text1"/>
        </w:rPr>
        <w:t xml:space="preserve">The sample size of current study after cleaning </w:t>
      </w:r>
      <w:r w:rsidR="00783315">
        <w:rPr>
          <w:bCs/>
          <w:color w:val="000000" w:themeColor="text1"/>
        </w:rPr>
        <w:t xml:space="preserve">decreased from 1197 to </w:t>
      </w:r>
      <w:r w:rsidR="0008542A">
        <w:rPr>
          <w:bCs/>
          <w:color w:val="000000" w:themeColor="text1"/>
        </w:rPr>
        <w:t>906</w:t>
      </w:r>
      <w:r w:rsidR="00783315">
        <w:rPr>
          <w:bCs/>
          <w:color w:val="000000" w:themeColor="text1"/>
        </w:rPr>
        <w:t>, which includes 5</w:t>
      </w:r>
      <w:r w:rsidR="00145967">
        <w:rPr>
          <w:bCs/>
          <w:color w:val="000000" w:themeColor="text1"/>
        </w:rPr>
        <w:t>52</w:t>
      </w:r>
      <w:r w:rsidR="00783315">
        <w:rPr>
          <w:bCs/>
          <w:color w:val="000000" w:themeColor="text1"/>
        </w:rPr>
        <w:t xml:space="preserve"> in control group, 35</w:t>
      </w:r>
      <w:r w:rsidR="00191B31">
        <w:rPr>
          <w:bCs/>
          <w:color w:val="000000" w:themeColor="text1"/>
        </w:rPr>
        <w:t>4</w:t>
      </w:r>
      <w:r w:rsidR="00783315">
        <w:rPr>
          <w:bCs/>
          <w:color w:val="000000" w:themeColor="text1"/>
        </w:rPr>
        <w:t xml:space="preserve"> in fixed vignettes group, and 292 in self-rated vignettes group. All 292 participants from the self-rated vignettes group were also included into the control group since participants were asked to rate the vignettes items after self-assessment in personality traits as they do in the control group.</w:t>
      </w:r>
      <w:r w:rsidR="006D6DF7">
        <w:rPr>
          <w:bCs/>
          <w:color w:val="000000" w:themeColor="text1"/>
        </w:rPr>
        <w:t xml:space="preserve"> The sample size for each personality traits may vary a little due to unexpected missing data in certain trait only.</w:t>
      </w:r>
      <w:r w:rsidR="00E4631E">
        <w:rPr>
          <w:bCs/>
          <w:color w:val="000000" w:themeColor="text1"/>
        </w:rPr>
        <w:t xml:space="preserve"> The author decided to keep these observations for maximum usage of the available information.</w:t>
      </w:r>
    </w:p>
    <w:p w14:paraId="729D2ED8" w14:textId="77777777" w:rsidR="00C06F6E" w:rsidRDefault="00032C67" w:rsidP="00783D79">
      <w:pPr>
        <w:spacing w:line="480" w:lineRule="auto"/>
        <w:ind w:firstLine="720"/>
        <w:rPr>
          <w:bCs/>
          <w:color w:val="000000" w:themeColor="text1"/>
        </w:rPr>
      </w:pPr>
      <w:r w:rsidRPr="00032C67">
        <w:rPr>
          <w:b/>
          <w:color w:val="000000" w:themeColor="text1"/>
        </w:rPr>
        <w:t>Descriptive Statistics and Correlations.</w:t>
      </w:r>
      <w:r>
        <w:rPr>
          <w:bCs/>
          <w:color w:val="000000" w:themeColor="text1"/>
        </w:rPr>
        <w:t xml:space="preserve"> </w:t>
      </w:r>
      <w:r w:rsidR="00783D79">
        <w:rPr>
          <w:bCs/>
          <w:color w:val="000000" w:themeColor="text1"/>
        </w:rPr>
        <w:t xml:space="preserve">The sample after cleaning includes 46.29% females, 52.91% males, and .80% individuals identified as non-binary, genderqueer, or transgender. 47.51% are White or Caucasian, 9.30% are Black or African American, 9.64% are Hispanic or Latino, 1.13% are Native American or Alaskan Native, 1.13% are Pacific Islander, 23.81% are Asian or Asian American, and 7.48% identified as others or multiracial. The mean age of this sample is 28.11, and the standard deviation is 9.69. </w:t>
      </w:r>
    </w:p>
    <w:p w14:paraId="32B763E3" w14:textId="4778B80F" w:rsidR="00A75002" w:rsidRDefault="00783D79" w:rsidP="00D708C9">
      <w:pPr>
        <w:spacing w:line="480" w:lineRule="auto"/>
        <w:ind w:firstLine="720"/>
        <w:rPr>
          <w:bCs/>
          <w:color w:val="000000" w:themeColor="text1"/>
        </w:rPr>
      </w:pPr>
      <w:r>
        <w:rPr>
          <w:bCs/>
          <w:color w:val="000000" w:themeColor="text1"/>
        </w:rPr>
        <w:t>Among all the individuals, 85.60% reported that English is or is one of their native languages. 12.60% reported their household annual income is lower than $20,000, 16.57% is in between $20,000 and $34,999, 19.41% is in between $35,000 and $49,999, 24.86% is in between $50,000 and $74,999, 16.57% is in between $75,000 and $99,999, 9.99% is over $100,000.</w:t>
      </w:r>
      <w:r w:rsidR="00D708C9">
        <w:rPr>
          <w:bCs/>
          <w:color w:val="000000" w:themeColor="text1"/>
        </w:rPr>
        <w:t xml:space="preserve"> </w:t>
      </w:r>
      <w:r w:rsidR="00A75002">
        <w:rPr>
          <w:bCs/>
          <w:color w:val="000000" w:themeColor="text1"/>
        </w:rPr>
        <w:t xml:space="preserve">The means, standard deviations and correlations among variables of interest </w:t>
      </w:r>
      <w:r w:rsidR="00862008">
        <w:rPr>
          <w:bCs/>
          <w:color w:val="000000" w:themeColor="text1"/>
        </w:rPr>
        <w:t xml:space="preserve">for all three method groups </w:t>
      </w:r>
      <w:r w:rsidR="00A75002">
        <w:rPr>
          <w:bCs/>
          <w:color w:val="000000" w:themeColor="text1"/>
        </w:rPr>
        <w:t>were calculated</w:t>
      </w:r>
      <w:r w:rsidR="00862008">
        <w:rPr>
          <w:bCs/>
          <w:color w:val="000000" w:themeColor="text1"/>
        </w:rPr>
        <w:t xml:space="preserve"> (Table 1: Table 3)</w:t>
      </w:r>
      <w:r w:rsidR="00A75002">
        <w:rPr>
          <w:bCs/>
          <w:color w:val="000000" w:themeColor="text1"/>
        </w:rPr>
        <w:t>.</w:t>
      </w:r>
      <w:r w:rsidR="00BC0A98">
        <w:rPr>
          <w:bCs/>
          <w:color w:val="000000" w:themeColor="text1"/>
        </w:rPr>
        <w:t xml:space="preserve"> As seen in </w:t>
      </w:r>
      <w:r w:rsidR="001D5EDD">
        <w:rPr>
          <w:bCs/>
          <w:color w:val="000000" w:themeColor="text1"/>
        </w:rPr>
        <w:t>Table 1</w:t>
      </w:r>
      <w:r w:rsidR="00BC0A98">
        <w:rPr>
          <w:bCs/>
          <w:color w:val="000000" w:themeColor="text1"/>
        </w:rPr>
        <w:t xml:space="preserve">, </w:t>
      </w:r>
    </w:p>
    <w:p w14:paraId="4AE34683" w14:textId="66073677" w:rsidR="00E927C2" w:rsidRDefault="00E927C2" w:rsidP="00783D79">
      <w:pPr>
        <w:spacing w:line="480" w:lineRule="auto"/>
        <w:ind w:firstLine="720"/>
        <w:rPr>
          <w:bCs/>
          <w:color w:val="000000" w:themeColor="text1"/>
        </w:rPr>
      </w:pPr>
      <w:r>
        <w:rPr>
          <w:bCs/>
          <w:color w:val="000000" w:themeColor="text1"/>
        </w:rPr>
        <w:lastRenderedPageBreak/>
        <w:t>C</w:t>
      </w:r>
      <w:r w:rsidR="00CA68CF">
        <w:rPr>
          <w:bCs/>
          <w:color w:val="000000" w:themeColor="text1"/>
        </w:rPr>
        <w:t xml:space="preserve">ensored Ordered </w:t>
      </w:r>
      <w:proofErr w:type="spellStart"/>
      <w:r w:rsidR="00CA68CF">
        <w:rPr>
          <w:bCs/>
          <w:color w:val="000000" w:themeColor="text1"/>
        </w:rPr>
        <w:t>Probit</w:t>
      </w:r>
      <w:proofErr w:type="spellEnd"/>
      <w:r w:rsidR="00CA68CF">
        <w:rPr>
          <w:bCs/>
          <w:color w:val="000000" w:themeColor="text1"/>
        </w:rPr>
        <w:t xml:space="preserve"> (COP</w:t>
      </w:r>
      <w:r w:rsidR="002C450E">
        <w:rPr>
          <w:bCs/>
          <w:color w:val="000000" w:themeColor="text1"/>
        </w:rPr>
        <w:t>; King &amp; Wand, 2007</w:t>
      </w:r>
      <w:r w:rsidR="00CA68CF">
        <w:rPr>
          <w:bCs/>
          <w:color w:val="000000" w:themeColor="text1"/>
        </w:rPr>
        <w:t>)</w:t>
      </w:r>
      <w:r w:rsidR="002C450E">
        <w:rPr>
          <w:bCs/>
          <w:color w:val="000000" w:themeColor="text1"/>
        </w:rPr>
        <w:t xml:space="preserve"> was applied to transform the scalar values of personality scores using vectored value (C) to compare rank order among individuals. </w:t>
      </w:r>
      <w:r w:rsidR="00800CA2">
        <w:rPr>
          <w:bCs/>
          <w:color w:val="000000" w:themeColor="text1"/>
        </w:rPr>
        <w:t xml:space="preserve">In the current study, </w:t>
      </w:r>
      <w:r w:rsidR="00EE22B9">
        <w:rPr>
          <w:bCs/>
          <w:color w:val="000000" w:themeColor="text1"/>
        </w:rPr>
        <w:t>package ‘anchors’ from R software was used for relevant analysis (Wand, King, &amp; Lau, 20</w:t>
      </w:r>
      <w:r w:rsidR="00A47672">
        <w:rPr>
          <w:bCs/>
          <w:color w:val="000000" w:themeColor="text1"/>
        </w:rPr>
        <w:t>09</w:t>
      </w:r>
      <w:r w:rsidR="00EE22B9">
        <w:rPr>
          <w:bCs/>
          <w:color w:val="000000" w:themeColor="text1"/>
        </w:rPr>
        <w:t>)</w:t>
      </w:r>
      <w:r w:rsidR="00B55A93">
        <w:rPr>
          <w:bCs/>
          <w:color w:val="000000" w:themeColor="text1"/>
        </w:rPr>
        <w:t xml:space="preserve">. </w:t>
      </w:r>
      <w:r w:rsidR="00853B5D">
        <w:rPr>
          <w:bCs/>
          <w:color w:val="000000" w:themeColor="text1"/>
        </w:rPr>
        <w:t xml:space="preserve">See Figure 2a -2e for proportion distribution of </w:t>
      </w:r>
      <w:r w:rsidR="00A66397">
        <w:rPr>
          <w:bCs/>
          <w:color w:val="000000" w:themeColor="text1"/>
        </w:rPr>
        <w:t xml:space="preserve">personality </w:t>
      </w:r>
      <w:r w:rsidR="00853B5D">
        <w:rPr>
          <w:bCs/>
          <w:color w:val="000000" w:themeColor="text1"/>
        </w:rPr>
        <w:t>scores after adjustment.</w:t>
      </w:r>
      <w:r w:rsidR="00D4296E">
        <w:rPr>
          <w:bCs/>
          <w:color w:val="000000" w:themeColor="text1"/>
        </w:rPr>
        <w:t xml:space="preserve"> The sample size of adjusted </w:t>
      </w:r>
      <w:r w:rsidR="00886852">
        <w:rPr>
          <w:bCs/>
          <w:color w:val="000000" w:themeColor="text1"/>
        </w:rPr>
        <w:t>personality scores</w:t>
      </w:r>
      <w:r w:rsidR="00D4296E">
        <w:rPr>
          <w:bCs/>
          <w:color w:val="000000" w:themeColor="text1"/>
        </w:rPr>
        <w:t xml:space="preserve"> is 165</w:t>
      </w:r>
      <w:r w:rsidR="00886852">
        <w:rPr>
          <w:bCs/>
          <w:color w:val="000000" w:themeColor="text1"/>
        </w:rPr>
        <w:t xml:space="preserve"> after excluding non-scalar observations</w:t>
      </w:r>
      <w:r w:rsidR="00D4296E">
        <w:rPr>
          <w:bCs/>
          <w:color w:val="000000" w:themeColor="text1"/>
        </w:rPr>
        <w:t>.</w:t>
      </w:r>
      <w:r w:rsidR="002C04F9">
        <w:rPr>
          <w:bCs/>
          <w:color w:val="000000" w:themeColor="text1"/>
        </w:rPr>
        <w:t xml:space="preserve"> The distribution of scores for conscientiousness, agreeableness, extraversion, and openness are</w:t>
      </w:r>
      <w:r w:rsidR="00325EF7">
        <w:rPr>
          <w:bCs/>
          <w:color w:val="000000" w:themeColor="text1"/>
        </w:rPr>
        <w:t xml:space="preserve"> majorly</w:t>
      </w:r>
      <w:r w:rsidR="002C04F9">
        <w:rPr>
          <w:bCs/>
          <w:color w:val="000000" w:themeColor="text1"/>
        </w:rPr>
        <w:t xml:space="preserve"> </w:t>
      </w:r>
      <w:r w:rsidR="00AA31FB">
        <w:rPr>
          <w:bCs/>
          <w:color w:val="000000" w:themeColor="text1"/>
        </w:rPr>
        <w:t>normal</w:t>
      </w:r>
      <w:r w:rsidR="00C12E82">
        <w:rPr>
          <w:bCs/>
          <w:color w:val="000000" w:themeColor="text1"/>
        </w:rPr>
        <w:t xml:space="preserve">. The bars on </w:t>
      </w:r>
      <w:proofErr w:type="gramStart"/>
      <w:r w:rsidR="00C12E82">
        <w:rPr>
          <w:bCs/>
          <w:color w:val="000000" w:themeColor="text1"/>
        </w:rPr>
        <w:t>score</w:t>
      </w:r>
      <w:proofErr w:type="gramEnd"/>
      <w:r w:rsidR="00C12E82">
        <w:rPr>
          <w:bCs/>
          <w:color w:val="000000" w:themeColor="text1"/>
        </w:rPr>
        <w:t xml:space="preserve"> 1, 3, 5, and 7 are higher than those on score 2, 4, and 6 due to </w:t>
      </w:r>
      <w:r w:rsidR="005D525C">
        <w:rPr>
          <w:bCs/>
          <w:color w:val="000000" w:themeColor="text1"/>
        </w:rPr>
        <w:t xml:space="preserve">the extension of 5-point Likert scale to 7-point Likert scale for the adjustment purpose. </w:t>
      </w:r>
      <w:r w:rsidR="000E6F07">
        <w:rPr>
          <w:bCs/>
          <w:color w:val="000000" w:themeColor="text1"/>
        </w:rPr>
        <w:t xml:space="preserve">Lastly, the allocation for negative emotionality </w:t>
      </w:r>
      <w:r w:rsidR="00B15167">
        <w:rPr>
          <w:bCs/>
          <w:color w:val="000000" w:themeColor="text1"/>
        </w:rPr>
        <w:t xml:space="preserve">is positively skewed, which matched the voluntary student sample. </w:t>
      </w:r>
    </w:p>
    <w:p w14:paraId="13FA26AA" w14:textId="13FEA900" w:rsidR="00E927C2" w:rsidRPr="00E927C2" w:rsidRDefault="00E927C2" w:rsidP="00E927C2">
      <w:pPr>
        <w:spacing w:line="480" w:lineRule="auto"/>
        <w:rPr>
          <w:b/>
          <w:color w:val="000000" w:themeColor="text1"/>
        </w:rPr>
      </w:pPr>
      <w:r w:rsidRPr="00E927C2">
        <w:rPr>
          <w:b/>
          <w:color w:val="000000" w:themeColor="text1"/>
        </w:rPr>
        <w:t>Main Analyses</w:t>
      </w:r>
    </w:p>
    <w:p w14:paraId="48DE9671" w14:textId="24C31BF7" w:rsidR="009B789D" w:rsidRPr="009B789D" w:rsidRDefault="00E927C2" w:rsidP="009B789D">
      <w:pPr>
        <w:spacing w:line="480" w:lineRule="auto"/>
        <w:ind w:firstLine="720"/>
        <w:rPr>
          <w:bCs/>
          <w:i/>
          <w:iCs/>
          <w:color w:val="000000" w:themeColor="text1"/>
        </w:rPr>
      </w:pPr>
      <w:r w:rsidRPr="00F7496C">
        <w:rPr>
          <w:bCs/>
          <w:i/>
          <w:iCs/>
          <w:color w:val="000000" w:themeColor="text1"/>
        </w:rPr>
        <w:t>Hypothes</w:t>
      </w:r>
      <w:r w:rsidR="00F7496C" w:rsidRPr="00F7496C">
        <w:rPr>
          <w:bCs/>
          <w:i/>
          <w:iCs/>
          <w:color w:val="000000" w:themeColor="text1"/>
        </w:rPr>
        <w:t>is 1</w:t>
      </w:r>
      <w:r w:rsidR="007E2080">
        <w:rPr>
          <w:bCs/>
          <w:i/>
          <w:iCs/>
          <w:color w:val="000000" w:themeColor="text1"/>
        </w:rPr>
        <w:t>a</w:t>
      </w:r>
      <w:r w:rsidR="00F7496C" w:rsidRPr="00F7496C">
        <w:rPr>
          <w:bCs/>
          <w:i/>
          <w:iCs/>
          <w:color w:val="000000" w:themeColor="text1"/>
        </w:rPr>
        <w:t xml:space="preserve">: </w:t>
      </w:r>
      <w:r w:rsidR="009B789D" w:rsidRPr="009B789D">
        <w:rPr>
          <w:bCs/>
          <w:i/>
          <w:iCs/>
          <w:color w:val="000000" w:themeColor="text1"/>
        </w:rPr>
        <w:t>The presentation of fixed vignettes will not alter the psychometric properties (means, variances, reliabilities) of the BFI-2 trait scores.</w:t>
      </w:r>
    </w:p>
    <w:p w14:paraId="49A5A4B0" w14:textId="77777777" w:rsidR="00486157" w:rsidRDefault="00214EAB" w:rsidP="0080574C">
      <w:pPr>
        <w:spacing w:line="480" w:lineRule="auto"/>
        <w:ind w:firstLine="720"/>
        <w:rPr>
          <w:bCs/>
          <w:color w:val="000000" w:themeColor="text1"/>
        </w:rPr>
      </w:pPr>
      <w:r>
        <w:rPr>
          <w:bCs/>
          <w:color w:val="000000" w:themeColor="text1"/>
        </w:rPr>
        <w:t>The 5</w:t>
      </w:r>
      <w:r w:rsidR="00DC1A6B">
        <w:rPr>
          <w:bCs/>
          <w:color w:val="000000" w:themeColor="text1"/>
        </w:rPr>
        <w:t>52</w:t>
      </w:r>
      <w:r>
        <w:rPr>
          <w:bCs/>
          <w:color w:val="000000" w:themeColor="text1"/>
        </w:rPr>
        <w:t xml:space="preserve"> participants </w:t>
      </w:r>
      <w:r w:rsidR="008E09F0">
        <w:rPr>
          <w:bCs/>
          <w:color w:val="000000" w:themeColor="text1"/>
        </w:rPr>
        <w:t>who directly reported their self-assessment on personality items (</w:t>
      </w:r>
      <w:r w:rsidR="00F62F9F" w:rsidRPr="00F62F9F">
        <w:rPr>
          <w:bCs/>
          <w:i/>
          <w:iCs/>
          <w:color w:val="000000" w:themeColor="text1"/>
        </w:rPr>
        <w:t>M</w:t>
      </w:r>
      <w:r w:rsidR="00F62F9F">
        <w:rPr>
          <w:bCs/>
          <w:color w:val="000000" w:themeColor="text1"/>
        </w:rPr>
        <w:t xml:space="preserve"> = 3.63, </w:t>
      </w:r>
      <w:r w:rsidR="00F62F9F" w:rsidRPr="00F62F9F">
        <w:rPr>
          <w:bCs/>
          <w:i/>
          <w:iCs/>
          <w:color w:val="000000" w:themeColor="text1"/>
        </w:rPr>
        <w:t>SD</w:t>
      </w:r>
      <w:r w:rsidR="00F62F9F">
        <w:rPr>
          <w:bCs/>
          <w:color w:val="000000" w:themeColor="text1"/>
        </w:rPr>
        <w:t xml:space="preserve"> = .73</w:t>
      </w:r>
      <w:r w:rsidR="008E09F0">
        <w:rPr>
          <w:bCs/>
          <w:color w:val="000000" w:themeColor="text1"/>
        </w:rPr>
        <w:t xml:space="preserve">) compared to the </w:t>
      </w:r>
      <w:r>
        <w:rPr>
          <w:bCs/>
          <w:color w:val="000000" w:themeColor="text1"/>
        </w:rPr>
        <w:t>35</w:t>
      </w:r>
      <w:r w:rsidR="00DC1A6B">
        <w:rPr>
          <w:bCs/>
          <w:color w:val="000000" w:themeColor="text1"/>
        </w:rPr>
        <w:t>0</w:t>
      </w:r>
      <w:r w:rsidR="008E09F0">
        <w:rPr>
          <w:bCs/>
          <w:color w:val="000000" w:themeColor="text1"/>
        </w:rPr>
        <w:t xml:space="preserve"> participants who were given the fixed vignettes before answering the same personality items (</w:t>
      </w:r>
      <w:r w:rsidR="004D574C" w:rsidRPr="00F62F9F">
        <w:rPr>
          <w:bCs/>
          <w:i/>
          <w:iCs/>
          <w:color w:val="000000" w:themeColor="text1"/>
        </w:rPr>
        <w:t>M</w:t>
      </w:r>
      <w:r w:rsidR="004D574C">
        <w:rPr>
          <w:bCs/>
          <w:color w:val="000000" w:themeColor="text1"/>
        </w:rPr>
        <w:t xml:space="preserve"> = 3.6</w:t>
      </w:r>
      <w:r w:rsidR="004D574C">
        <w:rPr>
          <w:bCs/>
          <w:color w:val="000000" w:themeColor="text1"/>
        </w:rPr>
        <w:t>4</w:t>
      </w:r>
      <w:r w:rsidR="004D574C">
        <w:rPr>
          <w:bCs/>
          <w:color w:val="000000" w:themeColor="text1"/>
        </w:rPr>
        <w:t xml:space="preserve">, </w:t>
      </w:r>
      <w:r w:rsidR="004D574C" w:rsidRPr="00F62F9F">
        <w:rPr>
          <w:bCs/>
          <w:i/>
          <w:iCs/>
          <w:color w:val="000000" w:themeColor="text1"/>
        </w:rPr>
        <w:t>SD</w:t>
      </w:r>
      <w:r w:rsidR="004D574C">
        <w:rPr>
          <w:bCs/>
          <w:color w:val="000000" w:themeColor="text1"/>
        </w:rPr>
        <w:t xml:space="preserve"> = .7</w:t>
      </w:r>
      <w:r w:rsidR="004D574C">
        <w:rPr>
          <w:bCs/>
          <w:color w:val="000000" w:themeColor="text1"/>
        </w:rPr>
        <w:t>8</w:t>
      </w:r>
      <w:r w:rsidR="008E09F0">
        <w:rPr>
          <w:bCs/>
          <w:color w:val="000000" w:themeColor="text1"/>
        </w:rPr>
        <w:t xml:space="preserve">) demonstrated non-significant difference in conscientiousness score, </w:t>
      </w:r>
      <w:proofErr w:type="gramStart"/>
      <w:r w:rsidR="005C6941">
        <w:rPr>
          <w:bCs/>
          <w:i/>
          <w:iCs/>
          <w:color w:val="000000" w:themeColor="text1"/>
        </w:rPr>
        <w:t>t</w:t>
      </w:r>
      <w:r w:rsidR="005C6941">
        <w:rPr>
          <w:bCs/>
          <w:color w:val="000000" w:themeColor="text1"/>
        </w:rPr>
        <w:t>(</w:t>
      </w:r>
      <w:proofErr w:type="gramEnd"/>
      <w:r w:rsidR="005C6941">
        <w:rPr>
          <w:bCs/>
          <w:color w:val="000000" w:themeColor="text1"/>
        </w:rPr>
        <w:t xml:space="preserve">710.74) = -.15, </w:t>
      </w:r>
      <w:r w:rsidR="005C6941">
        <w:rPr>
          <w:bCs/>
          <w:i/>
          <w:iCs/>
          <w:color w:val="000000" w:themeColor="text1"/>
        </w:rPr>
        <w:t>p</w:t>
      </w:r>
      <w:r w:rsidR="005C6941">
        <w:rPr>
          <w:bCs/>
          <w:color w:val="000000" w:themeColor="text1"/>
        </w:rPr>
        <w:t xml:space="preserve"> = .88</w:t>
      </w:r>
      <w:r w:rsidR="008A4188">
        <w:rPr>
          <w:bCs/>
          <w:color w:val="000000" w:themeColor="text1"/>
        </w:rPr>
        <w:t xml:space="preserve">; </w:t>
      </w:r>
      <w:bookmarkStart w:id="8" w:name="_Hlk71279672"/>
      <w:r w:rsidR="008A4188" w:rsidRPr="00DC1A6B">
        <w:rPr>
          <w:bCs/>
          <w:i/>
          <w:iCs/>
          <w:color w:val="000000" w:themeColor="text1"/>
        </w:rPr>
        <w:t>F</w:t>
      </w:r>
      <w:r w:rsidR="008A4188">
        <w:rPr>
          <w:bCs/>
          <w:color w:val="000000" w:themeColor="text1"/>
        </w:rPr>
        <w:t>(</w:t>
      </w:r>
      <w:r w:rsidR="00FE645C">
        <w:rPr>
          <w:bCs/>
          <w:color w:val="000000" w:themeColor="text1"/>
        </w:rPr>
        <w:t>552, 350</w:t>
      </w:r>
      <w:r w:rsidR="008A4188">
        <w:rPr>
          <w:bCs/>
          <w:color w:val="000000" w:themeColor="text1"/>
        </w:rPr>
        <w:t>)</w:t>
      </w:r>
      <w:r w:rsidR="00AE56A0">
        <w:rPr>
          <w:bCs/>
          <w:color w:val="000000" w:themeColor="text1"/>
        </w:rPr>
        <w:t xml:space="preserve"> = .88, </w:t>
      </w:r>
      <w:r w:rsidR="00AE56A0" w:rsidRPr="00AE56A0">
        <w:rPr>
          <w:bCs/>
          <w:i/>
          <w:iCs/>
          <w:color w:val="000000" w:themeColor="text1"/>
        </w:rPr>
        <w:t>p</w:t>
      </w:r>
      <w:r w:rsidR="00AE56A0">
        <w:rPr>
          <w:bCs/>
          <w:color w:val="000000" w:themeColor="text1"/>
        </w:rPr>
        <w:t xml:space="preserve"> = </w:t>
      </w:r>
      <w:r w:rsidR="00F231E6">
        <w:rPr>
          <w:bCs/>
          <w:color w:val="000000" w:themeColor="text1"/>
        </w:rPr>
        <w:t>.19</w:t>
      </w:r>
      <w:bookmarkEnd w:id="8"/>
      <w:r w:rsidR="005C6941">
        <w:rPr>
          <w:bCs/>
          <w:color w:val="000000" w:themeColor="text1"/>
        </w:rPr>
        <w:t>.</w:t>
      </w:r>
      <w:r w:rsidR="00D478B6">
        <w:rPr>
          <w:bCs/>
          <w:color w:val="000000" w:themeColor="text1"/>
        </w:rPr>
        <w:t xml:space="preserve"> </w:t>
      </w:r>
      <w:r w:rsidR="001A4263">
        <w:rPr>
          <w:bCs/>
          <w:color w:val="000000" w:themeColor="text1"/>
        </w:rPr>
        <w:t>This pattern of results haven been repeatedly found in other personality traits as well. There is no significant difference in agreeableness</w:t>
      </w:r>
      <w:bookmarkStart w:id="9" w:name="_Hlk71278823"/>
      <w:r w:rsidR="001A4263">
        <w:rPr>
          <w:bCs/>
          <w:color w:val="000000" w:themeColor="text1"/>
        </w:rPr>
        <w:t xml:space="preserve">, </w:t>
      </w:r>
      <w:proofErr w:type="gramStart"/>
      <w:r w:rsidR="001A4263">
        <w:rPr>
          <w:bCs/>
          <w:i/>
          <w:iCs/>
          <w:color w:val="000000" w:themeColor="text1"/>
        </w:rPr>
        <w:t>t</w:t>
      </w:r>
      <w:r w:rsidR="001A4263">
        <w:rPr>
          <w:bCs/>
          <w:color w:val="000000" w:themeColor="text1"/>
        </w:rPr>
        <w:t>(</w:t>
      </w:r>
      <w:proofErr w:type="gramEnd"/>
      <w:r w:rsidR="001A4263">
        <w:rPr>
          <w:bCs/>
          <w:color w:val="000000" w:themeColor="text1"/>
        </w:rPr>
        <w:t>7</w:t>
      </w:r>
      <w:r w:rsidR="001A4263">
        <w:rPr>
          <w:bCs/>
          <w:color w:val="000000" w:themeColor="text1"/>
        </w:rPr>
        <w:t>60.01</w:t>
      </w:r>
      <w:r w:rsidR="001A4263">
        <w:rPr>
          <w:bCs/>
          <w:color w:val="000000" w:themeColor="text1"/>
        </w:rPr>
        <w:t xml:space="preserve">) = </w:t>
      </w:r>
      <w:r w:rsidR="001A4263">
        <w:rPr>
          <w:bCs/>
          <w:color w:val="000000" w:themeColor="text1"/>
        </w:rPr>
        <w:t>.95</w:t>
      </w:r>
      <w:r w:rsidR="001A4263">
        <w:rPr>
          <w:bCs/>
          <w:color w:val="000000" w:themeColor="text1"/>
        </w:rPr>
        <w:t xml:space="preserve">, </w:t>
      </w:r>
      <w:r w:rsidR="001A4263">
        <w:rPr>
          <w:bCs/>
          <w:i/>
          <w:iCs/>
          <w:color w:val="000000" w:themeColor="text1"/>
        </w:rPr>
        <w:t>p</w:t>
      </w:r>
      <w:r w:rsidR="001A4263">
        <w:rPr>
          <w:bCs/>
          <w:color w:val="000000" w:themeColor="text1"/>
        </w:rPr>
        <w:t xml:space="preserve"> = .</w:t>
      </w:r>
      <w:r w:rsidR="001A4263">
        <w:rPr>
          <w:bCs/>
          <w:color w:val="000000" w:themeColor="text1"/>
        </w:rPr>
        <w:t>34</w:t>
      </w:r>
      <w:r w:rsidR="00F231E6">
        <w:rPr>
          <w:bCs/>
          <w:color w:val="000000" w:themeColor="text1"/>
        </w:rPr>
        <w:t xml:space="preserve">; </w:t>
      </w:r>
      <w:r w:rsidR="00F231E6" w:rsidRPr="00DC1A6B">
        <w:rPr>
          <w:bCs/>
          <w:i/>
          <w:iCs/>
          <w:color w:val="000000" w:themeColor="text1"/>
        </w:rPr>
        <w:t>F</w:t>
      </w:r>
      <w:r w:rsidR="00F231E6">
        <w:rPr>
          <w:bCs/>
          <w:color w:val="000000" w:themeColor="text1"/>
        </w:rPr>
        <w:t>(5</w:t>
      </w:r>
      <w:r w:rsidR="00F231E6">
        <w:rPr>
          <w:bCs/>
          <w:color w:val="000000" w:themeColor="text1"/>
        </w:rPr>
        <w:t>46</w:t>
      </w:r>
      <w:r w:rsidR="00F231E6">
        <w:rPr>
          <w:bCs/>
          <w:color w:val="000000" w:themeColor="text1"/>
        </w:rPr>
        <w:t>, 35</w:t>
      </w:r>
      <w:r w:rsidR="00F231E6">
        <w:rPr>
          <w:bCs/>
          <w:color w:val="000000" w:themeColor="text1"/>
        </w:rPr>
        <w:t>1</w:t>
      </w:r>
      <w:r w:rsidR="00F231E6">
        <w:rPr>
          <w:bCs/>
          <w:color w:val="000000" w:themeColor="text1"/>
        </w:rPr>
        <w:t xml:space="preserve">) = </w:t>
      </w:r>
      <w:r w:rsidR="00F231E6">
        <w:rPr>
          <w:bCs/>
          <w:color w:val="000000" w:themeColor="text1"/>
        </w:rPr>
        <w:t>1.04</w:t>
      </w:r>
      <w:r w:rsidR="00F231E6">
        <w:rPr>
          <w:bCs/>
          <w:color w:val="000000" w:themeColor="text1"/>
        </w:rPr>
        <w:t xml:space="preserve">, </w:t>
      </w:r>
      <w:r w:rsidR="00F231E6" w:rsidRPr="00AE56A0">
        <w:rPr>
          <w:bCs/>
          <w:i/>
          <w:iCs/>
          <w:color w:val="000000" w:themeColor="text1"/>
        </w:rPr>
        <w:t>p</w:t>
      </w:r>
      <w:r w:rsidR="00F231E6">
        <w:rPr>
          <w:bCs/>
          <w:color w:val="000000" w:themeColor="text1"/>
        </w:rPr>
        <w:t xml:space="preserve"> = .</w:t>
      </w:r>
      <w:r w:rsidR="00F231E6">
        <w:rPr>
          <w:bCs/>
          <w:color w:val="000000" w:themeColor="text1"/>
        </w:rPr>
        <w:t>67</w:t>
      </w:r>
      <w:r w:rsidR="001A4263">
        <w:rPr>
          <w:bCs/>
          <w:color w:val="000000" w:themeColor="text1"/>
        </w:rPr>
        <w:t xml:space="preserve"> between control (</w:t>
      </w:r>
      <w:r w:rsidR="001A4263" w:rsidRPr="00F62F9F">
        <w:rPr>
          <w:bCs/>
          <w:i/>
          <w:iCs/>
          <w:color w:val="000000" w:themeColor="text1"/>
        </w:rPr>
        <w:t>M</w:t>
      </w:r>
      <w:r w:rsidR="001A4263">
        <w:rPr>
          <w:bCs/>
          <w:color w:val="000000" w:themeColor="text1"/>
        </w:rPr>
        <w:t xml:space="preserve"> = 3.</w:t>
      </w:r>
      <w:r w:rsidR="001A4263">
        <w:rPr>
          <w:bCs/>
          <w:color w:val="000000" w:themeColor="text1"/>
        </w:rPr>
        <w:t>59</w:t>
      </w:r>
      <w:r w:rsidR="001A4263">
        <w:rPr>
          <w:bCs/>
          <w:color w:val="000000" w:themeColor="text1"/>
        </w:rPr>
        <w:t xml:space="preserve">, </w:t>
      </w:r>
      <w:r w:rsidR="001A4263" w:rsidRPr="00F62F9F">
        <w:rPr>
          <w:bCs/>
          <w:i/>
          <w:iCs/>
          <w:color w:val="000000" w:themeColor="text1"/>
        </w:rPr>
        <w:t>SD</w:t>
      </w:r>
      <w:r w:rsidR="001A4263">
        <w:rPr>
          <w:bCs/>
          <w:color w:val="000000" w:themeColor="text1"/>
        </w:rPr>
        <w:t xml:space="preserve"> = .</w:t>
      </w:r>
      <w:r w:rsidR="001A4263">
        <w:rPr>
          <w:bCs/>
          <w:color w:val="000000" w:themeColor="text1"/>
        </w:rPr>
        <w:t>67) and fixed vignettes group (</w:t>
      </w:r>
      <w:r w:rsidR="001A4263" w:rsidRPr="00F62F9F">
        <w:rPr>
          <w:bCs/>
          <w:i/>
          <w:iCs/>
          <w:color w:val="000000" w:themeColor="text1"/>
        </w:rPr>
        <w:t>M</w:t>
      </w:r>
      <w:r w:rsidR="001A4263">
        <w:rPr>
          <w:bCs/>
          <w:color w:val="000000" w:themeColor="text1"/>
        </w:rPr>
        <w:t xml:space="preserve"> = 3.</w:t>
      </w:r>
      <w:r w:rsidR="001A4263">
        <w:rPr>
          <w:bCs/>
          <w:color w:val="000000" w:themeColor="text1"/>
        </w:rPr>
        <w:t>54</w:t>
      </w:r>
      <w:r w:rsidR="001A4263">
        <w:rPr>
          <w:bCs/>
          <w:color w:val="000000" w:themeColor="text1"/>
        </w:rPr>
        <w:t xml:space="preserve">, </w:t>
      </w:r>
      <w:r w:rsidR="001A4263" w:rsidRPr="00F62F9F">
        <w:rPr>
          <w:bCs/>
          <w:i/>
          <w:iCs/>
          <w:color w:val="000000" w:themeColor="text1"/>
        </w:rPr>
        <w:t>SD</w:t>
      </w:r>
      <w:r w:rsidR="001A4263">
        <w:rPr>
          <w:bCs/>
          <w:color w:val="000000" w:themeColor="text1"/>
        </w:rPr>
        <w:t xml:space="preserve"> = .</w:t>
      </w:r>
      <w:r w:rsidR="001A4263">
        <w:rPr>
          <w:bCs/>
          <w:color w:val="000000" w:themeColor="text1"/>
        </w:rPr>
        <w:t>65)</w:t>
      </w:r>
      <w:bookmarkEnd w:id="9"/>
      <w:r w:rsidR="00A06004">
        <w:rPr>
          <w:bCs/>
          <w:color w:val="000000" w:themeColor="text1"/>
        </w:rPr>
        <w:t>; extraversion</w:t>
      </w:r>
      <w:r w:rsidR="00A06004">
        <w:rPr>
          <w:bCs/>
          <w:color w:val="000000" w:themeColor="text1"/>
        </w:rPr>
        <w:t xml:space="preserve">, </w:t>
      </w:r>
      <w:r w:rsidR="00A06004">
        <w:rPr>
          <w:bCs/>
          <w:i/>
          <w:iCs/>
          <w:color w:val="000000" w:themeColor="text1"/>
        </w:rPr>
        <w:t>t</w:t>
      </w:r>
      <w:r w:rsidR="00A06004">
        <w:rPr>
          <w:bCs/>
          <w:color w:val="000000" w:themeColor="text1"/>
        </w:rPr>
        <w:t>(</w:t>
      </w:r>
      <w:r w:rsidR="00A06004">
        <w:rPr>
          <w:bCs/>
          <w:color w:val="000000" w:themeColor="text1"/>
        </w:rPr>
        <w:t>752.12</w:t>
      </w:r>
      <w:r w:rsidR="00A06004">
        <w:rPr>
          <w:bCs/>
          <w:color w:val="000000" w:themeColor="text1"/>
        </w:rPr>
        <w:t>) = .9</w:t>
      </w:r>
      <w:r w:rsidR="00A06004">
        <w:rPr>
          <w:bCs/>
          <w:color w:val="000000" w:themeColor="text1"/>
        </w:rPr>
        <w:t>3</w:t>
      </w:r>
      <w:r w:rsidR="00A06004">
        <w:rPr>
          <w:bCs/>
          <w:color w:val="000000" w:themeColor="text1"/>
        </w:rPr>
        <w:t xml:space="preserve">, </w:t>
      </w:r>
      <w:r w:rsidR="00A06004">
        <w:rPr>
          <w:bCs/>
          <w:i/>
          <w:iCs/>
          <w:color w:val="000000" w:themeColor="text1"/>
        </w:rPr>
        <w:t>p</w:t>
      </w:r>
      <w:r w:rsidR="00A06004">
        <w:rPr>
          <w:bCs/>
          <w:color w:val="000000" w:themeColor="text1"/>
        </w:rPr>
        <w:t xml:space="preserve"> = .3</w:t>
      </w:r>
      <w:r w:rsidR="00A06004">
        <w:rPr>
          <w:bCs/>
          <w:color w:val="000000" w:themeColor="text1"/>
        </w:rPr>
        <w:t>5</w:t>
      </w:r>
      <w:r w:rsidR="00F231E6">
        <w:rPr>
          <w:bCs/>
          <w:color w:val="000000" w:themeColor="text1"/>
        </w:rPr>
        <w:t xml:space="preserve">; </w:t>
      </w:r>
      <w:r w:rsidR="00F231E6" w:rsidRPr="00DC1A6B">
        <w:rPr>
          <w:bCs/>
          <w:i/>
          <w:iCs/>
          <w:color w:val="000000" w:themeColor="text1"/>
        </w:rPr>
        <w:t>F</w:t>
      </w:r>
      <w:r w:rsidR="00F231E6">
        <w:rPr>
          <w:bCs/>
          <w:color w:val="000000" w:themeColor="text1"/>
        </w:rPr>
        <w:t>(546, 35</w:t>
      </w:r>
      <w:r w:rsidR="00F231E6">
        <w:rPr>
          <w:bCs/>
          <w:color w:val="000000" w:themeColor="text1"/>
        </w:rPr>
        <w:t>2</w:t>
      </w:r>
      <w:r w:rsidR="00F231E6">
        <w:rPr>
          <w:bCs/>
          <w:color w:val="000000" w:themeColor="text1"/>
        </w:rPr>
        <w:t>) = 1.0</w:t>
      </w:r>
      <w:r w:rsidR="00F231E6">
        <w:rPr>
          <w:bCs/>
          <w:color w:val="000000" w:themeColor="text1"/>
        </w:rPr>
        <w:t>0</w:t>
      </w:r>
      <w:r w:rsidR="00F231E6">
        <w:rPr>
          <w:bCs/>
          <w:color w:val="000000" w:themeColor="text1"/>
        </w:rPr>
        <w:t xml:space="preserve">, </w:t>
      </w:r>
      <w:r w:rsidR="00F231E6" w:rsidRPr="00AE56A0">
        <w:rPr>
          <w:bCs/>
          <w:i/>
          <w:iCs/>
          <w:color w:val="000000" w:themeColor="text1"/>
        </w:rPr>
        <w:t>p</w:t>
      </w:r>
      <w:r w:rsidR="00F231E6">
        <w:rPr>
          <w:bCs/>
          <w:color w:val="000000" w:themeColor="text1"/>
        </w:rPr>
        <w:t xml:space="preserve"> = .</w:t>
      </w:r>
      <w:r w:rsidR="00F231E6">
        <w:rPr>
          <w:bCs/>
          <w:color w:val="000000" w:themeColor="text1"/>
        </w:rPr>
        <w:t>98</w:t>
      </w:r>
      <w:r w:rsidR="00A06004">
        <w:rPr>
          <w:bCs/>
          <w:color w:val="000000" w:themeColor="text1"/>
        </w:rPr>
        <w:t xml:space="preserve"> between control </w:t>
      </w:r>
    </w:p>
    <w:p w14:paraId="4712D9A9" w14:textId="77777777" w:rsidR="00486157" w:rsidRDefault="00A06004" w:rsidP="00486157">
      <w:pPr>
        <w:spacing w:line="480" w:lineRule="auto"/>
        <w:rPr>
          <w:bCs/>
          <w:color w:val="000000" w:themeColor="text1"/>
        </w:rPr>
      </w:pPr>
      <w:r>
        <w:rPr>
          <w:bCs/>
          <w:color w:val="000000" w:themeColor="text1"/>
        </w:rPr>
        <w:lastRenderedPageBreak/>
        <w:t>(</w:t>
      </w:r>
      <w:r w:rsidRPr="00F62F9F">
        <w:rPr>
          <w:bCs/>
          <w:i/>
          <w:iCs/>
          <w:color w:val="000000" w:themeColor="text1"/>
        </w:rPr>
        <w:t>M</w:t>
      </w:r>
      <w:r>
        <w:rPr>
          <w:bCs/>
          <w:color w:val="000000" w:themeColor="text1"/>
        </w:rPr>
        <w:t xml:space="preserve"> = 3.</w:t>
      </w:r>
      <w:r>
        <w:rPr>
          <w:bCs/>
          <w:color w:val="000000" w:themeColor="text1"/>
        </w:rPr>
        <w:t>19</w:t>
      </w:r>
      <w:r>
        <w:rPr>
          <w:bCs/>
          <w:color w:val="000000" w:themeColor="text1"/>
        </w:rPr>
        <w:t xml:space="preserve">, </w:t>
      </w:r>
      <w:r w:rsidRPr="00F62F9F">
        <w:rPr>
          <w:bCs/>
          <w:i/>
          <w:iCs/>
          <w:color w:val="000000" w:themeColor="text1"/>
        </w:rPr>
        <w:t>SD</w:t>
      </w:r>
      <w:r>
        <w:rPr>
          <w:bCs/>
          <w:color w:val="000000" w:themeColor="text1"/>
        </w:rPr>
        <w:t xml:space="preserve"> = .6</w:t>
      </w:r>
      <w:r>
        <w:rPr>
          <w:bCs/>
          <w:color w:val="000000" w:themeColor="text1"/>
        </w:rPr>
        <w:t>9</w:t>
      </w:r>
      <w:r>
        <w:rPr>
          <w:bCs/>
          <w:color w:val="000000" w:themeColor="text1"/>
        </w:rPr>
        <w:t>) and fixed vignettes group (</w:t>
      </w:r>
      <w:r w:rsidRPr="00F62F9F">
        <w:rPr>
          <w:bCs/>
          <w:i/>
          <w:iCs/>
          <w:color w:val="000000" w:themeColor="text1"/>
        </w:rPr>
        <w:t>M</w:t>
      </w:r>
      <w:r>
        <w:rPr>
          <w:bCs/>
          <w:color w:val="000000" w:themeColor="text1"/>
        </w:rPr>
        <w:t xml:space="preserve"> = 3.</w:t>
      </w:r>
      <w:r>
        <w:rPr>
          <w:bCs/>
          <w:color w:val="000000" w:themeColor="text1"/>
        </w:rPr>
        <w:t>15</w:t>
      </w:r>
      <w:r>
        <w:rPr>
          <w:bCs/>
          <w:color w:val="000000" w:themeColor="text1"/>
        </w:rPr>
        <w:t xml:space="preserve">, </w:t>
      </w:r>
      <w:r w:rsidRPr="00F62F9F">
        <w:rPr>
          <w:bCs/>
          <w:i/>
          <w:iCs/>
          <w:color w:val="000000" w:themeColor="text1"/>
        </w:rPr>
        <w:t>SD</w:t>
      </w:r>
      <w:r>
        <w:rPr>
          <w:bCs/>
          <w:color w:val="000000" w:themeColor="text1"/>
        </w:rPr>
        <w:t xml:space="preserve"> = .6</w:t>
      </w:r>
      <w:r>
        <w:rPr>
          <w:bCs/>
          <w:color w:val="000000" w:themeColor="text1"/>
        </w:rPr>
        <w:t>9</w:t>
      </w:r>
      <w:r>
        <w:rPr>
          <w:bCs/>
          <w:color w:val="000000" w:themeColor="text1"/>
        </w:rPr>
        <w:t>)</w:t>
      </w:r>
      <w:r>
        <w:rPr>
          <w:bCs/>
          <w:color w:val="000000" w:themeColor="text1"/>
        </w:rPr>
        <w:t xml:space="preserve">; openness, </w:t>
      </w:r>
      <w:proofErr w:type="gramStart"/>
      <w:r>
        <w:rPr>
          <w:bCs/>
          <w:i/>
          <w:iCs/>
          <w:color w:val="000000" w:themeColor="text1"/>
        </w:rPr>
        <w:t>t</w:t>
      </w:r>
      <w:r>
        <w:rPr>
          <w:bCs/>
          <w:color w:val="000000" w:themeColor="text1"/>
        </w:rPr>
        <w:t>(</w:t>
      </w:r>
      <w:proofErr w:type="gramEnd"/>
      <w:r w:rsidR="00AA143E">
        <w:rPr>
          <w:bCs/>
          <w:color w:val="000000" w:themeColor="text1"/>
        </w:rPr>
        <w:t>764.66</w:t>
      </w:r>
      <w:r>
        <w:rPr>
          <w:bCs/>
          <w:color w:val="000000" w:themeColor="text1"/>
        </w:rPr>
        <w:t>) = .</w:t>
      </w:r>
      <w:r w:rsidR="00AA143E">
        <w:rPr>
          <w:bCs/>
          <w:color w:val="000000" w:themeColor="text1"/>
        </w:rPr>
        <w:t>19</w:t>
      </w:r>
      <w:r>
        <w:rPr>
          <w:bCs/>
          <w:color w:val="000000" w:themeColor="text1"/>
        </w:rPr>
        <w:t xml:space="preserve">, </w:t>
      </w:r>
      <w:r>
        <w:rPr>
          <w:bCs/>
          <w:i/>
          <w:iCs/>
          <w:color w:val="000000" w:themeColor="text1"/>
        </w:rPr>
        <w:t>p</w:t>
      </w:r>
      <w:r>
        <w:rPr>
          <w:bCs/>
          <w:color w:val="000000" w:themeColor="text1"/>
        </w:rPr>
        <w:t xml:space="preserve"> = .</w:t>
      </w:r>
      <w:r w:rsidR="00AA143E">
        <w:rPr>
          <w:bCs/>
          <w:color w:val="000000" w:themeColor="text1"/>
        </w:rPr>
        <w:t>85</w:t>
      </w:r>
      <w:r w:rsidR="00F231E6">
        <w:rPr>
          <w:bCs/>
          <w:color w:val="000000" w:themeColor="text1"/>
        </w:rPr>
        <w:t xml:space="preserve">; </w:t>
      </w:r>
      <w:r w:rsidR="00F231E6" w:rsidRPr="00DC1A6B">
        <w:rPr>
          <w:bCs/>
          <w:i/>
          <w:iCs/>
          <w:color w:val="000000" w:themeColor="text1"/>
        </w:rPr>
        <w:t>F</w:t>
      </w:r>
      <w:r w:rsidR="00F231E6">
        <w:rPr>
          <w:bCs/>
          <w:color w:val="000000" w:themeColor="text1"/>
        </w:rPr>
        <w:t>(</w:t>
      </w:r>
      <w:r w:rsidR="00F231E6">
        <w:rPr>
          <w:bCs/>
          <w:color w:val="000000" w:themeColor="text1"/>
        </w:rPr>
        <w:t>550</w:t>
      </w:r>
      <w:r w:rsidR="00F231E6">
        <w:rPr>
          <w:bCs/>
          <w:color w:val="000000" w:themeColor="text1"/>
        </w:rPr>
        <w:t>, 35</w:t>
      </w:r>
      <w:r w:rsidR="00F231E6">
        <w:rPr>
          <w:bCs/>
          <w:color w:val="000000" w:themeColor="text1"/>
        </w:rPr>
        <w:t>4</w:t>
      </w:r>
      <w:r w:rsidR="00F231E6">
        <w:rPr>
          <w:bCs/>
          <w:color w:val="000000" w:themeColor="text1"/>
        </w:rPr>
        <w:t>) = 1.0</w:t>
      </w:r>
      <w:r w:rsidR="00F231E6">
        <w:rPr>
          <w:bCs/>
          <w:color w:val="000000" w:themeColor="text1"/>
        </w:rPr>
        <w:t>3</w:t>
      </w:r>
      <w:r w:rsidR="00F231E6">
        <w:rPr>
          <w:bCs/>
          <w:color w:val="000000" w:themeColor="text1"/>
        </w:rPr>
        <w:t xml:space="preserve">, </w:t>
      </w:r>
      <w:r w:rsidR="00F231E6" w:rsidRPr="00AE56A0">
        <w:rPr>
          <w:bCs/>
          <w:i/>
          <w:iCs/>
          <w:color w:val="000000" w:themeColor="text1"/>
        </w:rPr>
        <w:t>p</w:t>
      </w:r>
      <w:r w:rsidR="00F231E6">
        <w:rPr>
          <w:bCs/>
          <w:color w:val="000000" w:themeColor="text1"/>
        </w:rPr>
        <w:t xml:space="preserve"> = .</w:t>
      </w:r>
      <w:r w:rsidR="00F231E6">
        <w:rPr>
          <w:bCs/>
          <w:color w:val="000000" w:themeColor="text1"/>
        </w:rPr>
        <w:t>73</w:t>
      </w:r>
      <w:r>
        <w:rPr>
          <w:bCs/>
          <w:color w:val="000000" w:themeColor="text1"/>
        </w:rPr>
        <w:t xml:space="preserve"> between control (</w:t>
      </w:r>
      <w:r w:rsidRPr="00F62F9F">
        <w:rPr>
          <w:bCs/>
          <w:i/>
          <w:iCs/>
          <w:color w:val="000000" w:themeColor="text1"/>
        </w:rPr>
        <w:t>M</w:t>
      </w:r>
      <w:r>
        <w:rPr>
          <w:bCs/>
          <w:color w:val="000000" w:themeColor="text1"/>
        </w:rPr>
        <w:t xml:space="preserve"> = 3.</w:t>
      </w:r>
      <w:r w:rsidR="00AA143E">
        <w:rPr>
          <w:bCs/>
          <w:color w:val="000000" w:themeColor="text1"/>
        </w:rPr>
        <w:t>62</w:t>
      </w:r>
      <w:r>
        <w:rPr>
          <w:bCs/>
          <w:color w:val="000000" w:themeColor="text1"/>
        </w:rPr>
        <w:t xml:space="preserve">, </w:t>
      </w:r>
      <w:r w:rsidRPr="00F62F9F">
        <w:rPr>
          <w:bCs/>
          <w:i/>
          <w:iCs/>
          <w:color w:val="000000" w:themeColor="text1"/>
        </w:rPr>
        <w:t>SD</w:t>
      </w:r>
      <w:r>
        <w:rPr>
          <w:bCs/>
          <w:color w:val="000000" w:themeColor="text1"/>
        </w:rPr>
        <w:t xml:space="preserve"> = .7</w:t>
      </w:r>
      <w:r w:rsidR="00AA143E">
        <w:rPr>
          <w:bCs/>
          <w:color w:val="000000" w:themeColor="text1"/>
        </w:rPr>
        <w:t>6</w:t>
      </w:r>
      <w:r>
        <w:rPr>
          <w:bCs/>
          <w:color w:val="000000" w:themeColor="text1"/>
        </w:rPr>
        <w:t>) and fixed vignettes group (</w:t>
      </w:r>
      <w:r w:rsidRPr="00F62F9F">
        <w:rPr>
          <w:bCs/>
          <w:i/>
          <w:iCs/>
          <w:color w:val="000000" w:themeColor="text1"/>
        </w:rPr>
        <w:t>M</w:t>
      </w:r>
      <w:r>
        <w:rPr>
          <w:bCs/>
          <w:color w:val="000000" w:themeColor="text1"/>
        </w:rPr>
        <w:t xml:space="preserve"> = 3.</w:t>
      </w:r>
      <w:r w:rsidR="00AA143E">
        <w:rPr>
          <w:bCs/>
          <w:color w:val="000000" w:themeColor="text1"/>
        </w:rPr>
        <w:t>61</w:t>
      </w:r>
      <w:r>
        <w:rPr>
          <w:bCs/>
          <w:color w:val="000000" w:themeColor="text1"/>
        </w:rPr>
        <w:t xml:space="preserve">, </w:t>
      </w:r>
      <w:r w:rsidRPr="00F62F9F">
        <w:rPr>
          <w:bCs/>
          <w:i/>
          <w:iCs/>
          <w:color w:val="000000" w:themeColor="text1"/>
        </w:rPr>
        <w:t>SD</w:t>
      </w:r>
      <w:r>
        <w:rPr>
          <w:bCs/>
          <w:color w:val="000000" w:themeColor="text1"/>
        </w:rPr>
        <w:t xml:space="preserve"> = .</w:t>
      </w:r>
      <w:r w:rsidR="00AA143E">
        <w:rPr>
          <w:bCs/>
          <w:color w:val="000000" w:themeColor="text1"/>
        </w:rPr>
        <w:t>74</w:t>
      </w:r>
      <w:r>
        <w:rPr>
          <w:bCs/>
          <w:color w:val="000000" w:themeColor="text1"/>
        </w:rPr>
        <w:t>)</w:t>
      </w:r>
      <w:r w:rsidR="00AA143E">
        <w:rPr>
          <w:bCs/>
          <w:color w:val="000000" w:themeColor="text1"/>
        </w:rPr>
        <w:t>; nor negative emotionality</w:t>
      </w:r>
      <w:r w:rsidR="00AA143E">
        <w:rPr>
          <w:bCs/>
          <w:color w:val="000000" w:themeColor="text1"/>
        </w:rPr>
        <w:t xml:space="preserve">, </w:t>
      </w:r>
      <w:r w:rsidR="00AA143E">
        <w:rPr>
          <w:bCs/>
          <w:i/>
          <w:iCs/>
          <w:color w:val="000000" w:themeColor="text1"/>
        </w:rPr>
        <w:t>t</w:t>
      </w:r>
      <w:r w:rsidR="00AA143E">
        <w:rPr>
          <w:bCs/>
          <w:color w:val="000000" w:themeColor="text1"/>
        </w:rPr>
        <w:t>(7</w:t>
      </w:r>
      <w:r w:rsidR="0003017A">
        <w:rPr>
          <w:bCs/>
          <w:color w:val="000000" w:themeColor="text1"/>
        </w:rPr>
        <w:t>14.40</w:t>
      </w:r>
      <w:r w:rsidR="00AA143E">
        <w:rPr>
          <w:bCs/>
          <w:color w:val="000000" w:themeColor="text1"/>
        </w:rPr>
        <w:t xml:space="preserve">) = </w:t>
      </w:r>
      <w:r w:rsidR="0003017A">
        <w:rPr>
          <w:bCs/>
          <w:color w:val="000000" w:themeColor="text1"/>
        </w:rPr>
        <w:t>-.67</w:t>
      </w:r>
      <w:r w:rsidR="00AA143E">
        <w:rPr>
          <w:bCs/>
          <w:color w:val="000000" w:themeColor="text1"/>
        </w:rPr>
        <w:t xml:space="preserve">, </w:t>
      </w:r>
      <w:r w:rsidR="00AA143E">
        <w:rPr>
          <w:bCs/>
          <w:i/>
          <w:iCs/>
          <w:color w:val="000000" w:themeColor="text1"/>
        </w:rPr>
        <w:t>p</w:t>
      </w:r>
      <w:r w:rsidR="00AA143E">
        <w:rPr>
          <w:bCs/>
          <w:color w:val="000000" w:themeColor="text1"/>
        </w:rPr>
        <w:t xml:space="preserve"> = .</w:t>
      </w:r>
      <w:r w:rsidR="0003017A">
        <w:rPr>
          <w:bCs/>
          <w:color w:val="000000" w:themeColor="text1"/>
        </w:rPr>
        <w:t>51</w:t>
      </w:r>
      <w:r w:rsidR="00F231E6">
        <w:rPr>
          <w:bCs/>
          <w:color w:val="000000" w:themeColor="text1"/>
        </w:rPr>
        <w:t xml:space="preserve">; </w:t>
      </w:r>
    </w:p>
    <w:p w14:paraId="3FB51FB7" w14:textId="77777777" w:rsidR="00486157" w:rsidRDefault="00F231E6" w:rsidP="00486157">
      <w:pPr>
        <w:spacing w:line="480" w:lineRule="auto"/>
        <w:rPr>
          <w:bCs/>
          <w:color w:val="000000" w:themeColor="text1"/>
        </w:rPr>
      </w:pPr>
      <w:proofErr w:type="gramStart"/>
      <w:r w:rsidRPr="00DC1A6B">
        <w:rPr>
          <w:bCs/>
          <w:i/>
          <w:iCs/>
          <w:color w:val="000000" w:themeColor="text1"/>
        </w:rPr>
        <w:t>F</w:t>
      </w:r>
      <w:r>
        <w:rPr>
          <w:bCs/>
          <w:color w:val="000000" w:themeColor="text1"/>
        </w:rPr>
        <w:t>(</w:t>
      </w:r>
      <w:proofErr w:type="gramEnd"/>
      <w:r>
        <w:rPr>
          <w:bCs/>
          <w:color w:val="000000" w:themeColor="text1"/>
        </w:rPr>
        <w:t>5</w:t>
      </w:r>
      <w:r>
        <w:rPr>
          <w:bCs/>
          <w:color w:val="000000" w:themeColor="text1"/>
        </w:rPr>
        <w:t>50</w:t>
      </w:r>
      <w:r>
        <w:rPr>
          <w:bCs/>
          <w:color w:val="000000" w:themeColor="text1"/>
        </w:rPr>
        <w:t xml:space="preserve">, </w:t>
      </w:r>
      <w:r>
        <w:rPr>
          <w:bCs/>
          <w:color w:val="000000" w:themeColor="text1"/>
        </w:rPr>
        <w:t>354</w:t>
      </w:r>
      <w:r>
        <w:rPr>
          <w:bCs/>
          <w:color w:val="000000" w:themeColor="text1"/>
        </w:rPr>
        <w:t xml:space="preserve">) = </w:t>
      </w:r>
      <w:r>
        <w:rPr>
          <w:bCs/>
          <w:color w:val="000000" w:themeColor="text1"/>
        </w:rPr>
        <w:t>.86</w:t>
      </w:r>
      <w:r>
        <w:rPr>
          <w:bCs/>
          <w:color w:val="000000" w:themeColor="text1"/>
        </w:rPr>
        <w:t xml:space="preserve">, </w:t>
      </w:r>
      <w:r w:rsidRPr="00AE56A0">
        <w:rPr>
          <w:bCs/>
          <w:i/>
          <w:iCs/>
          <w:color w:val="000000" w:themeColor="text1"/>
        </w:rPr>
        <w:t>p</w:t>
      </w:r>
      <w:r>
        <w:rPr>
          <w:bCs/>
          <w:color w:val="000000" w:themeColor="text1"/>
        </w:rPr>
        <w:t xml:space="preserve"> = .</w:t>
      </w:r>
      <w:r>
        <w:rPr>
          <w:bCs/>
          <w:color w:val="000000" w:themeColor="text1"/>
        </w:rPr>
        <w:t>12</w:t>
      </w:r>
      <w:r w:rsidR="00AA143E">
        <w:rPr>
          <w:bCs/>
          <w:color w:val="000000" w:themeColor="text1"/>
        </w:rPr>
        <w:t xml:space="preserve"> between control (</w:t>
      </w:r>
      <w:r w:rsidR="00AA143E" w:rsidRPr="00F62F9F">
        <w:rPr>
          <w:bCs/>
          <w:i/>
          <w:iCs/>
          <w:color w:val="000000" w:themeColor="text1"/>
        </w:rPr>
        <w:t>M</w:t>
      </w:r>
      <w:r w:rsidR="00AA143E">
        <w:rPr>
          <w:bCs/>
          <w:color w:val="000000" w:themeColor="text1"/>
        </w:rPr>
        <w:t xml:space="preserve"> = </w:t>
      </w:r>
      <w:r w:rsidR="0003017A">
        <w:rPr>
          <w:bCs/>
          <w:color w:val="000000" w:themeColor="text1"/>
        </w:rPr>
        <w:t>2.73</w:t>
      </w:r>
      <w:r w:rsidR="00AA143E">
        <w:rPr>
          <w:bCs/>
          <w:color w:val="000000" w:themeColor="text1"/>
        </w:rPr>
        <w:t xml:space="preserve">, </w:t>
      </w:r>
      <w:r w:rsidR="00AA143E" w:rsidRPr="00F62F9F">
        <w:rPr>
          <w:bCs/>
          <w:i/>
          <w:iCs/>
          <w:color w:val="000000" w:themeColor="text1"/>
        </w:rPr>
        <w:t>SD</w:t>
      </w:r>
      <w:r w:rsidR="00AA143E">
        <w:rPr>
          <w:bCs/>
          <w:color w:val="000000" w:themeColor="text1"/>
        </w:rPr>
        <w:t xml:space="preserve"> = .</w:t>
      </w:r>
      <w:r w:rsidR="0003017A">
        <w:rPr>
          <w:bCs/>
          <w:color w:val="000000" w:themeColor="text1"/>
        </w:rPr>
        <w:t>7</w:t>
      </w:r>
      <w:r w:rsidR="00AA143E">
        <w:rPr>
          <w:bCs/>
          <w:color w:val="000000" w:themeColor="text1"/>
        </w:rPr>
        <w:t xml:space="preserve">7) and fixed vignettes group </w:t>
      </w:r>
    </w:p>
    <w:p w14:paraId="065526D9" w14:textId="45CD9522" w:rsidR="00E0689B" w:rsidRDefault="00AA143E" w:rsidP="00486157">
      <w:pPr>
        <w:spacing w:line="480" w:lineRule="auto"/>
        <w:rPr>
          <w:bCs/>
          <w:color w:val="000000" w:themeColor="text1"/>
        </w:rPr>
      </w:pPr>
      <w:r>
        <w:rPr>
          <w:bCs/>
          <w:color w:val="000000" w:themeColor="text1"/>
        </w:rPr>
        <w:t>(</w:t>
      </w:r>
      <w:r w:rsidRPr="00F62F9F">
        <w:rPr>
          <w:bCs/>
          <w:i/>
          <w:iCs/>
          <w:color w:val="000000" w:themeColor="text1"/>
        </w:rPr>
        <w:t>M</w:t>
      </w:r>
      <w:r>
        <w:rPr>
          <w:bCs/>
          <w:color w:val="000000" w:themeColor="text1"/>
        </w:rPr>
        <w:t xml:space="preserve"> = </w:t>
      </w:r>
      <w:r w:rsidR="0003017A">
        <w:rPr>
          <w:bCs/>
          <w:color w:val="000000" w:themeColor="text1"/>
        </w:rPr>
        <w:t>2.77</w:t>
      </w:r>
      <w:r>
        <w:rPr>
          <w:bCs/>
          <w:color w:val="000000" w:themeColor="text1"/>
        </w:rPr>
        <w:t xml:space="preserve">, </w:t>
      </w:r>
      <w:r w:rsidRPr="00F62F9F">
        <w:rPr>
          <w:bCs/>
          <w:i/>
          <w:iCs/>
          <w:color w:val="000000" w:themeColor="text1"/>
        </w:rPr>
        <w:t>SD</w:t>
      </w:r>
      <w:r>
        <w:rPr>
          <w:bCs/>
          <w:color w:val="000000" w:themeColor="text1"/>
        </w:rPr>
        <w:t xml:space="preserve"> = .</w:t>
      </w:r>
      <w:r w:rsidR="0003017A">
        <w:rPr>
          <w:bCs/>
          <w:color w:val="000000" w:themeColor="text1"/>
        </w:rPr>
        <w:t>83</w:t>
      </w:r>
      <w:r>
        <w:rPr>
          <w:bCs/>
          <w:color w:val="000000" w:themeColor="text1"/>
        </w:rPr>
        <w:t>)</w:t>
      </w:r>
      <w:r w:rsidR="0003017A">
        <w:rPr>
          <w:bCs/>
          <w:color w:val="000000" w:themeColor="text1"/>
        </w:rPr>
        <w:t>.</w:t>
      </w:r>
      <w:r w:rsidR="00E0689B" w:rsidRPr="00E0689B">
        <w:rPr>
          <w:bCs/>
          <w:color w:val="000000" w:themeColor="text1"/>
        </w:rPr>
        <w:t xml:space="preserve"> </w:t>
      </w:r>
      <w:r w:rsidR="00E0689B">
        <w:rPr>
          <w:bCs/>
          <w:color w:val="000000" w:themeColor="text1"/>
        </w:rPr>
        <w:t>See Table 4 for t-test results comparing control and fixed vignette groups on means of each personality scores</w:t>
      </w:r>
      <w:r w:rsidR="0080574C">
        <w:rPr>
          <w:bCs/>
          <w:color w:val="000000" w:themeColor="text1"/>
        </w:rPr>
        <w:t xml:space="preserve">, and </w:t>
      </w:r>
      <w:r w:rsidR="00D30442">
        <w:rPr>
          <w:bCs/>
          <w:color w:val="000000" w:themeColor="text1"/>
        </w:rPr>
        <w:t>Table 5 for F</w:t>
      </w:r>
      <w:r w:rsidR="00D30442">
        <w:rPr>
          <w:bCs/>
          <w:color w:val="000000" w:themeColor="text1"/>
        </w:rPr>
        <w:t xml:space="preserve">-test results comparing control and fixed vignette groups on </w:t>
      </w:r>
      <w:r w:rsidR="00D30442">
        <w:rPr>
          <w:bCs/>
          <w:color w:val="000000" w:themeColor="text1"/>
        </w:rPr>
        <w:t>standard deviations</w:t>
      </w:r>
      <w:r w:rsidR="00D30442">
        <w:rPr>
          <w:bCs/>
          <w:color w:val="000000" w:themeColor="text1"/>
        </w:rPr>
        <w:t xml:space="preserve"> of each personality scores.</w:t>
      </w:r>
    </w:p>
    <w:p w14:paraId="7ADF0B78" w14:textId="0E1BB3D0" w:rsidR="003E0D09" w:rsidRPr="005C6941" w:rsidRDefault="003E0D09" w:rsidP="00486157">
      <w:pPr>
        <w:spacing w:line="480" w:lineRule="auto"/>
        <w:rPr>
          <w:bCs/>
          <w:color w:val="000000" w:themeColor="text1"/>
        </w:rPr>
      </w:pPr>
      <w:r>
        <w:rPr>
          <w:bCs/>
          <w:color w:val="000000" w:themeColor="text1"/>
        </w:rPr>
        <w:tab/>
      </w:r>
      <w:r w:rsidR="006D20C9">
        <w:t xml:space="preserve">Cronbach’s alpha of </w:t>
      </w:r>
      <w:r w:rsidR="006D20C9">
        <w:t>conscientiousness from control group</w:t>
      </w:r>
      <w:r w:rsidR="006D20C9">
        <w:t xml:space="preserve"> is .</w:t>
      </w:r>
      <w:r w:rsidR="0037333B">
        <w:t>86, from fixed vignettes group is .88; that of agreeableness from control group is .82, from fixed vignettes group is .79; that of negative emotionality from control group is .86, from fixed vignettes group is .88; that of extraversion from control group is .81, from fixed vignettes group is .80. Lastly, the Cronbach’s alpha of openness from control group is .86, from fixed vignettes group is .85.</w:t>
      </w:r>
    </w:p>
    <w:p w14:paraId="3814C8BA" w14:textId="787EA83A" w:rsidR="00F7496C" w:rsidRDefault="003F7D53" w:rsidP="00783D79">
      <w:pPr>
        <w:spacing w:line="480" w:lineRule="auto"/>
        <w:ind w:firstLine="720"/>
        <w:rPr>
          <w:bCs/>
          <w:color w:val="000000" w:themeColor="text1"/>
        </w:rPr>
      </w:pPr>
      <w:r>
        <w:rPr>
          <w:bCs/>
          <w:color w:val="000000" w:themeColor="text1"/>
        </w:rPr>
        <w:t xml:space="preserve">The independent sample t-test </w:t>
      </w:r>
      <w:r w:rsidR="000674DF">
        <w:rPr>
          <w:bCs/>
          <w:color w:val="000000" w:themeColor="text1"/>
        </w:rPr>
        <w:t xml:space="preserve">and </w:t>
      </w:r>
      <w:r w:rsidR="00E85A6D">
        <w:rPr>
          <w:bCs/>
          <w:color w:val="000000" w:themeColor="text1"/>
        </w:rPr>
        <w:t>F-test</w:t>
      </w:r>
      <w:r w:rsidR="000674DF">
        <w:rPr>
          <w:bCs/>
          <w:color w:val="000000" w:themeColor="text1"/>
        </w:rPr>
        <w:t xml:space="preserve"> </w:t>
      </w:r>
      <w:r>
        <w:rPr>
          <w:bCs/>
          <w:color w:val="000000" w:themeColor="text1"/>
        </w:rPr>
        <w:t xml:space="preserve">failed to show </w:t>
      </w:r>
      <w:r>
        <w:rPr>
          <w:bCs/>
          <w:color w:val="000000" w:themeColor="text1"/>
        </w:rPr>
        <w:t xml:space="preserve">any significant result in means </w:t>
      </w:r>
      <w:r w:rsidR="0074286F">
        <w:rPr>
          <w:bCs/>
          <w:color w:val="000000" w:themeColor="text1"/>
        </w:rPr>
        <w:t>nor</w:t>
      </w:r>
      <w:r w:rsidR="00C4064F">
        <w:rPr>
          <w:bCs/>
          <w:color w:val="000000" w:themeColor="text1"/>
        </w:rPr>
        <w:t xml:space="preserve"> standard deviations </w:t>
      </w:r>
      <w:r>
        <w:rPr>
          <w:bCs/>
          <w:color w:val="000000" w:themeColor="text1"/>
        </w:rPr>
        <w:t xml:space="preserve">of each personality scores. </w:t>
      </w:r>
      <w:r w:rsidR="000D018D">
        <w:rPr>
          <w:bCs/>
          <w:color w:val="000000" w:themeColor="text1"/>
        </w:rPr>
        <w:t xml:space="preserve">Besides, the reliabilities of both groups </w:t>
      </w:r>
      <w:r w:rsidR="004A2A4B">
        <w:rPr>
          <w:bCs/>
          <w:color w:val="000000" w:themeColor="text1"/>
        </w:rPr>
        <w:t>failed to show that one is more efficient than the other.</w:t>
      </w:r>
      <w:r w:rsidR="000D018D">
        <w:rPr>
          <w:bCs/>
          <w:color w:val="000000" w:themeColor="text1"/>
        </w:rPr>
        <w:t xml:space="preserve"> </w:t>
      </w:r>
      <w:r>
        <w:rPr>
          <w:bCs/>
          <w:color w:val="000000" w:themeColor="text1"/>
        </w:rPr>
        <w:t>Thus, t</w:t>
      </w:r>
      <w:r w:rsidR="00F7496C">
        <w:rPr>
          <w:bCs/>
          <w:color w:val="000000" w:themeColor="text1"/>
        </w:rPr>
        <w:t xml:space="preserve">his hypothesis was supported. </w:t>
      </w:r>
      <w:r w:rsidR="00CB1F9C">
        <w:rPr>
          <w:bCs/>
          <w:color w:val="000000" w:themeColor="text1"/>
        </w:rPr>
        <w:t xml:space="preserve">Presenting </w:t>
      </w:r>
      <w:r w:rsidR="00D44E70">
        <w:rPr>
          <w:bCs/>
          <w:color w:val="000000" w:themeColor="text1"/>
        </w:rPr>
        <w:t xml:space="preserve">fixed vignettes </w:t>
      </w:r>
      <w:r w:rsidR="001D5737">
        <w:rPr>
          <w:bCs/>
          <w:color w:val="000000" w:themeColor="text1"/>
        </w:rPr>
        <w:t>prior to</w:t>
      </w:r>
      <w:r w:rsidR="00CB1F9C">
        <w:rPr>
          <w:bCs/>
          <w:color w:val="000000" w:themeColor="text1"/>
        </w:rPr>
        <w:t xml:space="preserve"> self-assessment did not alter the psychometrics of personality scores including means, standard deviations, and reliabilities. </w:t>
      </w:r>
    </w:p>
    <w:p w14:paraId="46EAE1E0" w14:textId="7E256063" w:rsidR="009B789D" w:rsidRDefault="009B789D" w:rsidP="009B789D">
      <w:pPr>
        <w:spacing w:line="480" w:lineRule="auto"/>
        <w:ind w:firstLine="720"/>
        <w:rPr>
          <w:bCs/>
          <w:i/>
          <w:iCs/>
          <w:color w:val="000000" w:themeColor="text1"/>
        </w:rPr>
      </w:pPr>
      <w:r w:rsidRPr="009B789D">
        <w:rPr>
          <w:bCs/>
          <w:i/>
          <w:iCs/>
          <w:color w:val="000000" w:themeColor="text1"/>
        </w:rPr>
        <w:t>Hypothesis 1b: The presentation of fixed vignettes improves the correlations of personality scores with the criterion measures relative</w:t>
      </w:r>
      <w:r w:rsidR="00A433EF">
        <w:rPr>
          <w:bCs/>
          <w:i/>
          <w:iCs/>
          <w:color w:val="000000" w:themeColor="text1"/>
        </w:rPr>
        <w:t xml:space="preserve"> </w:t>
      </w:r>
      <w:r w:rsidRPr="009B789D">
        <w:rPr>
          <w:bCs/>
          <w:i/>
          <w:iCs/>
          <w:color w:val="000000" w:themeColor="text1"/>
        </w:rPr>
        <w:t xml:space="preserve">the control condition. </w:t>
      </w:r>
    </w:p>
    <w:p w14:paraId="278E447B" w14:textId="77777777" w:rsidR="00F859F8" w:rsidRDefault="005F5B09" w:rsidP="00F859F8">
      <w:pPr>
        <w:spacing w:line="480" w:lineRule="auto"/>
        <w:ind w:firstLine="720"/>
        <w:rPr>
          <w:bCs/>
          <w:color w:val="000000" w:themeColor="text1"/>
        </w:rPr>
      </w:pPr>
      <w:r>
        <w:rPr>
          <w:bCs/>
          <w:color w:val="000000" w:themeColor="text1"/>
        </w:rPr>
        <w:t xml:space="preserve">In the control condition, conscientiousness </w:t>
      </w:r>
      <w:bookmarkStart w:id="10" w:name="_Hlk71283502"/>
      <w:r>
        <w:rPr>
          <w:bCs/>
          <w:color w:val="000000" w:themeColor="text1"/>
        </w:rPr>
        <w:t>(</w:t>
      </w:r>
      <w:r w:rsidRPr="005F5B09">
        <w:rPr>
          <w:bCs/>
          <w:i/>
          <w:iCs/>
          <w:color w:val="000000" w:themeColor="text1"/>
        </w:rPr>
        <w:t>r</w:t>
      </w:r>
      <w:r>
        <w:rPr>
          <w:bCs/>
          <w:color w:val="000000" w:themeColor="text1"/>
        </w:rPr>
        <w:t xml:space="preserve"> = .16</w:t>
      </w:r>
      <w:r w:rsidR="00F0646C">
        <w:rPr>
          <w:bCs/>
          <w:color w:val="000000" w:themeColor="text1"/>
        </w:rPr>
        <w:t xml:space="preserve">, </w:t>
      </w:r>
      <w:r w:rsidR="00F0646C">
        <w:rPr>
          <w:bCs/>
          <w:i/>
          <w:iCs/>
          <w:color w:val="000000" w:themeColor="text1"/>
        </w:rPr>
        <w:t>p</w:t>
      </w:r>
      <w:r w:rsidR="00F0646C">
        <w:rPr>
          <w:bCs/>
          <w:color w:val="000000" w:themeColor="text1"/>
        </w:rPr>
        <w:t xml:space="preserve"> &lt; .01</w:t>
      </w:r>
      <w:r>
        <w:rPr>
          <w:bCs/>
          <w:color w:val="000000" w:themeColor="text1"/>
        </w:rPr>
        <w:t>)</w:t>
      </w:r>
      <w:bookmarkEnd w:id="10"/>
      <w:r>
        <w:rPr>
          <w:bCs/>
          <w:color w:val="000000" w:themeColor="text1"/>
        </w:rPr>
        <w:t xml:space="preserve"> </w:t>
      </w:r>
      <w:r w:rsidR="00F11CF1">
        <w:rPr>
          <w:bCs/>
          <w:color w:val="000000" w:themeColor="text1"/>
        </w:rPr>
        <w:t xml:space="preserve">and negative emotionality </w:t>
      </w:r>
    </w:p>
    <w:p w14:paraId="3FDDF82C" w14:textId="77777777" w:rsidR="00F859F8" w:rsidRDefault="00F11CF1" w:rsidP="00F45EBF">
      <w:pPr>
        <w:spacing w:line="480" w:lineRule="auto"/>
        <w:rPr>
          <w:bCs/>
          <w:color w:val="000000" w:themeColor="text1"/>
        </w:rPr>
      </w:pPr>
      <w:r>
        <w:rPr>
          <w:bCs/>
          <w:color w:val="000000" w:themeColor="text1"/>
        </w:rPr>
        <w:t>(</w:t>
      </w:r>
      <w:r w:rsidRPr="00F11CF1">
        <w:rPr>
          <w:bCs/>
          <w:i/>
          <w:iCs/>
          <w:color w:val="000000" w:themeColor="text1"/>
        </w:rPr>
        <w:t>r</w:t>
      </w:r>
      <w:r>
        <w:rPr>
          <w:bCs/>
          <w:color w:val="000000" w:themeColor="text1"/>
        </w:rPr>
        <w:t xml:space="preserve"> = -.01</w:t>
      </w:r>
      <w:r w:rsidR="00F0646C">
        <w:rPr>
          <w:bCs/>
          <w:color w:val="000000" w:themeColor="text1"/>
        </w:rPr>
        <w:t xml:space="preserve">, </w:t>
      </w:r>
      <w:r w:rsidR="00F0646C" w:rsidRPr="00F0646C">
        <w:rPr>
          <w:bCs/>
          <w:i/>
          <w:iCs/>
          <w:color w:val="000000" w:themeColor="text1"/>
        </w:rPr>
        <w:t>p</w:t>
      </w:r>
      <w:r w:rsidR="00F0646C">
        <w:rPr>
          <w:bCs/>
          <w:color w:val="000000" w:themeColor="text1"/>
        </w:rPr>
        <w:t xml:space="preserve"> &lt; .05</w:t>
      </w:r>
      <w:r>
        <w:rPr>
          <w:bCs/>
          <w:color w:val="000000" w:themeColor="text1"/>
        </w:rPr>
        <w:t>)</w:t>
      </w:r>
      <w:r w:rsidR="00F0646C">
        <w:rPr>
          <w:bCs/>
          <w:color w:val="000000" w:themeColor="text1"/>
        </w:rPr>
        <w:t xml:space="preserve"> </w:t>
      </w:r>
      <w:r w:rsidR="000B57B6">
        <w:rPr>
          <w:bCs/>
          <w:color w:val="000000" w:themeColor="text1"/>
        </w:rPr>
        <w:t>were</w:t>
      </w:r>
      <w:r w:rsidR="00F0646C">
        <w:rPr>
          <w:bCs/>
          <w:color w:val="000000" w:themeColor="text1"/>
        </w:rPr>
        <w:t xml:space="preserve"> significantly correlate with </w:t>
      </w:r>
      <w:r w:rsidR="00447AAE">
        <w:rPr>
          <w:bCs/>
          <w:color w:val="000000" w:themeColor="text1"/>
        </w:rPr>
        <w:t>college student’s academic achievement (GPA). Extraversion</w:t>
      </w:r>
      <w:r w:rsidR="00A9060C">
        <w:rPr>
          <w:bCs/>
          <w:color w:val="000000" w:themeColor="text1"/>
        </w:rPr>
        <w:t xml:space="preserve"> </w:t>
      </w:r>
      <w:r w:rsidR="00A9060C">
        <w:rPr>
          <w:bCs/>
          <w:color w:val="000000" w:themeColor="text1"/>
        </w:rPr>
        <w:t>(</w:t>
      </w:r>
      <w:r w:rsidR="00A9060C" w:rsidRPr="005F5B09">
        <w:rPr>
          <w:bCs/>
          <w:i/>
          <w:iCs/>
          <w:color w:val="000000" w:themeColor="text1"/>
        </w:rPr>
        <w:t>r</w:t>
      </w:r>
      <w:r w:rsidR="00A9060C">
        <w:rPr>
          <w:bCs/>
          <w:color w:val="000000" w:themeColor="text1"/>
        </w:rPr>
        <w:t xml:space="preserve"> = .</w:t>
      </w:r>
      <w:r w:rsidR="00A9060C">
        <w:rPr>
          <w:bCs/>
          <w:color w:val="000000" w:themeColor="text1"/>
        </w:rPr>
        <w:t>20</w:t>
      </w:r>
      <w:r w:rsidR="00A9060C">
        <w:rPr>
          <w:bCs/>
          <w:color w:val="000000" w:themeColor="text1"/>
        </w:rPr>
        <w:t xml:space="preserve">, </w:t>
      </w:r>
      <w:r w:rsidR="00A9060C">
        <w:rPr>
          <w:bCs/>
          <w:i/>
          <w:iCs/>
          <w:color w:val="000000" w:themeColor="text1"/>
        </w:rPr>
        <w:t>p</w:t>
      </w:r>
      <w:r w:rsidR="00A9060C">
        <w:rPr>
          <w:bCs/>
          <w:color w:val="000000" w:themeColor="text1"/>
        </w:rPr>
        <w:t xml:space="preserve"> &lt; .01)</w:t>
      </w:r>
      <w:r w:rsidR="00447AAE">
        <w:rPr>
          <w:bCs/>
          <w:color w:val="000000" w:themeColor="text1"/>
        </w:rPr>
        <w:t>, agreeableness</w:t>
      </w:r>
      <w:r w:rsidR="00F859F8">
        <w:rPr>
          <w:bCs/>
          <w:color w:val="000000" w:themeColor="text1"/>
        </w:rPr>
        <w:t xml:space="preserve"> </w:t>
      </w:r>
      <w:r w:rsidR="00A9060C">
        <w:rPr>
          <w:bCs/>
          <w:color w:val="000000" w:themeColor="text1"/>
        </w:rPr>
        <w:t>(</w:t>
      </w:r>
      <w:r w:rsidR="00A9060C" w:rsidRPr="005F5B09">
        <w:rPr>
          <w:bCs/>
          <w:i/>
          <w:iCs/>
          <w:color w:val="000000" w:themeColor="text1"/>
        </w:rPr>
        <w:t>r</w:t>
      </w:r>
      <w:r w:rsidR="00A9060C">
        <w:rPr>
          <w:bCs/>
          <w:color w:val="000000" w:themeColor="text1"/>
        </w:rPr>
        <w:t xml:space="preserve"> = .</w:t>
      </w:r>
      <w:r w:rsidR="00A9060C">
        <w:rPr>
          <w:bCs/>
          <w:color w:val="000000" w:themeColor="text1"/>
        </w:rPr>
        <w:t>38</w:t>
      </w:r>
      <w:r w:rsidR="00A9060C">
        <w:rPr>
          <w:bCs/>
          <w:color w:val="000000" w:themeColor="text1"/>
        </w:rPr>
        <w:t xml:space="preserve">, </w:t>
      </w:r>
      <w:r w:rsidR="00A9060C">
        <w:rPr>
          <w:bCs/>
          <w:i/>
          <w:iCs/>
          <w:color w:val="000000" w:themeColor="text1"/>
        </w:rPr>
        <w:t>p</w:t>
      </w:r>
      <w:r w:rsidR="00A9060C">
        <w:rPr>
          <w:bCs/>
          <w:color w:val="000000" w:themeColor="text1"/>
        </w:rPr>
        <w:t xml:space="preserve"> &lt; .01)</w:t>
      </w:r>
      <w:r w:rsidR="00447AAE">
        <w:rPr>
          <w:bCs/>
          <w:color w:val="000000" w:themeColor="text1"/>
        </w:rPr>
        <w:t>, conscientiousness</w:t>
      </w:r>
      <w:r w:rsidR="00A9060C">
        <w:rPr>
          <w:bCs/>
          <w:color w:val="000000" w:themeColor="text1"/>
        </w:rPr>
        <w:t xml:space="preserve"> </w:t>
      </w:r>
    </w:p>
    <w:p w14:paraId="0F09C0B2" w14:textId="77777777" w:rsidR="00F859F8" w:rsidRDefault="00A9060C" w:rsidP="00F45EBF">
      <w:pPr>
        <w:spacing w:line="480" w:lineRule="auto"/>
        <w:rPr>
          <w:bCs/>
          <w:color w:val="000000" w:themeColor="text1"/>
        </w:rPr>
      </w:pPr>
      <w:r>
        <w:rPr>
          <w:bCs/>
          <w:color w:val="000000" w:themeColor="text1"/>
        </w:rPr>
        <w:lastRenderedPageBreak/>
        <w:t>(</w:t>
      </w:r>
      <w:r w:rsidRPr="005F5B09">
        <w:rPr>
          <w:bCs/>
          <w:i/>
          <w:iCs/>
          <w:color w:val="000000" w:themeColor="text1"/>
        </w:rPr>
        <w:t>r</w:t>
      </w:r>
      <w:r>
        <w:rPr>
          <w:bCs/>
          <w:color w:val="000000" w:themeColor="text1"/>
        </w:rPr>
        <w:t xml:space="preserve"> = .</w:t>
      </w:r>
      <w:r>
        <w:rPr>
          <w:bCs/>
          <w:color w:val="000000" w:themeColor="text1"/>
        </w:rPr>
        <w:t>4</w:t>
      </w:r>
      <w:r>
        <w:rPr>
          <w:bCs/>
          <w:color w:val="000000" w:themeColor="text1"/>
        </w:rPr>
        <w:t xml:space="preserve">6, </w:t>
      </w:r>
      <w:r>
        <w:rPr>
          <w:bCs/>
          <w:i/>
          <w:iCs/>
          <w:color w:val="000000" w:themeColor="text1"/>
        </w:rPr>
        <w:t>p</w:t>
      </w:r>
      <w:r>
        <w:rPr>
          <w:bCs/>
          <w:color w:val="000000" w:themeColor="text1"/>
        </w:rPr>
        <w:t xml:space="preserve"> &lt; .01)</w:t>
      </w:r>
      <w:r w:rsidR="00447AAE">
        <w:rPr>
          <w:bCs/>
          <w:color w:val="000000" w:themeColor="text1"/>
        </w:rPr>
        <w:t>, negative emotionality</w:t>
      </w:r>
      <w:r>
        <w:rPr>
          <w:bCs/>
          <w:color w:val="000000" w:themeColor="text1"/>
        </w:rPr>
        <w:t xml:space="preserve"> </w:t>
      </w:r>
      <w:r>
        <w:rPr>
          <w:bCs/>
          <w:color w:val="000000" w:themeColor="text1"/>
        </w:rPr>
        <w:t>(</w:t>
      </w:r>
      <w:r w:rsidRPr="005F5B09">
        <w:rPr>
          <w:bCs/>
          <w:i/>
          <w:iCs/>
          <w:color w:val="000000" w:themeColor="text1"/>
        </w:rPr>
        <w:t>r</w:t>
      </w:r>
      <w:r>
        <w:rPr>
          <w:bCs/>
          <w:color w:val="000000" w:themeColor="text1"/>
        </w:rPr>
        <w:t xml:space="preserve"> = </w:t>
      </w:r>
      <w:r>
        <w:rPr>
          <w:bCs/>
          <w:color w:val="000000" w:themeColor="text1"/>
        </w:rPr>
        <w:t>-.38</w:t>
      </w:r>
      <w:r>
        <w:rPr>
          <w:bCs/>
          <w:color w:val="000000" w:themeColor="text1"/>
        </w:rPr>
        <w:t xml:space="preserve">, </w:t>
      </w:r>
      <w:r>
        <w:rPr>
          <w:bCs/>
          <w:i/>
          <w:iCs/>
          <w:color w:val="000000" w:themeColor="text1"/>
        </w:rPr>
        <w:t>p</w:t>
      </w:r>
      <w:r>
        <w:rPr>
          <w:bCs/>
          <w:color w:val="000000" w:themeColor="text1"/>
        </w:rPr>
        <w:t xml:space="preserve"> &lt; .01)</w:t>
      </w:r>
      <w:r w:rsidR="00447AAE">
        <w:rPr>
          <w:bCs/>
          <w:color w:val="000000" w:themeColor="text1"/>
        </w:rPr>
        <w:t xml:space="preserve">, and </w:t>
      </w:r>
      <w:r w:rsidR="009216F1">
        <w:rPr>
          <w:bCs/>
          <w:color w:val="000000" w:themeColor="text1"/>
        </w:rPr>
        <w:t xml:space="preserve">openness </w:t>
      </w:r>
      <w:r>
        <w:rPr>
          <w:bCs/>
          <w:color w:val="000000" w:themeColor="text1"/>
        </w:rPr>
        <w:t>(</w:t>
      </w:r>
      <w:r w:rsidRPr="005F5B09">
        <w:rPr>
          <w:bCs/>
          <w:i/>
          <w:iCs/>
          <w:color w:val="000000" w:themeColor="text1"/>
        </w:rPr>
        <w:t>r</w:t>
      </w:r>
      <w:r>
        <w:rPr>
          <w:bCs/>
          <w:color w:val="000000" w:themeColor="text1"/>
        </w:rPr>
        <w:t xml:space="preserve"> = .</w:t>
      </w:r>
      <w:r>
        <w:rPr>
          <w:bCs/>
          <w:color w:val="000000" w:themeColor="text1"/>
        </w:rPr>
        <w:t>22</w:t>
      </w:r>
      <w:r>
        <w:rPr>
          <w:bCs/>
          <w:color w:val="000000" w:themeColor="text1"/>
        </w:rPr>
        <w:t xml:space="preserve">, </w:t>
      </w:r>
      <w:r>
        <w:rPr>
          <w:bCs/>
          <w:i/>
          <w:iCs/>
          <w:color w:val="000000" w:themeColor="text1"/>
        </w:rPr>
        <w:t>p</w:t>
      </w:r>
      <w:r>
        <w:rPr>
          <w:bCs/>
          <w:color w:val="000000" w:themeColor="text1"/>
        </w:rPr>
        <w:t xml:space="preserve"> &lt; .01)</w:t>
      </w:r>
      <w:r w:rsidR="000B57B6">
        <w:rPr>
          <w:bCs/>
          <w:color w:val="000000" w:themeColor="text1"/>
        </w:rPr>
        <w:t xml:space="preserve"> were</w:t>
      </w:r>
      <w:r w:rsidR="009216F1">
        <w:rPr>
          <w:bCs/>
          <w:color w:val="000000" w:themeColor="text1"/>
        </w:rPr>
        <w:t xml:space="preserve"> significantly correlate with health behaviors. Besides, extraversion</w:t>
      </w:r>
      <w:r w:rsidR="00B116A8">
        <w:rPr>
          <w:bCs/>
          <w:color w:val="000000" w:themeColor="text1"/>
        </w:rPr>
        <w:t xml:space="preserve"> </w:t>
      </w:r>
      <w:r w:rsidR="00B116A8">
        <w:rPr>
          <w:bCs/>
          <w:color w:val="000000" w:themeColor="text1"/>
        </w:rPr>
        <w:t>(</w:t>
      </w:r>
      <w:r w:rsidR="00B116A8" w:rsidRPr="005F5B09">
        <w:rPr>
          <w:bCs/>
          <w:i/>
          <w:iCs/>
          <w:color w:val="000000" w:themeColor="text1"/>
        </w:rPr>
        <w:t>r</w:t>
      </w:r>
      <w:r w:rsidR="00B116A8">
        <w:rPr>
          <w:bCs/>
          <w:color w:val="000000" w:themeColor="text1"/>
        </w:rPr>
        <w:t xml:space="preserve"> = .</w:t>
      </w:r>
      <w:r w:rsidR="00B116A8">
        <w:rPr>
          <w:bCs/>
          <w:color w:val="000000" w:themeColor="text1"/>
        </w:rPr>
        <w:t>30</w:t>
      </w:r>
      <w:r w:rsidR="00B116A8">
        <w:rPr>
          <w:bCs/>
          <w:color w:val="000000" w:themeColor="text1"/>
        </w:rPr>
        <w:t xml:space="preserve">, </w:t>
      </w:r>
      <w:r w:rsidR="00B116A8">
        <w:rPr>
          <w:bCs/>
          <w:i/>
          <w:iCs/>
          <w:color w:val="000000" w:themeColor="text1"/>
        </w:rPr>
        <w:t>p</w:t>
      </w:r>
      <w:r w:rsidR="00B116A8">
        <w:rPr>
          <w:bCs/>
          <w:color w:val="000000" w:themeColor="text1"/>
        </w:rPr>
        <w:t xml:space="preserve"> &lt; .01)</w:t>
      </w:r>
      <w:r w:rsidR="009216F1">
        <w:rPr>
          <w:bCs/>
          <w:color w:val="000000" w:themeColor="text1"/>
        </w:rPr>
        <w:t>,</w:t>
      </w:r>
      <w:r w:rsidR="00F859F8">
        <w:rPr>
          <w:bCs/>
          <w:color w:val="000000" w:themeColor="text1"/>
        </w:rPr>
        <w:t xml:space="preserve"> </w:t>
      </w:r>
      <w:r w:rsidR="00B116A8">
        <w:rPr>
          <w:bCs/>
          <w:color w:val="000000" w:themeColor="text1"/>
        </w:rPr>
        <w:t xml:space="preserve">agreeableness </w:t>
      </w:r>
      <w:r w:rsidR="00B116A8">
        <w:rPr>
          <w:bCs/>
          <w:color w:val="000000" w:themeColor="text1"/>
        </w:rPr>
        <w:t>(</w:t>
      </w:r>
      <w:r w:rsidR="00B116A8" w:rsidRPr="005F5B09">
        <w:rPr>
          <w:bCs/>
          <w:i/>
          <w:iCs/>
          <w:color w:val="000000" w:themeColor="text1"/>
        </w:rPr>
        <w:t>r</w:t>
      </w:r>
      <w:r w:rsidR="00B116A8">
        <w:rPr>
          <w:bCs/>
          <w:color w:val="000000" w:themeColor="text1"/>
        </w:rPr>
        <w:t xml:space="preserve"> = .1</w:t>
      </w:r>
      <w:r w:rsidR="00B116A8">
        <w:rPr>
          <w:bCs/>
          <w:color w:val="000000" w:themeColor="text1"/>
        </w:rPr>
        <w:t>2</w:t>
      </w:r>
      <w:r w:rsidR="00B116A8">
        <w:rPr>
          <w:bCs/>
          <w:color w:val="000000" w:themeColor="text1"/>
        </w:rPr>
        <w:t xml:space="preserve">, </w:t>
      </w:r>
      <w:r w:rsidR="00B116A8">
        <w:rPr>
          <w:bCs/>
          <w:i/>
          <w:iCs/>
          <w:color w:val="000000" w:themeColor="text1"/>
        </w:rPr>
        <w:t>p</w:t>
      </w:r>
      <w:r w:rsidR="00B116A8">
        <w:rPr>
          <w:bCs/>
          <w:color w:val="000000" w:themeColor="text1"/>
        </w:rPr>
        <w:t xml:space="preserve"> &lt; .01)</w:t>
      </w:r>
      <w:r w:rsidR="009216F1">
        <w:rPr>
          <w:bCs/>
          <w:color w:val="000000" w:themeColor="text1"/>
        </w:rPr>
        <w:t>, conscientiousness</w:t>
      </w:r>
      <w:r w:rsidR="00B116A8">
        <w:rPr>
          <w:bCs/>
          <w:color w:val="000000" w:themeColor="text1"/>
        </w:rPr>
        <w:t xml:space="preserve"> </w:t>
      </w:r>
      <w:r w:rsidR="00B116A8">
        <w:rPr>
          <w:bCs/>
          <w:color w:val="000000" w:themeColor="text1"/>
        </w:rPr>
        <w:t>(</w:t>
      </w:r>
      <w:r w:rsidR="00B116A8" w:rsidRPr="005F5B09">
        <w:rPr>
          <w:bCs/>
          <w:i/>
          <w:iCs/>
          <w:color w:val="000000" w:themeColor="text1"/>
        </w:rPr>
        <w:t>r</w:t>
      </w:r>
      <w:r w:rsidR="00B116A8">
        <w:rPr>
          <w:bCs/>
          <w:color w:val="000000" w:themeColor="text1"/>
        </w:rPr>
        <w:t xml:space="preserve"> = .</w:t>
      </w:r>
      <w:r w:rsidR="00B116A8">
        <w:rPr>
          <w:bCs/>
          <w:color w:val="000000" w:themeColor="text1"/>
        </w:rPr>
        <w:t>2</w:t>
      </w:r>
      <w:r w:rsidR="00B116A8">
        <w:rPr>
          <w:bCs/>
          <w:color w:val="000000" w:themeColor="text1"/>
        </w:rPr>
        <w:t xml:space="preserve">6, </w:t>
      </w:r>
      <w:r w:rsidR="00B116A8">
        <w:rPr>
          <w:bCs/>
          <w:i/>
          <w:iCs/>
          <w:color w:val="000000" w:themeColor="text1"/>
        </w:rPr>
        <w:t>p</w:t>
      </w:r>
      <w:r w:rsidR="00B116A8">
        <w:rPr>
          <w:bCs/>
          <w:color w:val="000000" w:themeColor="text1"/>
        </w:rPr>
        <w:t xml:space="preserve"> &lt; .01)</w:t>
      </w:r>
      <w:r w:rsidR="009216F1">
        <w:rPr>
          <w:bCs/>
          <w:color w:val="000000" w:themeColor="text1"/>
        </w:rPr>
        <w:t>, and negative emotionality</w:t>
      </w:r>
      <w:r w:rsidR="00B116A8">
        <w:rPr>
          <w:bCs/>
          <w:color w:val="000000" w:themeColor="text1"/>
        </w:rPr>
        <w:t xml:space="preserve"> </w:t>
      </w:r>
      <w:bookmarkStart w:id="11" w:name="_Hlk71315646"/>
    </w:p>
    <w:p w14:paraId="55D25F7B" w14:textId="77777777" w:rsidR="00F859F8" w:rsidRDefault="00B116A8" w:rsidP="00F45EBF">
      <w:pPr>
        <w:spacing w:line="480" w:lineRule="auto"/>
        <w:rPr>
          <w:bCs/>
          <w:color w:val="000000" w:themeColor="text1"/>
        </w:rPr>
      </w:pPr>
      <w:r>
        <w:rPr>
          <w:bCs/>
          <w:color w:val="000000" w:themeColor="text1"/>
        </w:rPr>
        <w:t>(</w:t>
      </w:r>
      <w:r w:rsidRPr="005F5B09">
        <w:rPr>
          <w:bCs/>
          <w:i/>
          <w:iCs/>
          <w:color w:val="000000" w:themeColor="text1"/>
        </w:rPr>
        <w:t>r</w:t>
      </w:r>
      <w:r>
        <w:rPr>
          <w:bCs/>
          <w:color w:val="000000" w:themeColor="text1"/>
        </w:rPr>
        <w:t xml:space="preserve"> = </w:t>
      </w:r>
      <w:r>
        <w:rPr>
          <w:bCs/>
          <w:color w:val="000000" w:themeColor="text1"/>
        </w:rPr>
        <w:t>-.33</w:t>
      </w:r>
      <w:r>
        <w:rPr>
          <w:bCs/>
          <w:color w:val="000000" w:themeColor="text1"/>
        </w:rPr>
        <w:t xml:space="preserve">, </w:t>
      </w:r>
      <w:r>
        <w:rPr>
          <w:bCs/>
          <w:i/>
          <w:iCs/>
          <w:color w:val="000000" w:themeColor="text1"/>
        </w:rPr>
        <w:t>p</w:t>
      </w:r>
      <w:r>
        <w:rPr>
          <w:bCs/>
          <w:color w:val="000000" w:themeColor="text1"/>
        </w:rPr>
        <w:t xml:space="preserve"> &lt; .01)</w:t>
      </w:r>
      <w:r w:rsidR="000B57B6">
        <w:rPr>
          <w:bCs/>
          <w:color w:val="000000" w:themeColor="text1"/>
        </w:rPr>
        <w:t xml:space="preserve"> </w:t>
      </w:r>
      <w:bookmarkEnd w:id="11"/>
      <w:r w:rsidR="000B57B6">
        <w:rPr>
          <w:bCs/>
          <w:color w:val="000000" w:themeColor="text1"/>
        </w:rPr>
        <w:t>were</w:t>
      </w:r>
      <w:r w:rsidR="009216F1">
        <w:rPr>
          <w:bCs/>
          <w:color w:val="000000" w:themeColor="text1"/>
        </w:rPr>
        <w:t xml:space="preserve"> significantly correlate with study engagement.</w:t>
      </w:r>
      <w:r w:rsidR="007F63E5">
        <w:rPr>
          <w:bCs/>
          <w:color w:val="000000" w:themeColor="text1"/>
        </w:rPr>
        <w:t xml:space="preserve"> In the fixed vignettes condition, similar patterns were found. </w:t>
      </w:r>
      <w:r w:rsidR="000B57B6">
        <w:rPr>
          <w:bCs/>
          <w:color w:val="000000" w:themeColor="text1"/>
        </w:rPr>
        <w:t xml:space="preserve">Conscientiousness </w:t>
      </w:r>
      <w:r w:rsidR="000B57B6">
        <w:rPr>
          <w:bCs/>
          <w:color w:val="000000" w:themeColor="text1"/>
        </w:rPr>
        <w:t>(</w:t>
      </w:r>
      <w:r w:rsidR="000B57B6" w:rsidRPr="005F5B09">
        <w:rPr>
          <w:bCs/>
          <w:i/>
          <w:iCs/>
          <w:color w:val="000000" w:themeColor="text1"/>
        </w:rPr>
        <w:t>r</w:t>
      </w:r>
      <w:r w:rsidR="000B57B6">
        <w:rPr>
          <w:bCs/>
          <w:color w:val="000000" w:themeColor="text1"/>
        </w:rPr>
        <w:t xml:space="preserve"> = </w:t>
      </w:r>
      <w:r w:rsidR="000B57B6">
        <w:rPr>
          <w:bCs/>
          <w:color w:val="000000" w:themeColor="text1"/>
        </w:rPr>
        <w:t>.17</w:t>
      </w:r>
      <w:r w:rsidR="000B57B6">
        <w:rPr>
          <w:bCs/>
          <w:color w:val="000000" w:themeColor="text1"/>
        </w:rPr>
        <w:t xml:space="preserve">, </w:t>
      </w:r>
      <w:r w:rsidR="000B57B6">
        <w:rPr>
          <w:bCs/>
          <w:i/>
          <w:iCs/>
          <w:color w:val="000000" w:themeColor="text1"/>
        </w:rPr>
        <w:t>p</w:t>
      </w:r>
      <w:r w:rsidR="000B57B6">
        <w:rPr>
          <w:bCs/>
          <w:color w:val="000000" w:themeColor="text1"/>
        </w:rPr>
        <w:t xml:space="preserve"> &lt; .01) </w:t>
      </w:r>
      <w:r w:rsidR="000B57B6">
        <w:rPr>
          <w:bCs/>
          <w:color w:val="000000" w:themeColor="text1"/>
        </w:rPr>
        <w:t xml:space="preserve">was significantly correlate with GPA. Extraversion </w:t>
      </w:r>
      <w:r w:rsidR="000B57B6">
        <w:rPr>
          <w:bCs/>
          <w:color w:val="000000" w:themeColor="text1"/>
        </w:rPr>
        <w:t>(</w:t>
      </w:r>
      <w:r w:rsidR="000B57B6" w:rsidRPr="005F5B09">
        <w:rPr>
          <w:bCs/>
          <w:i/>
          <w:iCs/>
          <w:color w:val="000000" w:themeColor="text1"/>
        </w:rPr>
        <w:t>r</w:t>
      </w:r>
      <w:r w:rsidR="000B57B6">
        <w:rPr>
          <w:bCs/>
          <w:color w:val="000000" w:themeColor="text1"/>
        </w:rPr>
        <w:t xml:space="preserve"> = </w:t>
      </w:r>
      <w:r w:rsidR="000B57B6">
        <w:rPr>
          <w:bCs/>
          <w:color w:val="000000" w:themeColor="text1"/>
        </w:rPr>
        <w:t>.36</w:t>
      </w:r>
      <w:r w:rsidR="000B57B6">
        <w:rPr>
          <w:bCs/>
          <w:color w:val="000000" w:themeColor="text1"/>
        </w:rPr>
        <w:t xml:space="preserve">, </w:t>
      </w:r>
      <w:r w:rsidR="000B57B6">
        <w:rPr>
          <w:bCs/>
          <w:i/>
          <w:iCs/>
          <w:color w:val="000000" w:themeColor="text1"/>
        </w:rPr>
        <w:t>p</w:t>
      </w:r>
      <w:r w:rsidR="000B57B6">
        <w:rPr>
          <w:bCs/>
          <w:color w:val="000000" w:themeColor="text1"/>
        </w:rPr>
        <w:t xml:space="preserve"> &lt; .01)</w:t>
      </w:r>
      <w:r w:rsidR="000B57B6">
        <w:rPr>
          <w:bCs/>
          <w:color w:val="000000" w:themeColor="text1"/>
        </w:rPr>
        <w:t xml:space="preserve">, agreeableness </w:t>
      </w:r>
      <w:r w:rsidR="000B57B6">
        <w:rPr>
          <w:bCs/>
          <w:color w:val="000000" w:themeColor="text1"/>
        </w:rPr>
        <w:t>(</w:t>
      </w:r>
      <w:r w:rsidR="000B57B6" w:rsidRPr="005F5B09">
        <w:rPr>
          <w:bCs/>
          <w:i/>
          <w:iCs/>
          <w:color w:val="000000" w:themeColor="text1"/>
        </w:rPr>
        <w:t>r</w:t>
      </w:r>
      <w:r w:rsidR="000B57B6">
        <w:rPr>
          <w:bCs/>
          <w:color w:val="000000" w:themeColor="text1"/>
        </w:rPr>
        <w:t xml:space="preserve"> = </w:t>
      </w:r>
      <w:r w:rsidR="000B57B6">
        <w:rPr>
          <w:bCs/>
          <w:color w:val="000000" w:themeColor="text1"/>
        </w:rPr>
        <w:t>.29</w:t>
      </w:r>
      <w:r w:rsidR="000B57B6">
        <w:rPr>
          <w:bCs/>
          <w:color w:val="000000" w:themeColor="text1"/>
        </w:rPr>
        <w:t xml:space="preserve">, </w:t>
      </w:r>
      <w:r w:rsidR="000B57B6">
        <w:rPr>
          <w:bCs/>
          <w:i/>
          <w:iCs/>
          <w:color w:val="000000" w:themeColor="text1"/>
        </w:rPr>
        <w:t>p</w:t>
      </w:r>
      <w:r w:rsidR="000B57B6">
        <w:rPr>
          <w:bCs/>
          <w:color w:val="000000" w:themeColor="text1"/>
        </w:rPr>
        <w:t xml:space="preserve"> &lt; .01)</w:t>
      </w:r>
      <w:r w:rsidR="000B57B6">
        <w:rPr>
          <w:bCs/>
          <w:color w:val="000000" w:themeColor="text1"/>
        </w:rPr>
        <w:t xml:space="preserve">, conscientiousness </w:t>
      </w:r>
      <w:bookmarkStart w:id="12" w:name="_Hlk71316084"/>
      <w:r w:rsidR="000B57B6">
        <w:rPr>
          <w:bCs/>
          <w:color w:val="000000" w:themeColor="text1"/>
        </w:rPr>
        <w:t>(</w:t>
      </w:r>
      <w:r w:rsidR="000B57B6" w:rsidRPr="005F5B09">
        <w:rPr>
          <w:bCs/>
          <w:i/>
          <w:iCs/>
          <w:color w:val="000000" w:themeColor="text1"/>
        </w:rPr>
        <w:t>r</w:t>
      </w:r>
      <w:r w:rsidR="000B57B6">
        <w:rPr>
          <w:bCs/>
          <w:color w:val="000000" w:themeColor="text1"/>
        </w:rPr>
        <w:t xml:space="preserve"> = </w:t>
      </w:r>
      <w:r w:rsidR="000B57B6">
        <w:rPr>
          <w:bCs/>
          <w:color w:val="000000" w:themeColor="text1"/>
        </w:rPr>
        <w:t>.41</w:t>
      </w:r>
      <w:r w:rsidR="000B57B6">
        <w:rPr>
          <w:bCs/>
          <w:color w:val="000000" w:themeColor="text1"/>
        </w:rPr>
        <w:t xml:space="preserve">, </w:t>
      </w:r>
      <w:r w:rsidR="000B57B6">
        <w:rPr>
          <w:bCs/>
          <w:i/>
          <w:iCs/>
          <w:color w:val="000000" w:themeColor="text1"/>
        </w:rPr>
        <w:t>p</w:t>
      </w:r>
      <w:r w:rsidR="000B57B6">
        <w:rPr>
          <w:bCs/>
          <w:color w:val="000000" w:themeColor="text1"/>
        </w:rPr>
        <w:t xml:space="preserve"> &lt; .01)</w:t>
      </w:r>
      <w:bookmarkEnd w:id="12"/>
      <w:r w:rsidR="000B57B6">
        <w:rPr>
          <w:bCs/>
          <w:color w:val="000000" w:themeColor="text1"/>
        </w:rPr>
        <w:t xml:space="preserve">, negative emotionality </w:t>
      </w:r>
      <w:r w:rsidR="000B57B6">
        <w:rPr>
          <w:bCs/>
          <w:color w:val="000000" w:themeColor="text1"/>
        </w:rPr>
        <w:t>(</w:t>
      </w:r>
      <w:r w:rsidR="000B57B6" w:rsidRPr="005F5B09">
        <w:rPr>
          <w:bCs/>
          <w:i/>
          <w:iCs/>
          <w:color w:val="000000" w:themeColor="text1"/>
        </w:rPr>
        <w:t>r</w:t>
      </w:r>
      <w:r w:rsidR="000B57B6">
        <w:rPr>
          <w:bCs/>
          <w:color w:val="000000" w:themeColor="text1"/>
        </w:rPr>
        <w:t xml:space="preserve"> = -.3</w:t>
      </w:r>
      <w:r w:rsidR="000B57B6">
        <w:rPr>
          <w:bCs/>
          <w:color w:val="000000" w:themeColor="text1"/>
        </w:rPr>
        <w:t>7</w:t>
      </w:r>
      <w:r w:rsidR="000B57B6">
        <w:rPr>
          <w:bCs/>
          <w:color w:val="000000" w:themeColor="text1"/>
        </w:rPr>
        <w:t xml:space="preserve">, </w:t>
      </w:r>
      <w:r w:rsidR="000B57B6">
        <w:rPr>
          <w:bCs/>
          <w:i/>
          <w:iCs/>
          <w:color w:val="000000" w:themeColor="text1"/>
        </w:rPr>
        <w:t>p</w:t>
      </w:r>
      <w:r w:rsidR="000B57B6">
        <w:rPr>
          <w:bCs/>
          <w:color w:val="000000" w:themeColor="text1"/>
        </w:rPr>
        <w:t xml:space="preserve"> &lt; .01)</w:t>
      </w:r>
      <w:r w:rsidR="000B57B6">
        <w:rPr>
          <w:bCs/>
          <w:color w:val="000000" w:themeColor="text1"/>
        </w:rPr>
        <w:t xml:space="preserve">, and openness </w:t>
      </w:r>
    </w:p>
    <w:p w14:paraId="2E3E3CB0" w14:textId="77777777" w:rsidR="00F859F8" w:rsidRDefault="000B57B6" w:rsidP="00F45EBF">
      <w:pPr>
        <w:spacing w:line="480" w:lineRule="auto"/>
        <w:rPr>
          <w:bCs/>
          <w:color w:val="000000" w:themeColor="text1"/>
        </w:rPr>
      </w:pPr>
      <w:r>
        <w:rPr>
          <w:bCs/>
          <w:color w:val="000000" w:themeColor="text1"/>
        </w:rPr>
        <w:t>(</w:t>
      </w:r>
      <w:r w:rsidRPr="005F5B09">
        <w:rPr>
          <w:bCs/>
          <w:i/>
          <w:iCs/>
          <w:color w:val="000000" w:themeColor="text1"/>
        </w:rPr>
        <w:t>r</w:t>
      </w:r>
      <w:r>
        <w:rPr>
          <w:bCs/>
          <w:color w:val="000000" w:themeColor="text1"/>
        </w:rPr>
        <w:t xml:space="preserve"> = </w:t>
      </w:r>
      <w:r>
        <w:rPr>
          <w:bCs/>
          <w:color w:val="000000" w:themeColor="text1"/>
        </w:rPr>
        <w:t>.17</w:t>
      </w:r>
      <w:r>
        <w:rPr>
          <w:bCs/>
          <w:color w:val="000000" w:themeColor="text1"/>
        </w:rPr>
        <w:t xml:space="preserve">, </w:t>
      </w:r>
      <w:r>
        <w:rPr>
          <w:bCs/>
          <w:i/>
          <w:iCs/>
          <w:color w:val="000000" w:themeColor="text1"/>
        </w:rPr>
        <w:t>p</w:t>
      </w:r>
      <w:r>
        <w:rPr>
          <w:bCs/>
          <w:color w:val="000000" w:themeColor="text1"/>
        </w:rPr>
        <w:t xml:space="preserve"> &lt; .01)</w:t>
      </w:r>
      <w:r>
        <w:rPr>
          <w:bCs/>
          <w:color w:val="000000" w:themeColor="text1"/>
        </w:rPr>
        <w:t xml:space="preserve"> were significantly correlate with health behaviors. Lastly, extraversion </w:t>
      </w:r>
    </w:p>
    <w:p w14:paraId="4ED5F9CE" w14:textId="77777777" w:rsidR="00F859F8" w:rsidRDefault="000B57B6" w:rsidP="00F45EBF">
      <w:pPr>
        <w:spacing w:line="480" w:lineRule="auto"/>
        <w:rPr>
          <w:bCs/>
          <w:color w:val="000000" w:themeColor="text1"/>
        </w:rPr>
      </w:pPr>
      <w:r>
        <w:rPr>
          <w:bCs/>
          <w:color w:val="000000" w:themeColor="text1"/>
        </w:rPr>
        <w:t>(</w:t>
      </w:r>
      <w:r w:rsidRPr="005F5B09">
        <w:rPr>
          <w:bCs/>
          <w:i/>
          <w:iCs/>
          <w:color w:val="000000" w:themeColor="text1"/>
        </w:rPr>
        <w:t>r</w:t>
      </w:r>
      <w:r>
        <w:rPr>
          <w:bCs/>
          <w:color w:val="000000" w:themeColor="text1"/>
        </w:rPr>
        <w:t xml:space="preserve"> = </w:t>
      </w:r>
      <w:r>
        <w:rPr>
          <w:bCs/>
          <w:color w:val="000000" w:themeColor="text1"/>
        </w:rPr>
        <w:t>.32</w:t>
      </w:r>
      <w:r>
        <w:rPr>
          <w:bCs/>
          <w:color w:val="000000" w:themeColor="text1"/>
        </w:rPr>
        <w:t xml:space="preserve">, </w:t>
      </w:r>
      <w:r>
        <w:rPr>
          <w:bCs/>
          <w:i/>
          <w:iCs/>
          <w:color w:val="000000" w:themeColor="text1"/>
        </w:rPr>
        <w:t>p</w:t>
      </w:r>
      <w:r>
        <w:rPr>
          <w:bCs/>
          <w:color w:val="000000" w:themeColor="text1"/>
        </w:rPr>
        <w:t xml:space="preserve"> &lt; .01)</w:t>
      </w:r>
      <w:r>
        <w:rPr>
          <w:bCs/>
          <w:color w:val="000000" w:themeColor="text1"/>
        </w:rPr>
        <w:t xml:space="preserve">, conscientiousness </w:t>
      </w:r>
      <w:r>
        <w:rPr>
          <w:bCs/>
          <w:color w:val="000000" w:themeColor="text1"/>
        </w:rPr>
        <w:t>(</w:t>
      </w:r>
      <w:r w:rsidRPr="005F5B09">
        <w:rPr>
          <w:bCs/>
          <w:i/>
          <w:iCs/>
          <w:color w:val="000000" w:themeColor="text1"/>
        </w:rPr>
        <w:t>r</w:t>
      </w:r>
      <w:r>
        <w:rPr>
          <w:bCs/>
          <w:color w:val="000000" w:themeColor="text1"/>
        </w:rPr>
        <w:t xml:space="preserve"> = </w:t>
      </w:r>
      <w:r>
        <w:rPr>
          <w:bCs/>
          <w:color w:val="000000" w:themeColor="text1"/>
        </w:rPr>
        <w:t>.22</w:t>
      </w:r>
      <w:r>
        <w:rPr>
          <w:bCs/>
          <w:color w:val="000000" w:themeColor="text1"/>
        </w:rPr>
        <w:t xml:space="preserve">, </w:t>
      </w:r>
      <w:r>
        <w:rPr>
          <w:bCs/>
          <w:i/>
          <w:iCs/>
          <w:color w:val="000000" w:themeColor="text1"/>
        </w:rPr>
        <w:t>p</w:t>
      </w:r>
      <w:r>
        <w:rPr>
          <w:bCs/>
          <w:color w:val="000000" w:themeColor="text1"/>
        </w:rPr>
        <w:t xml:space="preserve"> &lt; .01)</w:t>
      </w:r>
      <w:r>
        <w:rPr>
          <w:bCs/>
          <w:color w:val="000000" w:themeColor="text1"/>
        </w:rPr>
        <w:t xml:space="preserve">, and negative emotionality </w:t>
      </w:r>
    </w:p>
    <w:p w14:paraId="5D8CD132" w14:textId="77777777" w:rsidR="00FF0BD8" w:rsidRDefault="000B57B6" w:rsidP="00F45EBF">
      <w:pPr>
        <w:spacing w:line="480" w:lineRule="auto"/>
        <w:rPr>
          <w:bCs/>
          <w:color w:val="000000" w:themeColor="text1"/>
        </w:rPr>
      </w:pPr>
      <w:r>
        <w:rPr>
          <w:bCs/>
          <w:color w:val="000000" w:themeColor="text1"/>
        </w:rPr>
        <w:t>(</w:t>
      </w:r>
      <w:r w:rsidRPr="005F5B09">
        <w:rPr>
          <w:bCs/>
          <w:i/>
          <w:iCs/>
          <w:color w:val="000000" w:themeColor="text1"/>
        </w:rPr>
        <w:t>r</w:t>
      </w:r>
      <w:r>
        <w:rPr>
          <w:bCs/>
          <w:color w:val="000000" w:themeColor="text1"/>
        </w:rPr>
        <w:t xml:space="preserve"> = -.</w:t>
      </w:r>
      <w:r>
        <w:rPr>
          <w:bCs/>
          <w:color w:val="000000" w:themeColor="text1"/>
        </w:rPr>
        <w:t>34</w:t>
      </w:r>
      <w:r>
        <w:rPr>
          <w:bCs/>
          <w:color w:val="000000" w:themeColor="text1"/>
        </w:rPr>
        <w:t xml:space="preserve">, </w:t>
      </w:r>
      <w:r>
        <w:rPr>
          <w:bCs/>
          <w:i/>
          <w:iCs/>
          <w:color w:val="000000" w:themeColor="text1"/>
        </w:rPr>
        <w:t>p</w:t>
      </w:r>
      <w:r>
        <w:rPr>
          <w:bCs/>
          <w:color w:val="000000" w:themeColor="text1"/>
        </w:rPr>
        <w:t xml:space="preserve"> &lt; .01)</w:t>
      </w:r>
      <w:r>
        <w:rPr>
          <w:bCs/>
          <w:color w:val="000000" w:themeColor="text1"/>
        </w:rPr>
        <w:t xml:space="preserve"> were significantly correlate with study engagement. </w:t>
      </w:r>
      <w:r w:rsidR="00F859F8">
        <w:rPr>
          <w:bCs/>
          <w:color w:val="000000" w:themeColor="text1"/>
        </w:rPr>
        <w:t>See Table 1-2 for correlations</w:t>
      </w:r>
      <w:r w:rsidR="009E3B15">
        <w:rPr>
          <w:bCs/>
          <w:color w:val="000000" w:themeColor="text1"/>
        </w:rPr>
        <w:t xml:space="preserve"> and their confidence intervals</w:t>
      </w:r>
      <w:r w:rsidR="00F859F8">
        <w:rPr>
          <w:bCs/>
          <w:color w:val="000000" w:themeColor="text1"/>
        </w:rPr>
        <w:t xml:space="preserve"> between personality scores and three criterions (GPA, health behavior, and study engagement).</w:t>
      </w:r>
      <w:r w:rsidR="00351BA5">
        <w:rPr>
          <w:bCs/>
          <w:color w:val="000000" w:themeColor="text1"/>
        </w:rPr>
        <w:t xml:space="preserve"> </w:t>
      </w:r>
    </w:p>
    <w:p w14:paraId="61111063" w14:textId="3ED5735C" w:rsidR="00D44E70" w:rsidRPr="009B789D" w:rsidRDefault="00351BA5" w:rsidP="00FF0BD8">
      <w:pPr>
        <w:spacing w:line="480" w:lineRule="auto"/>
        <w:ind w:firstLine="720"/>
        <w:rPr>
          <w:bCs/>
          <w:color w:val="000000" w:themeColor="text1"/>
        </w:rPr>
      </w:pPr>
      <w:r>
        <w:rPr>
          <w:bCs/>
          <w:color w:val="000000" w:themeColor="text1"/>
        </w:rPr>
        <w:t xml:space="preserve">Although </w:t>
      </w:r>
      <w:r w:rsidR="00CB69A8">
        <w:rPr>
          <w:bCs/>
          <w:color w:val="000000" w:themeColor="text1"/>
        </w:rPr>
        <w:t xml:space="preserve">the relationships between negative emotionality </w:t>
      </w:r>
      <w:r w:rsidR="00CB69A8">
        <w:rPr>
          <w:bCs/>
          <w:color w:val="000000" w:themeColor="text1"/>
        </w:rPr>
        <w:t>(</w:t>
      </w:r>
      <w:r w:rsidR="00CB69A8" w:rsidRPr="005F5B09">
        <w:rPr>
          <w:bCs/>
          <w:i/>
          <w:iCs/>
          <w:color w:val="000000" w:themeColor="text1"/>
        </w:rPr>
        <w:t>r</w:t>
      </w:r>
      <w:r w:rsidR="00CB69A8">
        <w:rPr>
          <w:bCs/>
          <w:color w:val="000000" w:themeColor="text1"/>
        </w:rPr>
        <w:t xml:space="preserve"> = </w:t>
      </w:r>
      <w:r w:rsidR="00CB69A8">
        <w:rPr>
          <w:bCs/>
          <w:color w:val="000000" w:themeColor="text1"/>
        </w:rPr>
        <w:t>-.08</w:t>
      </w:r>
      <w:r w:rsidR="00CB69A8">
        <w:rPr>
          <w:bCs/>
          <w:color w:val="000000" w:themeColor="text1"/>
        </w:rPr>
        <w:t xml:space="preserve">, </w:t>
      </w:r>
      <w:r w:rsidR="00CB69A8">
        <w:rPr>
          <w:bCs/>
          <w:i/>
          <w:iCs/>
          <w:color w:val="000000" w:themeColor="text1"/>
        </w:rPr>
        <w:t>ns.</w:t>
      </w:r>
      <w:r w:rsidR="00CB69A8">
        <w:rPr>
          <w:bCs/>
          <w:color w:val="000000" w:themeColor="text1"/>
        </w:rPr>
        <w:t>)</w:t>
      </w:r>
      <w:r w:rsidR="00CB69A8">
        <w:rPr>
          <w:bCs/>
          <w:color w:val="000000" w:themeColor="text1"/>
        </w:rPr>
        <w:t xml:space="preserve"> and GPA, as well as agreeableness (</w:t>
      </w:r>
      <w:r w:rsidR="00CB69A8" w:rsidRPr="005F5B09">
        <w:rPr>
          <w:bCs/>
          <w:i/>
          <w:iCs/>
          <w:color w:val="000000" w:themeColor="text1"/>
        </w:rPr>
        <w:t>r</w:t>
      </w:r>
      <w:r w:rsidR="00CB69A8">
        <w:rPr>
          <w:bCs/>
          <w:color w:val="000000" w:themeColor="text1"/>
        </w:rPr>
        <w:t xml:space="preserve"> = .</w:t>
      </w:r>
      <w:r w:rsidR="00CB69A8">
        <w:rPr>
          <w:bCs/>
          <w:color w:val="000000" w:themeColor="text1"/>
        </w:rPr>
        <w:t>10</w:t>
      </w:r>
      <w:r w:rsidR="00CB69A8">
        <w:rPr>
          <w:bCs/>
          <w:color w:val="000000" w:themeColor="text1"/>
        </w:rPr>
        <w:t xml:space="preserve">, </w:t>
      </w:r>
      <w:r w:rsidR="00CB69A8">
        <w:rPr>
          <w:bCs/>
          <w:i/>
          <w:iCs/>
          <w:color w:val="000000" w:themeColor="text1"/>
        </w:rPr>
        <w:t>ns.</w:t>
      </w:r>
      <w:r w:rsidR="00CB69A8">
        <w:rPr>
          <w:bCs/>
          <w:color w:val="000000" w:themeColor="text1"/>
        </w:rPr>
        <w:t>)</w:t>
      </w:r>
      <w:r w:rsidR="00CB69A8">
        <w:rPr>
          <w:bCs/>
          <w:color w:val="000000" w:themeColor="text1"/>
        </w:rPr>
        <w:t xml:space="preserve"> and study engagement were non-significant in the fixed vignettes group, </w:t>
      </w:r>
      <w:r w:rsidR="007A362B">
        <w:rPr>
          <w:bCs/>
          <w:color w:val="000000" w:themeColor="text1"/>
        </w:rPr>
        <w:t>by comparing the confidence interval of them relative the control condition, the difference is not significant to be acknowledged.</w:t>
      </w:r>
      <w:r w:rsidR="00FF0BD8">
        <w:rPr>
          <w:bCs/>
          <w:color w:val="000000" w:themeColor="text1"/>
        </w:rPr>
        <w:t xml:space="preserve"> Therefore, t</w:t>
      </w:r>
      <w:r w:rsidR="00A433EF">
        <w:rPr>
          <w:bCs/>
          <w:color w:val="000000" w:themeColor="text1"/>
        </w:rPr>
        <w:t xml:space="preserve">his hypothesis was not supported. Fixed vignettes failed to improve the correlations of personality scores with the criterion measures relative </w:t>
      </w:r>
      <w:r w:rsidR="00E35AD7">
        <w:rPr>
          <w:bCs/>
          <w:color w:val="000000" w:themeColor="text1"/>
        </w:rPr>
        <w:t xml:space="preserve">the </w:t>
      </w:r>
      <w:r w:rsidR="004A6227">
        <w:rPr>
          <w:bCs/>
          <w:color w:val="000000" w:themeColor="text1"/>
        </w:rPr>
        <w:t>personality assessment alone.</w:t>
      </w:r>
    </w:p>
    <w:p w14:paraId="3BE82DD6" w14:textId="28F1F307" w:rsidR="009B789D" w:rsidRDefault="009B789D" w:rsidP="009B789D">
      <w:pPr>
        <w:spacing w:line="480" w:lineRule="auto"/>
        <w:ind w:firstLine="720"/>
        <w:rPr>
          <w:bCs/>
          <w:i/>
          <w:iCs/>
          <w:color w:val="000000" w:themeColor="text1"/>
        </w:rPr>
      </w:pPr>
      <w:r w:rsidRPr="009B789D">
        <w:rPr>
          <w:bCs/>
          <w:i/>
          <w:iCs/>
          <w:color w:val="000000" w:themeColor="text1"/>
        </w:rPr>
        <w:t>Hypothesis 2: The use of self-rated vignettes is more effective than fixed vignettes in improving the correlations of personality scores with the criterion measures relative the control condition.</w:t>
      </w:r>
    </w:p>
    <w:p w14:paraId="17174A08" w14:textId="71733313" w:rsidR="00E53A6F" w:rsidRDefault="00FB7B40" w:rsidP="009B789D">
      <w:pPr>
        <w:spacing w:line="480" w:lineRule="auto"/>
        <w:ind w:firstLine="720"/>
        <w:rPr>
          <w:bCs/>
          <w:color w:val="000000" w:themeColor="text1"/>
        </w:rPr>
      </w:pPr>
      <w:r>
        <w:rPr>
          <w:bCs/>
          <w:color w:val="000000" w:themeColor="text1"/>
        </w:rPr>
        <w:t xml:space="preserve">In the self-rated vignettes group, </w:t>
      </w:r>
      <w:r w:rsidR="009B245C">
        <w:rPr>
          <w:bCs/>
          <w:color w:val="000000" w:themeColor="text1"/>
        </w:rPr>
        <w:t>extraversion</w:t>
      </w:r>
      <w:r w:rsidR="00E53A6F">
        <w:rPr>
          <w:bCs/>
          <w:color w:val="000000" w:themeColor="text1"/>
        </w:rPr>
        <w:t xml:space="preserve"> </w:t>
      </w:r>
      <w:r w:rsidR="00E53A6F">
        <w:rPr>
          <w:bCs/>
          <w:color w:val="000000" w:themeColor="text1"/>
        </w:rPr>
        <w:t>(</w:t>
      </w:r>
      <w:r w:rsidR="00E53A6F" w:rsidRPr="005F5B09">
        <w:rPr>
          <w:bCs/>
          <w:i/>
          <w:iCs/>
          <w:color w:val="000000" w:themeColor="text1"/>
        </w:rPr>
        <w:t>r</w:t>
      </w:r>
      <w:r w:rsidR="00E53A6F">
        <w:rPr>
          <w:bCs/>
          <w:color w:val="000000" w:themeColor="text1"/>
        </w:rPr>
        <w:t xml:space="preserve"> = </w:t>
      </w:r>
      <w:r w:rsidR="009B245C">
        <w:rPr>
          <w:bCs/>
          <w:color w:val="000000" w:themeColor="text1"/>
        </w:rPr>
        <w:t>.15</w:t>
      </w:r>
      <w:r w:rsidR="00E53A6F">
        <w:rPr>
          <w:bCs/>
          <w:color w:val="000000" w:themeColor="text1"/>
        </w:rPr>
        <w:t xml:space="preserve">, </w:t>
      </w:r>
      <w:r w:rsidR="00E53A6F">
        <w:rPr>
          <w:bCs/>
          <w:i/>
          <w:iCs/>
          <w:color w:val="000000" w:themeColor="text1"/>
        </w:rPr>
        <w:t>p</w:t>
      </w:r>
      <w:r w:rsidR="00E53A6F">
        <w:rPr>
          <w:bCs/>
          <w:color w:val="000000" w:themeColor="text1"/>
        </w:rPr>
        <w:t xml:space="preserve"> &lt; .0</w:t>
      </w:r>
      <w:r w:rsidR="009B245C">
        <w:rPr>
          <w:bCs/>
          <w:color w:val="000000" w:themeColor="text1"/>
        </w:rPr>
        <w:t>5</w:t>
      </w:r>
      <w:r w:rsidR="00E53A6F">
        <w:rPr>
          <w:bCs/>
          <w:color w:val="000000" w:themeColor="text1"/>
        </w:rPr>
        <w:t>)</w:t>
      </w:r>
      <w:r w:rsidR="003F6CB0">
        <w:rPr>
          <w:bCs/>
          <w:color w:val="000000" w:themeColor="text1"/>
        </w:rPr>
        <w:t xml:space="preserve"> and</w:t>
      </w:r>
      <w:r w:rsidR="00E53A6F">
        <w:rPr>
          <w:bCs/>
          <w:color w:val="000000" w:themeColor="text1"/>
        </w:rPr>
        <w:t xml:space="preserve"> conscientiousness </w:t>
      </w:r>
    </w:p>
    <w:p w14:paraId="65052417" w14:textId="7DA897E2" w:rsidR="004D7065" w:rsidRDefault="00E53A6F" w:rsidP="00F13F24">
      <w:pPr>
        <w:spacing w:line="480" w:lineRule="auto"/>
        <w:rPr>
          <w:bCs/>
          <w:color w:val="000000" w:themeColor="text1"/>
        </w:rPr>
      </w:pPr>
      <w:r>
        <w:rPr>
          <w:bCs/>
          <w:color w:val="000000" w:themeColor="text1"/>
        </w:rPr>
        <w:lastRenderedPageBreak/>
        <w:t>(</w:t>
      </w:r>
      <w:r w:rsidRPr="005F5B09">
        <w:rPr>
          <w:bCs/>
          <w:i/>
          <w:iCs/>
          <w:color w:val="000000" w:themeColor="text1"/>
        </w:rPr>
        <w:t>r</w:t>
      </w:r>
      <w:r>
        <w:rPr>
          <w:bCs/>
          <w:color w:val="000000" w:themeColor="text1"/>
        </w:rPr>
        <w:t xml:space="preserve"> = .</w:t>
      </w:r>
      <w:r>
        <w:rPr>
          <w:bCs/>
          <w:color w:val="000000" w:themeColor="text1"/>
        </w:rPr>
        <w:t>1</w:t>
      </w:r>
      <w:r w:rsidR="003F6CB0">
        <w:rPr>
          <w:bCs/>
          <w:color w:val="000000" w:themeColor="text1"/>
        </w:rPr>
        <w:t>8</w:t>
      </w:r>
      <w:r>
        <w:rPr>
          <w:bCs/>
          <w:color w:val="000000" w:themeColor="text1"/>
        </w:rPr>
        <w:t xml:space="preserve">, </w:t>
      </w:r>
      <w:r>
        <w:rPr>
          <w:bCs/>
          <w:i/>
          <w:iCs/>
          <w:color w:val="000000" w:themeColor="text1"/>
        </w:rPr>
        <w:t>p</w:t>
      </w:r>
      <w:r>
        <w:rPr>
          <w:bCs/>
          <w:color w:val="000000" w:themeColor="text1"/>
        </w:rPr>
        <w:t xml:space="preserve"> &lt; .0</w:t>
      </w:r>
      <w:r>
        <w:rPr>
          <w:bCs/>
          <w:color w:val="000000" w:themeColor="text1"/>
        </w:rPr>
        <w:t>5</w:t>
      </w:r>
      <w:r>
        <w:rPr>
          <w:bCs/>
          <w:color w:val="000000" w:themeColor="text1"/>
        </w:rPr>
        <w:t>)</w:t>
      </w:r>
      <w:r w:rsidR="00D649F8">
        <w:rPr>
          <w:bCs/>
          <w:color w:val="000000" w:themeColor="text1"/>
        </w:rPr>
        <w:t xml:space="preserve"> </w:t>
      </w:r>
      <w:r w:rsidR="00E05248">
        <w:rPr>
          <w:bCs/>
          <w:color w:val="000000" w:themeColor="text1"/>
        </w:rPr>
        <w:t xml:space="preserve">were significantly correlate to </w:t>
      </w:r>
      <w:r w:rsidR="00790432">
        <w:rPr>
          <w:bCs/>
          <w:color w:val="000000" w:themeColor="text1"/>
        </w:rPr>
        <w:t xml:space="preserve">GPA. Agreeableness </w:t>
      </w:r>
      <w:r w:rsidR="00790432">
        <w:rPr>
          <w:bCs/>
          <w:color w:val="000000" w:themeColor="text1"/>
        </w:rPr>
        <w:t>(</w:t>
      </w:r>
      <w:r w:rsidR="00790432" w:rsidRPr="005F5B09">
        <w:rPr>
          <w:bCs/>
          <w:i/>
          <w:iCs/>
          <w:color w:val="000000" w:themeColor="text1"/>
        </w:rPr>
        <w:t>r</w:t>
      </w:r>
      <w:r w:rsidR="00790432">
        <w:rPr>
          <w:bCs/>
          <w:color w:val="000000" w:themeColor="text1"/>
        </w:rPr>
        <w:t xml:space="preserve"> = .</w:t>
      </w:r>
      <w:r w:rsidR="00F13F24">
        <w:rPr>
          <w:bCs/>
          <w:color w:val="000000" w:themeColor="text1"/>
        </w:rPr>
        <w:t>22</w:t>
      </w:r>
      <w:r w:rsidR="00790432">
        <w:rPr>
          <w:bCs/>
          <w:color w:val="000000" w:themeColor="text1"/>
        </w:rPr>
        <w:t xml:space="preserve">, </w:t>
      </w:r>
      <w:r w:rsidR="00790432">
        <w:rPr>
          <w:bCs/>
          <w:i/>
          <w:iCs/>
          <w:color w:val="000000" w:themeColor="text1"/>
        </w:rPr>
        <w:t>p</w:t>
      </w:r>
      <w:r w:rsidR="00790432">
        <w:rPr>
          <w:bCs/>
          <w:color w:val="000000" w:themeColor="text1"/>
        </w:rPr>
        <w:t xml:space="preserve"> &lt; .01)</w:t>
      </w:r>
      <w:r w:rsidR="00790432">
        <w:rPr>
          <w:bCs/>
          <w:color w:val="000000" w:themeColor="text1"/>
        </w:rPr>
        <w:t xml:space="preserve">, conscientiousness </w:t>
      </w:r>
      <w:r w:rsidR="00790432">
        <w:rPr>
          <w:bCs/>
          <w:color w:val="000000" w:themeColor="text1"/>
        </w:rPr>
        <w:t>(</w:t>
      </w:r>
      <w:r w:rsidR="00790432" w:rsidRPr="005F5B09">
        <w:rPr>
          <w:bCs/>
          <w:i/>
          <w:iCs/>
          <w:color w:val="000000" w:themeColor="text1"/>
        </w:rPr>
        <w:t>r</w:t>
      </w:r>
      <w:r w:rsidR="00790432">
        <w:rPr>
          <w:bCs/>
          <w:color w:val="000000" w:themeColor="text1"/>
        </w:rPr>
        <w:t xml:space="preserve"> = .</w:t>
      </w:r>
      <w:r w:rsidR="00F13F24">
        <w:rPr>
          <w:bCs/>
          <w:color w:val="000000" w:themeColor="text1"/>
        </w:rPr>
        <w:t>29</w:t>
      </w:r>
      <w:r w:rsidR="00790432">
        <w:rPr>
          <w:bCs/>
          <w:color w:val="000000" w:themeColor="text1"/>
        </w:rPr>
        <w:t xml:space="preserve">, </w:t>
      </w:r>
      <w:r w:rsidR="00790432">
        <w:rPr>
          <w:bCs/>
          <w:i/>
          <w:iCs/>
          <w:color w:val="000000" w:themeColor="text1"/>
        </w:rPr>
        <w:t>p</w:t>
      </w:r>
      <w:r w:rsidR="00790432">
        <w:rPr>
          <w:bCs/>
          <w:color w:val="000000" w:themeColor="text1"/>
        </w:rPr>
        <w:t xml:space="preserve"> &lt; .01)</w:t>
      </w:r>
      <w:r w:rsidR="00790432">
        <w:rPr>
          <w:bCs/>
          <w:color w:val="000000" w:themeColor="text1"/>
        </w:rPr>
        <w:t>,</w:t>
      </w:r>
      <w:r w:rsidR="00F13F24">
        <w:rPr>
          <w:bCs/>
          <w:color w:val="000000" w:themeColor="text1"/>
        </w:rPr>
        <w:t xml:space="preserve"> and</w:t>
      </w:r>
      <w:r w:rsidR="00790432">
        <w:rPr>
          <w:bCs/>
          <w:color w:val="000000" w:themeColor="text1"/>
        </w:rPr>
        <w:t xml:space="preserve"> negative emotionality </w:t>
      </w:r>
      <w:r w:rsidR="00790432">
        <w:rPr>
          <w:bCs/>
          <w:color w:val="000000" w:themeColor="text1"/>
        </w:rPr>
        <w:t>(</w:t>
      </w:r>
      <w:r w:rsidR="00790432" w:rsidRPr="005F5B09">
        <w:rPr>
          <w:bCs/>
          <w:i/>
          <w:iCs/>
          <w:color w:val="000000" w:themeColor="text1"/>
        </w:rPr>
        <w:t>r</w:t>
      </w:r>
      <w:r w:rsidR="00790432">
        <w:rPr>
          <w:bCs/>
          <w:color w:val="000000" w:themeColor="text1"/>
        </w:rPr>
        <w:t xml:space="preserve"> = </w:t>
      </w:r>
      <w:r w:rsidR="00790432">
        <w:rPr>
          <w:bCs/>
          <w:color w:val="000000" w:themeColor="text1"/>
        </w:rPr>
        <w:t>-.</w:t>
      </w:r>
      <w:r w:rsidR="00F13F24">
        <w:rPr>
          <w:bCs/>
          <w:color w:val="000000" w:themeColor="text1"/>
        </w:rPr>
        <w:t>19</w:t>
      </w:r>
      <w:r w:rsidR="00790432">
        <w:rPr>
          <w:bCs/>
          <w:color w:val="000000" w:themeColor="text1"/>
        </w:rPr>
        <w:t xml:space="preserve">, </w:t>
      </w:r>
      <w:r w:rsidR="00790432">
        <w:rPr>
          <w:bCs/>
          <w:i/>
          <w:iCs/>
          <w:color w:val="000000" w:themeColor="text1"/>
        </w:rPr>
        <w:t>p</w:t>
      </w:r>
      <w:r w:rsidR="00790432">
        <w:rPr>
          <w:bCs/>
          <w:color w:val="000000" w:themeColor="text1"/>
        </w:rPr>
        <w:t xml:space="preserve"> &lt; .0</w:t>
      </w:r>
      <w:r w:rsidR="00F13F24">
        <w:rPr>
          <w:bCs/>
          <w:color w:val="000000" w:themeColor="text1"/>
        </w:rPr>
        <w:t>5</w:t>
      </w:r>
      <w:r w:rsidR="00790432">
        <w:rPr>
          <w:bCs/>
          <w:color w:val="000000" w:themeColor="text1"/>
        </w:rPr>
        <w:t>)</w:t>
      </w:r>
      <w:r w:rsidR="00F13F24">
        <w:rPr>
          <w:bCs/>
          <w:color w:val="000000" w:themeColor="text1"/>
        </w:rPr>
        <w:t xml:space="preserve"> were </w:t>
      </w:r>
      <w:r w:rsidR="00790432">
        <w:rPr>
          <w:bCs/>
          <w:color w:val="000000" w:themeColor="text1"/>
        </w:rPr>
        <w:t xml:space="preserve">significantly correlate to health behavior. </w:t>
      </w:r>
      <w:r w:rsidR="00F13F24">
        <w:rPr>
          <w:bCs/>
          <w:color w:val="000000" w:themeColor="text1"/>
        </w:rPr>
        <w:t>Only</w:t>
      </w:r>
      <w:r w:rsidR="00790432">
        <w:rPr>
          <w:bCs/>
          <w:color w:val="000000" w:themeColor="text1"/>
        </w:rPr>
        <w:t xml:space="preserve"> negative emotionality </w:t>
      </w:r>
      <w:r w:rsidR="00790432">
        <w:rPr>
          <w:bCs/>
          <w:color w:val="000000" w:themeColor="text1"/>
        </w:rPr>
        <w:t>(</w:t>
      </w:r>
      <w:r w:rsidR="00790432" w:rsidRPr="005F5B09">
        <w:rPr>
          <w:bCs/>
          <w:i/>
          <w:iCs/>
          <w:color w:val="000000" w:themeColor="text1"/>
        </w:rPr>
        <w:t>r</w:t>
      </w:r>
      <w:r w:rsidR="00790432">
        <w:rPr>
          <w:bCs/>
          <w:color w:val="000000" w:themeColor="text1"/>
        </w:rPr>
        <w:t xml:space="preserve"> = </w:t>
      </w:r>
      <w:r w:rsidR="00790432">
        <w:rPr>
          <w:bCs/>
          <w:color w:val="000000" w:themeColor="text1"/>
        </w:rPr>
        <w:t>-.</w:t>
      </w:r>
      <w:r w:rsidR="00F13F24">
        <w:rPr>
          <w:bCs/>
          <w:color w:val="000000" w:themeColor="text1"/>
        </w:rPr>
        <w:t>2</w:t>
      </w:r>
      <w:r w:rsidR="00790432">
        <w:rPr>
          <w:bCs/>
          <w:color w:val="000000" w:themeColor="text1"/>
        </w:rPr>
        <w:t>9</w:t>
      </w:r>
      <w:r w:rsidR="00790432">
        <w:rPr>
          <w:bCs/>
          <w:color w:val="000000" w:themeColor="text1"/>
        </w:rPr>
        <w:t xml:space="preserve">, </w:t>
      </w:r>
      <w:r w:rsidR="00790432">
        <w:rPr>
          <w:bCs/>
          <w:i/>
          <w:iCs/>
          <w:color w:val="000000" w:themeColor="text1"/>
        </w:rPr>
        <w:t>p</w:t>
      </w:r>
      <w:r w:rsidR="00790432">
        <w:rPr>
          <w:bCs/>
          <w:color w:val="000000" w:themeColor="text1"/>
        </w:rPr>
        <w:t xml:space="preserve"> &lt; .01)</w:t>
      </w:r>
      <w:r w:rsidR="00F13F24">
        <w:rPr>
          <w:bCs/>
          <w:color w:val="000000" w:themeColor="text1"/>
        </w:rPr>
        <w:t xml:space="preserve"> was </w:t>
      </w:r>
      <w:r w:rsidR="0074539D">
        <w:rPr>
          <w:bCs/>
          <w:color w:val="000000" w:themeColor="text1"/>
        </w:rPr>
        <w:t xml:space="preserve">significantly correlate to study engagement. </w:t>
      </w:r>
      <w:r w:rsidR="00F71BFF">
        <w:rPr>
          <w:bCs/>
          <w:color w:val="000000" w:themeColor="text1"/>
        </w:rPr>
        <w:t xml:space="preserve">Comparing to the correlations between personality scores and criterions in the control condition, </w:t>
      </w:r>
      <w:r w:rsidR="004F50CE">
        <w:rPr>
          <w:bCs/>
          <w:color w:val="000000" w:themeColor="text1"/>
        </w:rPr>
        <w:t xml:space="preserve">the correlation between extraversion after adjustment and GPA became significant, while the relationship between adjusted extraversion and both </w:t>
      </w:r>
      <w:r w:rsidR="00761E7D">
        <w:rPr>
          <w:bCs/>
          <w:color w:val="000000" w:themeColor="text1"/>
        </w:rPr>
        <w:t xml:space="preserve">health behavior and study engagement become </w:t>
      </w:r>
      <w:r w:rsidR="00E72241">
        <w:rPr>
          <w:bCs/>
          <w:color w:val="000000" w:themeColor="text1"/>
        </w:rPr>
        <w:t>in</w:t>
      </w:r>
      <w:r w:rsidR="00761E7D">
        <w:rPr>
          <w:bCs/>
          <w:color w:val="000000" w:themeColor="text1"/>
        </w:rPr>
        <w:t xml:space="preserve">significant. </w:t>
      </w:r>
      <w:r w:rsidR="00E72241">
        <w:rPr>
          <w:bCs/>
          <w:color w:val="000000" w:themeColor="text1"/>
        </w:rPr>
        <w:t>The correlation between adjusted agreeableness and study engagement</w:t>
      </w:r>
      <w:r w:rsidR="00BA2DE0">
        <w:rPr>
          <w:bCs/>
          <w:color w:val="000000" w:themeColor="text1"/>
        </w:rPr>
        <w:t>, conscientiousness and study engagement, negative emotionality and GPA, as well as openness and health behavior all</w:t>
      </w:r>
      <w:r w:rsidR="00E72241">
        <w:rPr>
          <w:bCs/>
          <w:color w:val="000000" w:themeColor="text1"/>
        </w:rPr>
        <w:t xml:space="preserve"> became insignificant. </w:t>
      </w:r>
      <w:r w:rsidR="00356696">
        <w:rPr>
          <w:bCs/>
          <w:color w:val="000000" w:themeColor="text1"/>
        </w:rPr>
        <w:t>Besides, for the correlations that are significant in both conditions, except the correlation between conscientiousness and GPA increased from .16 to .18, all correlations in the self-rated vignettes group showed to be smaller than the correlations in the control group. Considering the confidence interval of correlation between conscientiousness and GPA was [.08, .25] in the control condition, and [.03, .33] in the self-rated vignettes condition, the difference was not significant to be acknowledged.</w:t>
      </w:r>
    </w:p>
    <w:p w14:paraId="47D7B243" w14:textId="72C6F447" w:rsidR="00664E1D" w:rsidRPr="004D7065" w:rsidRDefault="00664E1D" w:rsidP="00F13F24">
      <w:pPr>
        <w:spacing w:line="480" w:lineRule="auto"/>
        <w:rPr>
          <w:bCs/>
          <w:color w:val="000000" w:themeColor="text1"/>
        </w:rPr>
      </w:pPr>
      <w:r>
        <w:rPr>
          <w:bCs/>
          <w:color w:val="000000" w:themeColor="text1"/>
        </w:rPr>
        <w:tab/>
        <w:t xml:space="preserve">Thus, the last hypothesis was not supported by the results. </w:t>
      </w:r>
      <w:r w:rsidR="00357F63">
        <w:rPr>
          <w:bCs/>
          <w:color w:val="000000" w:themeColor="text1"/>
        </w:rPr>
        <w:t>Although the usage of self-rated vignettes changed the correlations between personality scores and relevant criterion (GPA, health behavior, and study engagement), t</w:t>
      </w:r>
      <w:r w:rsidR="00AA6607">
        <w:rPr>
          <w:bCs/>
          <w:color w:val="000000" w:themeColor="text1"/>
        </w:rPr>
        <w:t xml:space="preserve">he adjustment </w:t>
      </w:r>
      <w:r w:rsidR="00800CD0">
        <w:rPr>
          <w:bCs/>
          <w:color w:val="000000" w:themeColor="text1"/>
        </w:rPr>
        <w:t xml:space="preserve">lowered </w:t>
      </w:r>
      <w:proofErr w:type="gramStart"/>
      <w:r w:rsidR="00800CD0">
        <w:rPr>
          <w:bCs/>
          <w:color w:val="000000" w:themeColor="text1"/>
        </w:rPr>
        <w:t>the majority of</w:t>
      </w:r>
      <w:proofErr w:type="gramEnd"/>
      <w:r w:rsidR="00800CD0">
        <w:rPr>
          <w:bCs/>
          <w:color w:val="000000" w:themeColor="text1"/>
        </w:rPr>
        <w:t xml:space="preserve"> correlations </w:t>
      </w:r>
      <w:r w:rsidR="00B72805">
        <w:rPr>
          <w:bCs/>
          <w:color w:val="000000" w:themeColor="text1"/>
        </w:rPr>
        <w:t>and failed to improve the effectiveness of using self-assessed personalities to predict important outcomes in academic and health behavior.</w:t>
      </w:r>
    </w:p>
    <w:p w14:paraId="32E31011" w14:textId="77777777" w:rsidR="009B789D" w:rsidRDefault="009B789D" w:rsidP="00783D79">
      <w:pPr>
        <w:spacing w:line="480" w:lineRule="auto"/>
        <w:ind w:firstLine="720"/>
        <w:rPr>
          <w:bCs/>
          <w:color w:val="000000" w:themeColor="text1"/>
        </w:rPr>
      </w:pPr>
    </w:p>
    <w:p w14:paraId="7C116A1F" w14:textId="5775F813" w:rsidR="00B40278" w:rsidRDefault="00B40278" w:rsidP="00B40278">
      <w:pPr>
        <w:spacing w:line="480" w:lineRule="auto"/>
        <w:rPr>
          <w:rFonts w:eastAsiaTheme="minorEastAsia"/>
          <w:bCs/>
          <w:color w:val="000000" w:themeColor="text1"/>
        </w:rPr>
      </w:pPr>
    </w:p>
    <w:p w14:paraId="63BAD47B" w14:textId="77777777" w:rsidR="00B40278" w:rsidRDefault="00B40278">
      <w:pPr>
        <w:rPr>
          <w:rFonts w:eastAsiaTheme="minorEastAsia"/>
          <w:bCs/>
          <w:color w:val="000000" w:themeColor="text1"/>
        </w:rPr>
      </w:pPr>
      <w:r>
        <w:rPr>
          <w:rFonts w:eastAsiaTheme="minorEastAsia"/>
          <w:bCs/>
          <w:color w:val="000000" w:themeColor="text1"/>
        </w:rPr>
        <w:br w:type="page"/>
      </w:r>
    </w:p>
    <w:p w14:paraId="6A97AA87" w14:textId="5C13FB0C" w:rsidR="00B40278" w:rsidRDefault="00B40278" w:rsidP="00B40278">
      <w:pPr>
        <w:spacing w:line="480" w:lineRule="auto"/>
        <w:jc w:val="center"/>
        <w:rPr>
          <w:rFonts w:eastAsiaTheme="minorEastAsia"/>
          <w:bCs/>
          <w:color w:val="000000" w:themeColor="text1"/>
        </w:rPr>
      </w:pPr>
      <w:r>
        <w:rPr>
          <w:rFonts w:eastAsiaTheme="minorEastAsia"/>
          <w:bCs/>
          <w:color w:val="000000" w:themeColor="text1"/>
        </w:rPr>
        <w:lastRenderedPageBreak/>
        <w:t>CHAPTER 5: DISCUSSION</w:t>
      </w:r>
    </w:p>
    <w:p w14:paraId="1C51BB1A" w14:textId="0CD9F006" w:rsidR="00C12A7A" w:rsidRDefault="00B40278" w:rsidP="00B40278">
      <w:pPr>
        <w:spacing w:line="480" w:lineRule="auto"/>
        <w:ind w:firstLine="720"/>
        <w:rPr>
          <w:rFonts w:eastAsiaTheme="minorEastAsia"/>
          <w:bCs/>
          <w:color w:val="000000" w:themeColor="text1"/>
        </w:rPr>
      </w:pPr>
      <w:r>
        <w:rPr>
          <w:rFonts w:eastAsiaTheme="minorEastAsia"/>
          <w:bCs/>
          <w:color w:val="000000" w:themeColor="text1"/>
        </w:rPr>
        <w:t xml:space="preserve">In summary, the present study offers important and novel findings regarding the </w:t>
      </w:r>
      <w:r w:rsidR="008546C7">
        <w:rPr>
          <w:rFonts w:eastAsiaTheme="minorEastAsia"/>
          <w:bCs/>
          <w:color w:val="000000" w:themeColor="text1"/>
        </w:rPr>
        <w:t>effectiveness of adjusting method</w:t>
      </w:r>
      <w:r w:rsidR="00560ECA">
        <w:rPr>
          <w:rFonts w:eastAsiaTheme="minorEastAsia"/>
          <w:bCs/>
          <w:color w:val="000000" w:themeColor="text1"/>
        </w:rPr>
        <w:t>s</w:t>
      </w:r>
      <w:r w:rsidR="008546C7">
        <w:rPr>
          <w:rFonts w:eastAsiaTheme="minorEastAsia"/>
          <w:bCs/>
          <w:color w:val="000000" w:themeColor="text1"/>
        </w:rPr>
        <w:t xml:space="preserve"> in personality assessment</w:t>
      </w:r>
      <w:r w:rsidR="001923FF">
        <w:rPr>
          <w:rFonts w:eastAsiaTheme="minorEastAsia"/>
          <w:bCs/>
          <w:color w:val="000000" w:themeColor="text1"/>
        </w:rPr>
        <w:t>. The first method is to present fixed vignettes that describe the cognition, affect, and behaviors examples of different levels of personality traits to the respondents. Then, these respondents are asked to assess their own personality by answering the regular personality inventory. The respondents are expected to compare the</w:t>
      </w:r>
      <w:r w:rsidR="002229A5">
        <w:rPr>
          <w:rFonts w:eastAsiaTheme="minorEastAsia"/>
          <w:bCs/>
          <w:color w:val="000000" w:themeColor="text1"/>
        </w:rPr>
        <w:t xml:space="preserve">mselves </w:t>
      </w:r>
      <w:r w:rsidR="008302BC">
        <w:rPr>
          <w:rFonts w:eastAsiaTheme="minorEastAsia"/>
          <w:bCs/>
          <w:color w:val="000000" w:themeColor="text1"/>
        </w:rPr>
        <w:t>to the examples to ensure a standardized understanding of each personality trait and the levels of scale.</w:t>
      </w:r>
      <w:r w:rsidR="008C4976">
        <w:rPr>
          <w:rFonts w:eastAsiaTheme="minorEastAsia"/>
          <w:bCs/>
          <w:color w:val="000000" w:themeColor="text1"/>
        </w:rPr>
        <w:t xml:space="preserve"> </w:t>
      </w:r>
      <w:r w:rsidR="00194905">
        <w:rPr>
          <w:rFonts w:eastAsiaTheme="minorEastAsia"/>
          <w:bCs/>
          <w:color w:val="000000" w:themeColor="text1"/>
        </w:rPr>
        <w:t xml:space="preserve">The second method is to ask respondents to answer both the regular personality inventory and </w:t>
      </w:r>
      <w:r w:rsidR="003C4467">
        <w:rPr>
          <w:rFonts w:eastAsiaTheme="minorEastAsia"/>
          <w:bCs/>
          <w:color w:val="000000" w:themeColor="text1"/>
        </w:rPr>
        <w:t xml:space="preserve">to rate hypothetical person’s personality based on their own understanding and standard. </w:t>
      </w:r>
      <w:r w:rsidR="00C12A7A">
        <w:rPr>
          <w:rFonts w:eastAsiaTheme="minorEastAsia"/>
          <w:bCs/>
          <w:color w:val="000000" w:themeColor="text1"/>
        </w:rPr>
        <w:t>The</w:t>
      </w:r>
      <w:r w:rsidR="00DB7BDE">
        <w:rPr>
          <w:rFonts w:eastAsiaTheme="minorEastAsia"/>
          <w:bCs/>
          <w:color w:val="000000" w:themeColor="text1"/>
        </w:rPr>
        <w:t xml:space="preserve"> response distortions are adjusted using Censored Ordered </w:t>
      </w:r>
      <w:proofErr w:type="spellStart"/>
      <w:r w:rsidR="00DB7BDE">
        <w:rPr>
          <w:rFonts w:eastAsiaTheme="minorEastAsia"/>
          <w:bCs/>
          <w:color w:val="000000" w:themeColor="text1"/>
        </w:rPr>
        <w:t>Probit</w:t>
      </w:r>
      <w:proofErr w:type="spellEnd"/>
      <w:r w:rsidR="00DB7BDE">
        <w:rPr>
          <w:rFonts w:eastAsiaTheme="minorEastAsia"/>
          <w:bCs/>
          <w:color w:val="000000" w:themeColor="text1"/>
        </w:rPr>
        <w:t xml:space="preserve"> method</w:t>
      </w:r>
      <w:r w:rsidR="00A54B52">
        <w:rPr>
          <w:rFonts w:eastAsiaTheme="minorEastAsia"/>
          <w:bCs/>
          <w:color w:val="000000" w:themeColor="text1"/>
        </w:rPr>
        <w:t xml:space="preserve"> (King &amp; Wand, 2007)</w:t>
      </w:r>
      <w:r w:rsidR="00DB7BDE">
        <w:rPr>
          <w:rFonts w:eastAsiaTheme="minorEastAsia"/>
          <w:bCs/>
          <w:color w:val="000000" w:themeColor="text1"/>
        </w:rPr>
        <w:t xml:space="preserve">. </w:t>
      </w:r>
      <w:r w:rsidR="005D6B1A">
        <w:rPr>
          <w:rFonts w:eastAsiaTheme="minorEastAsia"/>
          <w:bCs/>
          <w:color w:val="000000" w:themeColor="text1"/>
        </w:rPr>
        <w:t>The expectations are also to standardize the interpretation of scale levels, the understanding of questions by providing vivid examples, and the comparison groups (</w:t>
      </w:r>
      <w:r w:rsidR="00DD6191" w:rsidRPr="003B547E">
        <w:t>Weiss &amp; Roberts, 2018</w:t>
      </w:r>
      <w:r w:rsidR="005D6B1A">
        <w:rPr>
          <w:rFonts w:eastAsiaTheme="minorEastAsia"/>
          <w:bCs/>
          <w:color w:val="000000" w:themeColor="text1"/>
        </w:rPr>
        <w:t xml:space="preserve">). </w:t>
      </w:r>
    </w:p>
    <w:p w14:paraId="1FD9DCC4" w14:textId="0F772AFF" w:rsidR="00235D7B" w:rsidRDefault="00235D7B" w:rsidP="00B40278">
      <w:pPr>
        <w:spacing w:line="480" w:lineRule="auto"/>
        <w:ind w:firstLine="720"/>
        <w:rPr>
          <w:rFonts w:eastAsiaTheme="minorEastAsia"/>
          <w:bCs/>
          <w:color w:val="000000" w:themeColor="text1"/>
        </w:rPr>
      </w:pPr>
      <w:r>
        <w:rPr>
          <w:rFonts w:eastAsiaTheme="minorEastAsia"/>
          <w:bCs/>
          <w:color w:val="000000" w:themeColor="text1"/>
        </w:rPr>
        <w:t>To compare the effectiveness of using fixed vignettes and control</w:t>
      </w:r>
      <w:r w:rsidR="009907F3">
        <w:rPr>
          <w:rFonts w:eastAsiaTheme="minorEastAsia"/>
          <w:bCs/>
          <w:color w:val="000000" w:themeColor="text1"/>
        </w:rPr>
        <w:t xml:space="preserve"> condition, hypothesis 1 was partially supported. First, </w:t>
      </w:r>
      <w:r w:rsidR="00493F2C">
        <w:rPr>
          <w:rFonts w:eastAsiaTheme="minorEastAsia"/>
          <w:bCs/>
          <w:color w:val="000000" w:themeColor="text1"/>
        </w:rPr>
        <w:t xml:space="preserve">the means, standard deviations, and reliabilities of each personality traits were not significantly different from the control condition, which suggested using fixed vignettes does not alter the psychometrics of personality scores. Second, the correlations between personality traits and </w:t>
      </w:r>
      <w:r w:rsidR="00FD4890">
        <w:rPr>
          <w:rFonts w:eastAsiaTheme="minorEastAsia"/>
          <w:bCs/>
          <w:color w:val="000000" w:themeColor="text1"/>
        </w:rPr>
        <w:t>criteria</w:t>
      </w:r>
      <w:r w:rsidR="00493F2C">
        <w:rPr>
          <w:rFonts w:eastAsiaTheme="minorEastAsia"/>
          <w:bCs/>
          <w:color w:val="000000" w:themeColor="text1"/>
        </w:rPr>
        <w:t xml:space="preserve"> (GPA, health behavior, and </w:t>
      </w:r>
      <w:r w:rsidR="000C3CCE">
        <w:rPr>
          <w:rFonts w:eastAsiaTheme="minorEastAsia"/>
          <w:bCs/>
          <w:color w:val="000000" w:themeColor="text1"/>
        </w:rPr>
        <w:t>school</w:t>
      </w:r>
      <w:r w:rsidR="00493F2C">
        <w:rPr>
          <w:rFonts w:eastAsiaTheme="minorEastAsia"/>
          <w:bCs/>
          <w:color w:val="000000" w:themeColor="text1"/>
        </w:rPr>
        <w:t xml:space="preserve"> engagement)</w:t>
      </w:r>
      <w:r w:rsidR="00B37CFF">
        <w:rPr>
          <w:rFonts w:eastAsiaTheme="minorEastAsia"/>
          <w:bCs/>
          <w:color w:val="000000" w:themeColor="text1"/>
        </w:rPr>
        <w:t xml:space="preserve"> were also not significantly different from the control condition, which suggested using fixed vignettes failed to improve the effectiveness of personality assessment in predicting important criteria.</w:t>
      </w:r>
    </w:p>
    <w:p w14:paraId="69B92884" w14:textId="02BB5F96" w:rsidR="0005121B" w:rsidRDefault="00451FAF" w:rsidP="00B40278">
      <w:pPr>
        <w:spacing w:line="480" w:lineRule="auto"/>
        <w:ind w:firstLine="720"/>
      </w:pPr>
      <w:r>
        <w:rPr>
          <w:rFonts w:eastAsiaTheme="minorEastAsia"/>
          <w:bCs/>
          <w:color w:val="000000" w:themeColor="text1"/>
        </w:rPr>
        <w:t xml:space="preserve">To compare the effectiveness of using self-rated vignettes and control condition, hypothesis 2 was rejected. </w:t>
      </w:r>
      <w:r w:rsidR="006A4564">
        <w:rPr>
          <w:rFonts w:eastAsiaTheme="minorEastAsia"/>
          <w:bCs/>
          <w:color w:val="000000" w:themeColor="text1"/>
        </w:rPr>
        <w:t xml:space="preserve">Since the COP adjustment extended the 5-point scale to 7-point scale, and the model </w:t>
      </w:r>
      <w:r w:rsidR="008B6010">
        <w:rPr>
          <w:rFonts w:eastAsiaTheme="minorEastAsia"/>
          <w:bCs/>
          <w:color w:val="000000" w:themeColor="text1"/>
        </w:rPr>
        <w:t xml:space="preserve">transformed the scalar values of each personality trait using the vectored value, in </w:t>
      </w:r>
      <w:r w:rsidR="008B6010">
        <w:rPr>
          <w:rFonts w:eastAsiaTheme="minorEastAsia"/>
          <w:bCs/>
          <w:color w:val="000000" w:themeColor="text1"/>
        </w:rPr>
        <w:lastRenderedPageBreak/>
        <w:t xml:space="preserve">the current study, the author did not directly compare means, standard deviations, and reliabilities </w:t>
      </w:r>
      <w:r w:rsidR="000F33FB">
        <w:rPr>
          <w:rFonts w:eastAsiaTheme="minorEastAsia"/>
          <w:bCs/>
          <w:color w:val="000000" w:themeColor="text1"/>
        </w:rPr>
        <w:t xml:space="preserve">to control condition. </w:t>
      </w:r>
      <w:r w:rsidR="00047B6D">
        <w:rPr>
          <w:rFonts w:eastAsiaTheme="minorEastAsia"/>
          <w:bCs/>
          <w:color w:val="000000" w:themeColor="text1"/>
        </w:rPr>
        <w:t xml:space="preserve">As shown in Table 1 and Table 3, the correlations between personality </w:t>
      </w:r>
      <w:r w:rsidR="00A262C7">
        <w:rPr>
          <w:rFonts w:eastAsiaTheme="minorEastAsia"/>
          <w:bCs/>
          <w:color w:val="000000" w:themeColor="text1"/>
        </w:rPr>
        <w:t>traits and criteria decreased after adjustment</w:t>
      </w:r>
      <w:r w:rsidR="002D3FEB">
        <w:rPr>
          <w:rFonts w:eastAsiaTheme="minorEastAsia"/>
          <w:bCs/>
          <w:color w:val="000000" w:themeColor="text1"/>
        </w:rPr>
        <w:t xml:space="preserve"> which </w:t>
      </w:r>
      <w:r w:rsidR="004D7B7E">
        <w:rPr>
          <w:rFonts w:eastAsiaTheme="minorEastAsia"/>
          <w:bCs/>
          <w:color w:val="000000" w:themeColor="text1"/>
        </w:rPr>
        <w:t xml:space="preserve">contradict to the </w:t>
      </w:r>
      <w:r w:rsidR="0095282F">
        <w:rPr>
          <w:rFonts w:eastAsiaTheme="minorEastAsia"/>
          <w:bCs/>
          <w:color w:val="000000" w:themeColor="text1"/>
        </w:rPr>
        <w:t xml:space="preserve">hypothesis. </w:t>
      </w:r>
      <w:r w:rsidR="004062E9" w:rsidRPr="003B547E">
        <w:t>It has been shown</w:t>
      </w:r>
      <w:r w:rsidR="004062E9">
        <w:t xml:space="preserve"> in the literature</w:t>
      </w:r>
      <w:r w:rsidR="004062E9" w:rsidRPr="003B547E">
        <w:t xml:space="preserve"> that </w:t>
      </w:r>
      <w:r w:rsidR="004062E9" w:rsidRPr="004062E9">
        <w:t>discriminant validity and criterion validity increased only when each scale was corrected using its own corresponding vignette set.</w:t>
      </w:r>
      <w:r w:rsidR="004062E9" w:rsidRPr="003B547E">
        <w:t xml:space="preserve"> Moreover, accuracy in rating the vignettes was correlated with language achievement test scores, suggesting that verbal ability has an impact on providing both normative vignette ratings of others and self-reports that are reliable and valid (</w:t>
      </w:r>
      <w:proofErr w:type="spellStart"/>
      <w:r w:rsidR="004062E9" w:rsidRPr="003B547E">
        <w:t>Primi</w:t>
      </w:r>
      <w:proofErr w:type="spellEnd"/>
      <w:r w:rsidR="004062E9" w:rsidRPr="003B547E">
        <w:t xml:space="preserve">, </w:t>
      </w:r>
      <w:proofErr w:type="spellStart"/>
      <w:r w:rsidR="004062E9" w:rsidRPr="003B547E">
        <w:t>Zanon</w:t>
      </w:r>
      <w:proofErr w:type="spellEnd"/>
      <w:r w:rsidR="004062E9" w:rsidRPr="003B547E">
        <w:t xml:space="preserve">, Santos, De </w:t>
      </w:r>
      <w:proofErr w:type="spellStart"/>
      <w:r w:rsidR="004062E9" w:rsidRPr="003B547E">
        <w:t>Fruyt</w:t>
      </w:r>
      <w:proofErr w:type="spellEnd"/>
      <w:r w:rsidR="004062E9" w:rsidRPr="003B547E">
        <w:t>, &amp; John, 2016; Weiss &amp; Roberts, 2018).</w:t>
      </w:r>
      <w:r w:rsidR="00BB0F44">
        <w:t xml:space="preserve"> In the current study, the scales were corrected </w:t>
      </w:r>
      <w:r w:rsidR="0037483D">
        <w:t xml:space="preserve">based on the vignette sets of their own factor and the verbal ability should not be a crucial issue for current college students who volunteered in this study. </w:t>
      </w:r>
    </w:p>
    <w:p w14:paraId="694EC20D" w14:textId="172F1005" w:rsidR="003B0176" w:rsidRDefault="003B0176" w:rsidP="00B40278">
      <w:pPr>
        <w:spacing w:line="480" w:lineRule="auto"/>
        <w:ind w:firstLine="720"/>
        <w:rPr>
          <w:rFonts w:eastAsiaTheme="minorEastAsia"/>
          <w:bCs/>
          <w:color w:val="000000" w:themeColor="text1"/>
        </w:rPr>
      </w:pPr>
      <w:r>
        <w:t>Another possible explanation is</w:t>
      </w:r>
      <w:r w:rsidRPr="003B0176">
        <w:t xml:space="preserve"> </w:t>
      </w:r>
      <w:r>
        <w:t>a</w:t>
      </w:r>
      <w:r w:rsidRPr="003B0176">
        <w:t>ccording to the country-level correlational analysis conducted by He and colleagues (2014), when personality traits were assessed with Big Five Inventory, the authors found significant correlations between extreme response style and agreeableness (</w:t>
      </w:r>
      <w:r w:rsidRPr="003B0176">
        <w:rPr>
          <w:i/>
          <w:iCs/>
        </w:rPr>
        <w:t>r</w:t>
      </w:r>
      <w:r w:rsidRPr="003B0176">
        <w:t xml:space="preserve"> = .50), conscientiousness (</w:t>
      </w:r>
      <w:r w:rsidRPr="003B0176">
        <w:rPr>
          <w:i/>
          <w:iCs/>
        </w:rPr>
        <w:t>r</w:t>
      </w:r>
      <w:r w:rsidRPr="003B0176">
        <w:t xml:space="preserve"> = .42), and openness (</w:t>
      </w:r>
      <w:r w:rsidRPr="003B0176">
        <w:rPr>
          <w:i/>
          <w:iCs/>
        </w:rPr>
        <w:t>r</w:t>
      </w:r>
      <w:r w:rsidRPr="003B0176">
        <w:t xml:space="preserve"> = .56); when the same personality traits were assessed with self-reported Revised NEO personality inventory, agreeableness score was also associated with midpoint response style (</w:t>
      </w:r>
      <w:r w:rsidRPr="003B0176">
        <w:rPr>
          <w:i/>
          <w:iCs/>
        </w:rPr>
        <w:t>r</w:t>
      </w:r>
      <w:r w:rsidRPr="003B0176">
        <w:t xml:space="preserve"> = .51), conscientiousness score was associated with acquiescent response style (</w:t>
      </w:r>
      <w:r w:rsidRPr="003B0176">
        <w:rPr>
          <w:i/>
          <w:iCs/>
        </w:rPr>
        <w:t>r</w:t>
      </w:r>
      <w:r w:rsidRPr="003B0176">
        <w:t xml:space="preserve"> = .53), extreme response style (</w:t>
      </w:r>
      <w:r w:rsidRPr="003B0176">
        <w:rPr>
          <w:i/>
          <w:iCs/>
        </w:rPr>
        <w:t>r</w:t>
      </w:r>
      <w:r w:rsidRPr="003B0176">
        <w:t xml:space="preserve"> = .69), midpoint response style (</w:t>
      </w:r>
      <w:r w:rsidRPr="003B0176">
        <w:rPr>
          <w:i/>
          <w:iCs/>
        </w:rPr>
        <w:t>r</w:t>
      </w:r>
      <w:r w:rsidRPr="003B0176">
        <w:t xml:space="preserve"> = .50). </w:t>
      </w:r>
      <w:r w:rsidR="001C379D">
        <w:t>The current study supported that p</w:t>
      </w:r>
      <w:r w:rsidR="005E4BFE">
        <w:t>articipants’</w:t>
      </w:r>
      <w:r w:rsidRPr="003B0176">
        <w:t xml:space="preserve"> responses to personality assessment are influenced by content-irrelevant factors such as the rating scales </w:t>
      </w:r>
      <w:r w:rsidR="009F1BBD">
        <w:t xml:space="preserve">which </w:t>
      </w:r>
      <w:r w:rsidR="003162DD">
        <w:t>overemphasized the relationships between personalities and criteria.</w:t>
      </w:r>
    </w:p>
    <w:p w14:paraId="7D74E1F7" w14:textId="7CB82E4F" w:rsidR="008F32FE" w:rsidRDefault="00FA34AD" w:rsidP="00BD3A5D">
      <w:pPr>
        <w:spacing w:line="480" w:lineRule="auto"/>
        <w:ind w:firstLine="720"/>
        <w:rPr>
          <w:rFonts w:eastAsiaTheme="minorEastAsia"/>
          <w:bCs/>
          <w:color w:val="000000" w:themeColor="text1"/>
        </w:rPr>
      </w:pPr>
      <w:r>
        <w:rPr>
          <w:rFonts w:eastAsiaTheme="minorEastAsia"/>
          <w:bCs/>
          <w:color w:val="000000" w:themeColor="text1"/>
        </w:rPr>
        <w:t>Furthermore, the current study also supported</w:t>
      </w:r>
      <w:r w:rsidR="008C4976">
        <w:rPr>
          <w:rFonts w:eastAsiaTheme="minorEastAsia"/>
          <w:bCs/>
          <w:color w:val="000000" w:themeColor="text1"/>
        </w:rPr>
        <w:t xml:space="preserve"> the relationship</w:t>
      </w:r>
      <w:r w:rsidR="00C751FD">
        <w:rPr>
          <w:rFonts w:eastAsiaTheme="minorEastAsia"/>
          <w:bCs/>
          <w:color w:val="000000" w:themeColor="text1"/>
        </w:rPr>
        <w:t>s</w:t>
      </w:r>
      <w:r w:rsidR="008C4976">
        <w:rPr>
          <w:rFonts w:eastAsiaTheme="minorEastAsia"/>
          <w:bCs/>
          <w:color w:val="000000" w:themeColor="text1"/>
        </w:rPr>
        <w:t xml:space="preserve"> between Big Five personality traits and college student’s academic behavior, outcome and health behavior</w:t>
      </w:r>
      <w:r w:rsidR="008546C7">
        <w:rPr>
          <w:rFonts w:eastAsiaTheme="minorEastAsia"/>
          <w:bCs/>
          <w:color w:val="000000" w:themeColor="text1"/>
        </w:rPr>
        <w:t xml:space="preserve">. </w:t>
      </w:r>
      <w:r w:rsidR="008F32FE">
        <w:rPr>
          <w:rFonts w:eastAsiaTheme="minorEastAsia"/>
          <w:bCs/>
          <w:color w:val="000000" w:themeColor="text1"/>
        </w:rPr>
        <w:t xml:space="preserve">The </w:t>
      </w:r>
      <w:r w:rsidR="008F32FE">
        <w:rPr>
          <w:rFonts w:eastAsiaTheme="minorEastAsia"/>
          <w:bCs/>
          <w:color w:val="000000" w:themeColor="text1"/>
        </w:rPr>
        <w:lastRenderedPageBreak/>
        <w:t xml:space="preserve">correlations </w:t>
      </w:r>
      <w:r w:rsidR="00802D05">
        <w:rPr>
          <w:rFonts w:eastAsiaTheme="minorEastAsia"/>
          <w:bCs/>
          <w:color w:val="000000" w:themeColor="text1"/>
        </w:rPr>
        <w:t xml:space="preserve">with or without adjustment </w:t>
      </w:r>
      <w:r w:rsidR="008F32FE">
        <w:rPr>
          <w:rFonts w:eastAsiaTheme="minorEastAsia"/>
          <w:bCs/>
          <w:color w:val="000000" w:themeColor="text1"/>
        </w:rPr>
        <w:t xml:space="preserve">still supported that </w:t>
      </w:r>
      <w:r w:rsidR="00A53C64">
        <w:rPr>
          <w:rFonts w:eastAsiaTheme="minorEastAsia"/>
          <w:bCs/>
          <w:color w:val="000000" w:themeColor="text1"/>
        </w:rPr>
        <w:t xml:space="preserve">personality constructs are useful for explaining and predicting behavior and performance in educational settings. </w:t>
      </w:r>
      <w:r w:rsidR="00C86B7B">
        <w:rPr>
          <w:rFonts w:eastAsiaTheme="minorEastAsia"/>
          <w:bCs/>
          <w:color w:val="000000" w:themeColor="text1"/>
        </w:rPr>
        <w:t xml:space="preserve">For example, </w:t>
      </w:r>
      <w:r w:rsidR="002702E7">
        <w:rPr>
          <w:rFonts w:eastAsiaTheme="minorEastAsia"/>
          <w:bCs/>
          <w:color w:val="000000" w:themeColor="text1"/>
        </w:rPr>
        <w:t xml:space="preserve">agreeableness </w:t>
      </w:r>
      <w:r w:rsidR="008513D9">
        <w:rPr>
          <w:rFonts w:eastAsiaTheme="minorEastAsia"/>
          <w:bCs/>
          <w:color w:val="000000" w:themeColor="text1"/>
        </w:rPr>
        <w:t xml:space="preserve">and conscientiousness </w:t>
      </w:r>
      <w:r w:rsidR="002702E7">
        <w:rPr>
          <w:rFonts w:eastAsiaTheme="minorEastAsia"/>
          <w:bCs/>
          <w:color w:val="000000" w:themeColor="text1"/>
        </w:rPr>
        <w:t>predicts college students’ health behavior</w:t>
      </w:r>
      <w:r w:rsidR="008513D9">
        <w:rPr>
          <w:rFonts w:eastAsiaTheme="minorEastAsia"/>
          <w:bCs/>
          <w:color w:val="000000" w:themeColor="text1"/>
        </w:rPr>
        <w:t>,</w:t>
      </w:r>
      <w:r w:rsidR="002702E7">
        <w:rPr>
          <w:rFonts w:eastAsiaTheme="minorEastAsia"/>
          <w:bCs/>
          <w:color w:val="000000" w:themeColor="text1"/>
        </w:rPr>
        <w:t xml:space="preserve"> </w:t>
      </w:r>
      <w:r w:rsidR="00D343A8">
        <w:rPr>
          <w:rFonts w:eastAsiaTheme="minorEastAsia"/>
          <w:bCs/>
          <w:color w:val="000000" w:themeColor="text1"/>
        </w:rPr>
        <w:t xml:space="preserve">conscientiousness </w:t>
      </w:r>
      <w:r w:rsidR="008513D9">
        <w:rPr>
          <w:rFonts w:eastAsiaTheme="minorEastAsia"/>
          <w:bCs/>
          <w:color w:val="000000" w:themeColor="text1"/>
        </w:rPr>
        <w:t xml:space="preserve">correlated with </w:t>
      </w:r>
      <w:r w:rsidR="00294AC1">
        <w:rPr>
          <w:rFonts w:eastAsiaTheme="minorEastAsia"/>
          <w:bCs/>
          <w:color w:val="000000" w:themeColor="text1"/>
        </w:rPr>
        <w:t>GPA, negative emotionality showed negative relationship with health behavior and school engagement.</w:t>
      </w:r>
    </w:p>
    <w:p w14:paraId="16879E05" w14:textId="3D39B998" w:rsidR="00D52125" w:rsidRPr="00EF7562" w:rsidRDefault="00D52125" w:rsidP="00D52125">
      <w:pPr>
        <w:spacing w:line="480" w:lineRule="auto"/>
        <w:rPr>
          <w:rFonts w:eastAsiaTheme="minorEastAsia"/>
          <w:b/>
          <w:color w:val="000000" w:themeColor="text1"/>
        </w:rPr>
      </w:pPr>
      <w:r w:rsidRPr="00EF7562">
        <w:rPr>
          <w:rFonts w:eastAsiaTheme="minorEastAsia"/>
          <w:b/>
          <w:color w:val="000000" w:themeColor="text1"/>
        </w:rPr>
        <w:t>Implications for Research</w:t>
      </w:r>
      <w:r w:rsidR="00AA4673">
        <w:rPr>
          <w:rFonts w:eastAsiaTheme="minorEastAsia"/>
          <w:b/>
          <w:color w:val="000000" w:themeColor="text1"/>
        </w:rPr>
        <w:t xml:space="preserve"> and Practice</w:t>
      </w:r>
    </w:p>
    <w:p w14:paraId="7D4DFF2B" w14:textId="6AD014D5" w:rsidR="00F67196" w:rsidRDefault="00D52125" w:rsidP="00D52125">
      <w:pPr>
        <w:spacing w:line="480" w:lineRule="auto"/>
        <w:rPr>
          <w:rFonts w:eastAsiaTheme="minorEastAsia"/>
          <w:bCs/>
          <w:color w:val="000000" w:themeColor="text1"/>
        </w:rPr>
      </w:pPr>
      <w:r>
        <w:rPr>
          <w:rFonts w:eastAsiaTheme="minorEastAsia"/>
          <w:bCs/>
          <w:color w:val="000000" w:themeColor="text1"/>
        </w:rPr>
        <w:tab/>
        <w:t>These findings have several implications for our understanding of personality assessment and comparison.</w:t>
      </w:r>
      <w:r w:rsidR="00D71990">
        <w:rPr>
          <w:rFonts w:eastAsiaTheme="minorEastAsia"/>
          <w:bCs/>
          <w:color w:val="000000" w:themeColor="text1"/>
        </w:rPr>
        <w:t xml:space="preserve"> The proportion of variance explained by </w:t>
      </w:r>
      <w:r w:rsidR="00A8386A">
        <w:rPr>
          <w:rFonts w:eastAsiaTheme="minorEastAsia"/>
          <w:bCs/>
          <w:color w:val="000000" w:themeColor="text1"/>
        </w:rPr>
        <w:t>unintentional response distortions in personality assessment influenced the consistency with behavioral observations and other objective data</w:t>
      </w:r>
      <w:r w:rsidR="00B01D71">
        <w:rPr>
          <w:rFonts w:eastAsiaTheme="minorEastAsia"/>
          <w:bCs/>
          <w:color w:val="000000" w:themeColor="text1"/>
        </w:rPr>
        <w:t xml:space="preserve">, as well as correlations with performance criterion. </w:t>
      </w:r>
      <w:r w:rsidR="00227C98">
        <w:rPr>
          <w:rFonts w:eastAsiaTheme="minorEastAsia"/>
          <w:bCs/>
          <w:color w:val="000000" w:themeColor="text1"/>
        </w:rPr>
        <w:t>P</w:t>
      </w:r>
      <w:r w:rsidR="004963D9">
        <w:rPr>
          <w:rFonts w:eastAsiaTheme="minorEastAsia"/>
          <w:bCs/>
          <w:color w:val="000000" w:themeColor="text1"/>
        </w:rPr>
        <w:t xml:space="preserve">roviding the fixed vignettes </w:t>
      </w:r>
      <w:r w:rsidR="0027669D">
        <w:rPr>
          <w:rFonts w:eastAsiaTheme="minorEastAsia"/>
          <w:bCs/>
          <w:color w:val="000000" w:themeColor="text1"/>
        </w:rPr>
        <w:t>is not an effective method to adjust for response distortions</w:t>
      </w:r>
      <w:r w:rsidR="00EB7B0C">
        <w:rPr>
          <w:rFonts w:eastAsiaTheme="minorEastAsia"/>
          <w:bCs/>
          <w:color w:val="000000" w:themeColor="text1"/>
        </w:rPr>
        <w:t>, although the fixed vignettes are presented aside to the personality inventory with a scale to visualize the low, median, and high level of each personality trait</w:t>
      </w:r>
      <w:r w:rsidR="00DA02FD">
        <w:rPr>
          <w:rFonts w:eastAsiaTheme="minorEastAsia"/>
          <w:bCs/>
          <w:color w:val="000000" w:themeColor="text1"/>
        </w:rPr>
        <w:t>, as well as the instruction on the usage of fixed vignettes</w:t>
      </w:r>
      <w:r w:rsidR="00EB7B0C">
        <w:rPr>
          <w:rFonts w:eastAsiaTheme="minorEastAsia"/>
          <w:bCs/>
          <w:color w:val="000000" w:themeColor="text1"/>
        </w:rPr>
        <w:t>.</w:t>
      </w:r>
      <w:r w:rsidR="00DA02FD">
        <w:rPr>
          <w:rFonts w:eastAsiaTheme="minorEastAsia"/>
          <w:bCs/>
          <w:color w:val="000000" w:themeColor="text1"/>
        </w:rPr>
        <w:t xml:space="preserve"> </w:t>
      </w:r>
      <w:r w:rsidR="00274F15">
        <w:rPr>
          <w:rFonts w:eastAsiaTheme="minorEastAsia"/>
          <w:bCs/>
          <w:color w:val="000000" w:themeColor="text1"/>
        </w:rPr>
        <w:t xml:space="preserve">The current study </w:t>
      </w:r>
      <w:r w:rsidR="00AD41EB">
        <w:rPr>
          <w:rFonts w:eastAsiaTheme="minorEastAsia"/>
          <w:bCs/>
          <w:color w:val="000000" w:themeColor="text1"/>
        </w:rPr>
        <w:t xml:space="preserve">raised concern on using </w:t>
      </w:r>
      <w:r w:rsidR="007C7218">
        <w:rPr>
          <w:rFonts w:eastAsiaTheme="minorEastAsia"/>
          <w:bCs/>
          <w:color w:val="000000" w:themeColor="text1"/>
        </w:rPr>
        <w:t xml:space="preserve">fixed </w:t>
      </w:r>
      <w:r w:rsidR="00567523">
        <w:rPr>
          <w:rFonts w:eastAsiaTheme="minorEastAsia"/>
          <w:bCs/>
          <w:color w:val="000000" w:themeColor="text1"/>
        </w:rPr>
        <w:t xml:space="preserve">anchoring </w:t>
      </w:r>
      <w:r w:rsidR="007C7218">
        <w:rPr>
          <w:rFonts w:eastAsiaTheme="minorEastAsia"/>
          <w:bCs/>
          <w:color w:val="000000" w:themeColor="text1"/>
        </w:rPr>
        <w:t>vignettes in practic</w:t>
      </w:r>
      <w:r w:rsidR="00567523">
        <w:rPr>
          <w:rFonts w:eastAsiaTheme="minorEastAsia"/>
          <w:bCs/>
          <w:color w:val="000000" w:themeColor="text1"/>
        </w:rPr>
        <w:t>al</w:t>
      </w:r>
      <w:r w:rsidR="007C7218">
        <w:rPr>
          <w:rFonts w:eastAsiaTheme="minorEastAsia"/>
          <w:bCs/>
          <w:color w:val="000000" w:themeColor="text1"/>
        </w:rPr>
        <w:t xml:space="preserve"> scenarios including performance assessment</w:t>
      </w:r>
      <w:r w:rsidR="005746AA">
        <w:rPr>
          <w:rFonts w:eastAsiaTheme="minorEastAsia"/>
          <w:bCs/>
          <w:color w:val="000000" w:themeColor="text1"/>
        </w:rPr>
        <w:t xml:space="preserve"> and evaluation.</w:t>
      </w:r>
      <w:r w:rsidR="0070094D">
        <w:rPr>
          <w:rFonts w:eastAsiaTheme="minorEastAsia"/>
          <w:bCs/>
          <w:color w:val="000000" w:themeColor="text1"/>
        </w:rPr>
        <w:t xml:space="preserve"> </w:t>
      </w:r>
      <w:r w:rsidR="00F67196">
        <w:rPr>
          <w:rFonts w:eastAsiaTheme="minorEastAsia"/>
          <w:bCs/>
          <w:color w:val="000000" w:themeColor="text1"/>
        </w:rPr>
        <w:t xml:space="preserve">Besides, </w:t>
      </w:r>
      <w:r w:rsidR="00801379">
        <w:rPr>
          <w:rFonts w:eastAsiaTheme="minorEastAsia"/>
          <w:bCs/>
          <w:color w:val="000000" w:themeColor="text1"/>
        </w:rPr>
        <w:t xml:space="preserve">the correlations between personality traits and criteria decreased after </w:t>
      </w:r>
      <w:r w:rsidR="00801379">
        <w:rPr>
          <w:rFonts w:eastAsiaTheme="minorEastAsia"/>
          <w:bCs/>
          <w:color w:val="000000" w:themeColor="text1"/>
        </w:rPr>
        <w:t xml:space="preserve">using COP to adjust scores based on self-rated vignette sets. </w:t>
      </w:r>
      <w:r w:rsidR="00310801">
        <w:rPr>
          <w:rFonts w:eastAsiaTheme="minorEastAsia"/>
          <w:bCs/>
          <w:color w:val="000000" w:themeColor="text1"/>
        </w:rPr>
        <w:t xml:space="preserve">This finding supported that unintentional response distortions has influence on predicting performance. </w:t>
      </w:r>
      <w:r w:rsidR="00A077F3">
        <w:rPr>
          <w:rFonts w:eastAsiaTheme="minorEastAsia"/>
          <w:bCs/>
          <w:color w:val="000000" w:themeColor="text1"/>
        </w:rPr>
        <w:t xml:space="preserve">There is necessity to correct for the distortions </w:t>
      </w:r>
      <w:r w:rsidR="00C94FBD">
        <w:rPr>
          <w:rFonts w:eastAsiaTheme="minorEastAsia"/>
          <w:bCs/>
          <w:color w:val="000000" w:themeColor="text1"/>
        </w:rPr>
        <w:t xml:space="preserve">in correlational analysis </w:t>
      </w:r>
      <w:r w:rsidR="00FD2A36">
        <w:rPr>
          <w:rFonts w:eastAsiaTheme="minorEastAsia"/>
          <w:bCs/>
          <w:color w:val="000000" w:themeColor="text1"/>
        </w:rPr>
        <w:t xml:space="preserve">even </w:t>
      </w:r>
      <w:r w:rsidR="00C94FBD">
        <w:rPr>
          <w:rFonts w:eastAsiaTheme="minorEastAsia"/>
          <w:bCs/>
          <w:color w:val="000000" w:themeColor="text1"/>
        </w:rPr>
        <w:t xml:space="preserve">under the country level. </w:t>
      </w:r>
    </w:p>
    <w:p w14:paraId="41A3ECB7" w14:textId="133C6742" w:rsidR="00A667A4" w:rsidRPr="00A667A4" w:rsidRDefault="00A667A4" w:rsidP="00D52125">
      <w:pPr>
        <w:spacing w:line="480" w:lineRule="auto"/>
        <w:rPr>
          <w:rFonts w:eastAsiaTheme="minorEastAsia"/>
          <w:b/>
          <w:color w:val="000000" w:themeColor="text1"/>
        </w:rPr>
      </w:pPr>
      <w:r w:rsidRPr="00A667A4">
        <w:rPr>
          <w:rFonts w:eastAsiaTheme="minorEastAsia"/>
          <w:b/>
          <w:color w:val="000000" w:themeColor="text1"/>
        </w:rPr>
        <w:t>Limitations and Future Directions</w:t>
      </w:r>
    </w:p>
    <w:p w14:paraId="0F521723" w14:textId="245F6318" w:rsidR="00A667A4" w:rsidRDefault="00A667A4" w:rsidP="00D52125">
      <w:pPr>
        <w:spacing w:line="480" w:lineRule="auto"/>
        <w:rPr>
          <w:rFonts w:eastAsiaTheme="minorEastAsia"/>
          <w:bCs/>
          <w:color w:val="000000" w:themeColor="text1"/>
        </w:rPr>
      </w:pPr>
      <w:r>
        <w:rPr>
          <w:rFonts w:eastAsiaTheme="minorEastAsia"/>
          <w:bCs/>
          <w:color w:val="000000" w:themeColor="text1"/>
        </w:rPr>
        <w:tab/>
        <w:t xml:space="preserve">Although the present author asserts the importance of the findings, there were also several limitations to the study which must be acknowledged. Demographically, the sample </w:t>
      </w:r>
      <w:r w:rsidR="003B1900">
        <w:rPr>
          <w:rFonts w:eastAsiaTheme="minorEastAsia"/>
          <w:bCs/>
          <w:color w:val="000000" w:themeColor="text1"/>
        </w:rPr>
        <w:t xml:space="preserve">is limited to convenient student sample who </w:t>
      </w:r>
      <w:r w:rsidR="00E93E38">
        <w:rPr>
          <w:rFonts w:eastAsiaTheme="minorEastAsia"/>
          <w:bCs/>
          <w:color w:val="000000" w:themeColor="text1"/>
        </w:rPr>
        <w:t>lacks</w:t>
      </w:r>
      <w:r w:rsidR="003B1900">
        <w:rPr>
          <w:rFonts w:eastAsiaTheme="minorEastAsia"/>
          <w:bCs/>
          <w:color w:val="000000" w:themeColor="text1"/>
        </w:rPr>
        <w:t xml:space="preserve"> motivation to </w:t>
      </w:r>
      <w:r w:rsidR="00E64E07">
        <w:rPr>
          <w:rFonts w:eastAsiaTheme="minorEastAsia"/>
          <w:bCs/>
          <w:color w:val="000000" w:themeColor="text1"/>
        </w:rPr>
        <w:t xml:space="preserve">carefully follow the instruction. </w:t>
      </w:r>
      <w:r w:rsidR="00E93E38">
        <w:rPr>
          <w:rFonts w:eastAsiaTheme="minorEastAsia"/>
          <w:bCs/>
          <w:color w:val="000000" w:themeColor="text1"/>
        </w:rPr>
        <w:t xml:space="preserve">The current study </w:t>
      </w:r>
      <w:r w:rsidR="004C1C7F">
        <w:rPr>
          <w:rFonts w:eastAsiaTheme="minorEastAsia"/>
          <w:bCs/>
          <w:color w:val="000000" w:themeColor="text1"/>
        </w:rPr>
        <w:t xml:space="preserve">tried to minimize the careless responding through excluding any participants </w:t>
      </w:r>
      <w:r w:rsidR="004C1C7F">
        <w:rPr>
          <w:rFonts w:eastAsiaTheme="minorEastAsia"/>
          <w:bCs/>
          <w:color w:val="000000" w:themeColor="text1"/>
        </w:rPr>
        <w:lastRenderedPageBreak/>
        <w:t xml:space="preserve">who failed attention check question or </w:t>
      </w:r>
      <w:r w:rsidR="007D6C37">
        <w:rPr>
          <w:rFonts w:eastAsiaTheme="minorEastAsia"/>
          <w:bCs/>
          <w:color w:val="000000" w:themeColor="text1"/>
        </w:rPr>
        <w:t xml:space="preserve">self-reported as careless response at the end of the survey. However, </w:t>
      </w:r>
      <w:r w:rsidR="00FD0719">
        <w:rPr>
          <w:rFonts w:eastAsiaTheme="minorEastAsia"/>
          <w:bCs/>
          <w:color w:val="000000" w:themeColor="text1"/>
        </w:rPr>
        <w:t>it was still difficult to ensure that participants compare themselves to the fixed vignettes while answering every personality items.</w:t>
      </w:r>
      <w:r w:rsidR="005456B7">
        <w:rPr>
          <w:rFonts w:eastAsiaTheme="minorEastAsia"/>
          <w:bCs/>
          <w:color w:val="000000" w:themeColor="text1"/>
        </w:rPr>
        <w:t xml:space="preserve"> Future research would do well to replicate and extend the results with motivated work population.</w:t>
      </w:r>
      <w:r w:rsidR="00277B84">
        <w:rPr>
          <w:rFonts w:eastAsiaTheme="minorEastAsia"/>
          <w:bCs/>
          <w:color w:val="000000" w:themeColor="text1"/>
        </w:rPr>
        <w:t xml:space="preserve"> Besides</w:t>
      </w:r>
      <w:r w:rsidR="00BC0786">
        <w:rPr>
          <w:rFonts w:eastAsiaTheme="minorEastAsia"/>
          <w:bCs/>
          <w:color w:val="000000" w:themeColor="text1"/>
        </w:rPr>
        <w:t xml:space="preserve">, the sample size </w:t>
      </w:r>
      <w:r w:rsidR="00907088">
        <w:rPr>
          <w:rFonts w:eastAsiaTheme="minorEastAsia"/>
          <w:bCs/>
          <w:color w:val="000000" w:themeColor="text1"/>
        </w:rPr>
        <w:t xml:space="preserve">decreased </w:t>
      </w:r>
      <w:r w:rsidR="00FE5DCE">
        <w:rPr>
          <w:rFonts w:eastAsiaTheme="minorEastAsia"/>
          <w:bCs/>
          <w:color w:val="000000" w:themeColor="text1"/>
        </w:rPr>
        <w:t xml:space="preserve">significantly </w:t>
      </w:r>
      <w:r w:rsidR="00907088">
        <w:rPr>
          <w:rFonts w:eastAsiaTheme="minorEastAsia"/>
          <w:bCs/>
          <w:color w:val="000000" w:themeColor="text1"/>
        </w:rPr>
        <w:t>after cleaning and adjustment</w:t>
      </w:r>
      <w:r w:rsidR="00853029">
        <w:rPr>
          <w:rFonts w:eastAsiaTheme="minorEastAsia"/>
          <w:bCs/>
          <w:color w:val="000000" w:themeColor="text1"/>
        </w:rPr>
        <w:t xml:space="preserve">. </w:t>
      </w:r>
      <w:r w:rsidR="00A441EA">
        <w:rPr>
          <w:rFonts w:eastAsiaTheme="minorEastAsia"/>
          <w:bCs/>
          <w:color w:val="000000" w:themeColor="text1"/>
        </w:rPr>
        <w:t>For any study that requires more complexed statistical analysis, a larger sample is preferred.</w:t>
      </w:r>
      <w:r w:rsidR="00277B84">
        <w:rPr>
          <w:rFonts w:eastAsiaTheme="minorEastAsia"/>
          <w:bCs/>
          <w:color w:val="000000" w:themeColor="text1"/>
        </w:rPr>
        <w:t xml:space="preserve"> Additionally</w:t>
      </w:r>
      <w:r w:rsidR="00277B84">
        <w:rPr>
          <w:rFonts w:eastAsiaTheme="minorEastAsia"/>
          <w:bCs/>
          <w:color w:val="000000" w:themeColor="text1"/>
        </w:rPr>
        <w:t>, the current study did not compare the psychometrics between self-rated vignettes condition and control condition, because further transformation on adjusted scores may alter the means and standard deviations of personality scores and lead to inaccurate comparison.</w:t>
      </w:r>
      <w:r w:rsidR="00693A35">
        <w:rPr>
          <w:rFonts w:eastAsiaTheme="minorEastAsia"/>
          <w:bCs/>
          <w:color w:val="000000" w:themeColor="text1"/>
        </w:rPr>
        <w:t xml:space="preserve"> However, the author recognizes this limitation and believes the future study should improve on the procedure and analysis.</w:t>
      </w:r>
    </w:p>
    <w:p w14:paraId="71A0A8E9" w14:textId="1891CC57" w:rsidR="00F7067D" w:rsidRDefault="00F7067D" w:rsidP="00D52125">
      <w:pPr>
        <w:spacing w:line="480" w:lineRule="auto"/>
      </w:pPr>
      <w:r>
        <w:rPr>
          <w:rFonts w:eastAsiaTheme="minorEastAsia"/>
          <w:bCs/>
          <w:color w:val="000000" w:themeColor="text1"/>
        </w:rPr>
        <w:tab/>
      </w:r>
      <w:r w:rsidR="00EA58DE">
        <w:rPr>
          <w:rFonts w:eastAsiaTheme="minorEastAsia"/>
          <w:bCs/>
          <w:color w:val="000000" w:themeColor="text1"/>
        </w:rPr>
        <w:t>Moreover, the current study is limited to local population</w:t>
      </w:r>
      <w:r w:rsidR="001B39FE">
        <w:rPr>
          <w:rFonts w:eastAsiaTheme="minorEastAsia"/>
          <w:bCs/>
          <w:color w:val="000000" w:themeColor="text1"/>
        </w:rPr>
        <w:t xml:space="preserve">, while research surrounding personality differences across nations and cultures are becoming an urgent </w:t>
      </w:r>
      <w:r w:rsidR="00807CC3">
        <w:rPr>
          <w:rFonts w:eastAsiaTheme="minorEastAsia"/>
          <w:bCs/>
          <w:color w:val="000000" w:themeColor="text1"/>
        </w:rPr>
        <w:t>issue</w:t>
      </w:r>
      <w:r w:rsidR="00EA58DE">
        <w:rPr>
          <w:rFonts w:eastAsiaTheme="minorEastAsia"/>
          <w:bCs/>
          <w:color w:val="000000" w:themeColor="text1"/>
        </w:rPr>
        <w:t xml:space="preserve">. </w:t>
      </w:r>
      <w:r w:rsidR="00F63118">
        <w:t>I</w:t>
      </w:r>
      <w:r w:rsidRPr="00F7067D">
        <w:t xml:space="preserve">n the current cross-national studies, mean levels of self-reported phenomena are often not congruent with more objective criteria. Cultural factors such as reference-group effect, interpretation difference, response style may undermine the validity of average country scores of personality traits. Besides, the argument around whether between-country differences in personality scores represent true score variance or systematic instrument-related biases remains unsolved. Some studies examined that people from different geographic regions were significantly different in certain personality traits </w:t>
      </w:r>
      <w:r w:rsidRPr="00F7067D">
        <w:fldChar w:fldCharType="begin"/>
      </w:r>
      <w:r w:rsidRPr="00F7067D">
        <w:instrText xml:space="preserve"> ADDIN ZOTERO_ITEM CSL_CITATION {"citationID":"B9795B1A","properties":{"formattedCitation":"(Schmitt, Allik, McCrae, &amp; Benet-Mart\\uc0\\u237{}nez, 2007)","plainCitation":"(Schmitt, Allik, McCrae, &amp; Benet-Martínez, 2007)","dontUpdate":true,"noteIndex":0},"citationItems":[{"id":127,"uris":["http://zotero.org/users/2921055/items/9WGQHBT2"],"uri":["http://zotero.org/users/2921055/items/9WGQHBT2"],"itemData":{"id":127,"type":"article-journal","container-title":"Journal of Cross-Cultural Psychology","DOI":"10.1177/0022022106297299","ISSN":"0022-0221, 1552-5422","issue":"2","language":"en","page":"173-212","source":"Crossref","title":"The Geographic Distribution of Big Five Personality Traits: Patterns and Profiles of Human Self-Description Across 56 Nations","title-short":"The Geographic Distribution of Big Five Personality Traits","volume":"38","author":[{"family":"Schmitt","given":"David P."},{"family":"Allik","given":"Jüri"},{"family":"McCrae","given":"Robert R."},{"family":"Benet-Martínez","given":"Verónica"}],"issued":{"date-parts":[["2007",3]]}}}],"schema":"https://github.com/citation-style-language/schema/raw/master/csl-citation.json"} </w:instrText>
      </w:r>
      <w:r w:rsidRPr="00F7067D">
        <w:fldChar w:fldCharType="separate"/>
      </w:r>
      <w:r w:rsidRPr="00F7067D">
        <w:t>(</w:t>
      </w:r>
      <w:proofErr w:type="spellStart"/>
      <w:r w:rsidRPr="00F7067D">
        <w:t>Allik</w:t>
      </w:r>
      <w:proofErr w:type="spellEnd"/>
      <w:r w:rsidRPr="00F7067D">
        <w:t xml:space="preserve"> &amp; McCrae, 2004; Schmitt, </w:t>
      </w:r>
      <w:proofErr w:type="spellStart"/>
      <w:r w:rsidRPr="00F7067D">
        <w:t>Allik</w:t>
      </w:r>
      <w:proofErr w:type="spellEnd"/>
      <w:r w:rsidRPr="00F7067D">
        <w:t>, McCrae, &amp; Benet-Martínez, 2007; Bartram, 2013)</w:t>
      </w:r>
      <w:r w:rsidRPr="00F7067D">
        <w:fldChar w:fldCharType="end"/>
      </w:r>
      <w:r w:rsidRPr="00F7067D">
        <w:t xml:space="preserve">, while others provided support for cross-national equivalence of personality (McCrae </w:t>
      </w:r>
      <w:r w:rsidRPr="00F7067D">
        <w:rPr>
          <w:i/>
          <w:iCs/>
        </w:rPr>
        <w:t>et al.</w:t>
      </w:r>
      <w:r w:rsidRPr="00F7067D">
        <w:t xml:space="preserve">, 2005; </w:t>
      </w:r>
      <w:r w:rsidRPr="00F7067D">
        <w:fldChar w:fldCharType="begin"/>
      </w:r>
      <w:r w:rsidRPr="00F7067D">
        <w:instrText xml:space="preserve"> ADDIN ZOTERO_ITEM CSL_CITATION {"citationID":"7rl1Nhhw","properties":{"formattedCitation":"(Heine, Buchtel, &amp; Norenzayan, 2008)","plainCitation":"(Heine, Buchtel, &amp; Norenzayan, 2008)","dontUpdate":true,"noteIndex":0},"citationItems":[{"id":5296,"uris":["http://zotero.org/groups/2268106/items/TSHPH9ES"],"uri":["http://zotero.org/groups/2268106/items/TSHPH9ES"],"itemData":{"id":5296,"type":"article-journal","abstract":"Much research contrasts self-reported personality traits across cultures. We submit that this enterprise is weakened by significant methodological problems (in particular, the reference-group effect) that undermine the validity of national averages of personality scores. In this study, behavioral and demographic predictors of conscientiousness were correlated with different cross-national measures of conscientiousness based on self-reports, peer reports, and perceptions of national character. The predictors correlated strongly with perceptions of national character, but not with self-reports and peer reports. Country-level self- and peer-report measures of conscientiousness failed as markers of between-nation differences in personality.","container-title":"Psychological Science","DOI":"10/b429cv","ISSN":"0956-7976","issue":"4","journalAbbreviation":"Psychol Sci","language":"en","page":"309-313","source":"SAGE Journals","title":"What Do Cross-National Comparisons of Personality Traits Tell Us?: The Case of Conscientiousness","title-short":"What Do Cross-National Comparisons of Personality Traits Tell Us?","volume":"19","author":[{"family":"Heine","given":"Steven J."},{"family":"Buchtel","given":"Emma E."},{"family":"Norenzayan","given":"Ara"}],"issued":{"date-parts":[["2008",4,1]]}}}],"schema":"https://github.com/citation-style-language/schema/raw/master/csl-citation.json"} </w:instrText>
      </w:r>
      <w:r w:rsidRPr="00F7067D">
        <w:fldChar w:fldCharType="separate"/>
      </w:r>
      <w:r w:rsidRPr="00F7067D">
        <w:rPr>
          <w:noProof/>
        </w:rPr>
        <w:t>Heine, Buchtel, &amp; Norenzayan, 2008)</w:t>
      </w:r>
      <w:r w:rsidRPr="00F7067D">
        <w:fldChar w:fldCharType="end"/>
      </w:r>
      <w:r w:rsidRPr="00F7067D">
        <w:t>.</w:t>
      </w:r>
      <w:r w:rsidR="00790762">
        <w:t xml:space="preserve"> Future research should continue exploring a better method to adjust unintentional response distortions and apply on diverse population</w:t>
      </w:r>
      <w:r w:rsidR="008C16DF">
        <w:t xml:space="preserve"> to uncover those questions</w:t>
      </w:r>
      <w:r w:rsidR="00790762">
        <w:t>.</w:t>
      </w:r>
    </w:p>
    <w:p w14:paraId="2C58D87C" w14:textId="1AB0E276" w:rsidR="008B7093" w:rsidRDefault="008B7093" w:rsidP="00D52125">
      <w:pPr>
        <w:spacing w:line="480" w:lineRule="auto"/>
        <w:rPr>
          <w:rFonts w:eastAsiaTheme="minorEastAsia"/>
          <w:bCs/>
          <w:color w:val="000000" w:themeColor="text1"/>
        </w:rPr>
      </w:pPr>
      <w:r>
        <w:lastRenderedPageBreak/>
        <w:tab/>
        <w:t xml:space="preserve">Finally, the current study did not fully explain </w:t>
      </w:r>
      <w:r w:rsidR="009A32A8">
        <w:t xml:space="preserve">that adjusted personality scores using self-rated vignettes lead to decreased correlations with relevant criteria. </w:t>
      </w:r>
      <w:r w:rsidR="00FA4863">
        <w:t xml:space="preserve">Whether participants tend to use extreme scales which overestimated the relationship between personality and performance? </w:t>
      </w:r>
      <w:r w:rsidR="00EC01B1">
        <w:t xml:space="preserve">Whether the same tendency </w:t>
      </w:r>
      <w:r w:rsidR="00ED122C">
        <w:t xml:space="preserve">can be extended to other criteria or other population? </w:t>
      </w:r>
      <w:r w:rsidR="00D41E59">
        <w:t xml:space="preserve">Future research can explore further on these questions. </w:t>
      </w:r>
    </w:p>
    <w:p w14:paraId="73BC33DC" w14:textId="578D3FB9" w:rsidR="009E4A67" w:rsidRPr="009E4A67" w:rsidRDefault="009E4A67" w:rsidP="00D52125">
      <w:pPr>
        <w:spacing w:line="480" w:lineRule="auto"/>
        <w:rPr>
          <w:rFonts w:eastAsiaTheme="minorEastAsia"/>
          <w:b/>
          <w:color w:val="000000" w:themeColor="text1"/>
        </w:rPr>
      </w:pPr>
      <w:r w:rsidRPr="009E4A67">
        <w:rPr>
          <w:rFonts w:eastAsiaTheme="minorEastAsia"/>
          <w:b/>
          <w:color w:val="000000" w:themeColor="text1"/>
        </w:rPr>
        <w:t>Conclusions</w:t>
      </w:r>
    </w:p>
    <w:p w14:paraId="60D28F25" w14:textId="3D21DFFD" w:rsidR="009E4A67" w:rsidRPr="00B40278" w:rsidRDefault="009E4A67" w:rsidP="00D52125">
      <w:pPr>
        <w:spacing w:line="480" w:lineRule="auto"/>
        <w:rPr>
          <w:rFonts w:eastAsiaTheme="minorEastAsia"/>
          <w:bCs/>
          <w:color w:val="000000" w:themeColor="text1"/>
        </w:rPr>
      </w:pPr>
      <w:r>
        <w:rPr>
          <w:rFonts w:eastAsiaTheme="minorEastAsia"/>
          <w:bCs/>
          <w:color w:val="000000" w:themeColor="text1"/>
        </w:rPr>
        <w:tab/>
        <w:t>Considering the above findings, implications, and limitations of the present study, the author concludes that this study fills a gap in the current literature.</w:t>
      </w:r>
      <w:r w:rsidR="00172A6A">
        <w:rPr>
          <w:rFonts w:eastAsiaTheme="minorEastAsia"/>
          <w:bCs/>
          <w:color w:val="000000" w:themeColor="text1"/>
        </w:rPr>
        <w:t xml:space="preserve"> </w:t>
      </w:r>
      <w:r w:rsidR="00306B32">
        <w:rPr>
          <w:rFonts w:eastAsiaTheme="minorEastAsia"/>
          <w:bCs/>
          <w:color w:val="000000" w:themeColor="text1"/>
        </w:rPr>
        <w:t xml:space="preserve">By exploring both fixed vignettes and self-rated vignettes method in adjusting for unintentional response distortion in personality assessment, the current finding supported </w:t>
      </w:r>
      <w:r w:rsidR="007E01DC">
        <w:rPr>
          <w:rFonts w:eastAsiaTheme="minorEastAsia"/>
          <w:bCs/>
          <w:color w:val="000000" w:themeColor="text1"/>
        </w:rPr>
        <w:t xml:space="preserve">the influence of distortion on correlations between personality and performance criteria. </w:t>
      </w:r>
      <w:r w:rsidR="005A117C">
        <w:rPr>
          <w:rFonts w:eastAsiaTheme="minorEastAsia"/>
          <w:bCs/>
          <w:color w:val="000000" w:themeColor="text1"/>
        </w:rPr>
        <w:t xml:space="preserve">Although fixed vignettes did not alter both psychometrics and correlations relative control condition, self-rated vignettes decreased majority correlations relative control condition. </w:t>
      </w:r>
      <w:r w:rsidR="006E217C">
        <w:rPr>
          <w:rFonts w:eastAsiaTheme="minorEastAsia"/>
          <w:bCs/>
          <w:color w:val="000000" w:themeColor="text1"/>
        </w:rPr>
        <w:t>Future research should continue exploring the pattern of distortion as well as extending the findings to diverse population.</w:t>
      </w:r>
    </w:p>
    <w:p w14:paraId="2C20EB49" w14:textId="77777777" w:rsidR="00783D79" w:rsidRPr="008178B4" w:rsidRDefault="00783D79" w:rsidP="00783D79">
      <w:pPr>
        <w:spacing w:line="480" w:lineRule="auto"/>
        <w:rPr>
          <w:bCs/>
        </w:rPr>
      </w:pPr>
    </w:p>
    <w:p w14:paraId="2D2507C4" w14:textId="77777777" w:rsidR="00CA3534" w:rsidRDefault="00CA3534" w:rsidP="00DC4101">
      <w:pPr>
        <w:spacing w:line="480" w:lineRule="auto"/>
        <w:ind w:firstLine="720"/>
        <w:jc w:val="center"/>
      </w:pPr>
    </w:p>
    <w:p w14:paraId="432CE1C8" w14:textId="14B071E3" w:rsidR="00CA3534" w:rsidRDefault="00CA3534">
      <w:r>
        <w:br w:type="page"/>
      </w:r>
    </w:p>
    <w:p w14:paraId="01DA7FFB" w14:textId="052DA558" w:rsidR="00AA5D3E" w:rsidRPr="00093743" w:rsidRDefault="00274DCA" w:rsidP="00DC4101">
      <w:pPr>
        <w:spacing w:line="480" w:lineRule="auto"/>
        <w:ind w:firstLine="720"/>
        <w:jc w:val="center"/>
      </w:pPr>
      <w:r w:rsidRPr="00093743">
        <w:lastRenderedPageBreak/>
        <w:t>References</w:t>
      </w:r>
    </w:p>
    <w:p w14:paraId="1E66219D" w14:textId="7F84FF17" w:rsidR="003A4D43" w:rsidRPr="003A4D43" w:rsidRDefault="003A4D43" w:rsidP="003A4D43">
      <w:pPr>
        <w:spacing w:line="480" w:lineRule="auto"/>
        <w:ind w:left="720" w:hanging="720"/>
        <w:rPr>
          <w:rFonts w:eastAsiaTheme="minorEastAsia"/>
        </w:rPr>
      </w:pPr>
      <w:proofErr w:type="spellStart"/>
      <w:r w:rsidRPr="003A4D43">
        <w:rPr>
          <w:rFonts w:eastAsiaTheme="minorEastAsia"/>
        </w:rPr>
        <w:t>Allik</w:t>
      </w:r>
      <w:proofErr w:type="spellEnd"/>
      <w:r w:rsidRPr="003A4D43">
        <w:rPr>
          <w:rFonts w:eastAsiaTheme="minorEastAsia"/>
        </w:rPr>
        <w:t xml:space="preserve">, J., &amp; McCrae, R. R. (2004). Toward a Geography of Personality Traits: Patterns of Profiles across 36 Cultures. </w:t>
      </w:r>
      <w:r w:rsidRPr="003A4D43">
        <w:rPr>
          <w:rFonts w:eastAsiaTheme="minorEastAsia"/>
          <w:i/>
          <w:iCs/>
        </w:rPr>
        <w:t>Journal of Cross-Cultural Psychology</w:t>
      </w:r>
      <w:r w:rsidRPr="003A4D43">
        <w:rPr>
          <w:rFonts w:eastAsiaTheme="minorEastAsia"/>
        </w:rPr>
        <w:t xml:space="preserve">, </w:t>
      </w:r>
      <w:r w:rsidRPr="003A4D43">
        <w:rPr>
          <w:rFonts w:eastAsiaTheme="minorEastAsia"/>
          <w:i/>
          <w:iCs/>
        </w:rPr>
        <w:t>35</w:t>
      </w:r>
      <w:r w:rsidRPr="003A4D43">
        <w:rPr>
          <w:rFonts w:eastAsiaTheme="minorEastAsia"/>
        </w:rPr>
        <w:t>(1), 13–28. https://doi.org/10.1177/0022022103260382</w:t>
      </w:r>
    </w:p>
    <w:p w14:paraId="4AE8F9DA" w14:textId="2E77813C" w:rsidR="00F94E81" w:rsidRDefault="00AA5D3E" w:rsidP="00E65616">
      <w:pPr>
        <w:pStyle w:val="Bibliography"/>
      </w:pPr>
      <w:r w:rsidRPr="00093743">
        <w:fldChar w:fldCharType="begin"/>
      </w:r>
      <w:r w:rsidR="00CB4497" w:rsidRPr="00076E14">
        <w:instrText xml:space="preserve"> ADDIN ZOTERO_BIBL {"uncited":[["http://zotero.org/users/2921055/items/HCUDCIWJ"],["http://zotero.org/groups/2268106/items/8Y67EGWT"],["http://zotero.org/groups/2268106/items/J88V5QHE"],["http://zotero.org/users/2921055/items/WF7LSJHD"],["http://zotero.org/users/2921055/items/74ZDYN73"],["http://zotero.org/users/2921055/items/UKRHBZUJ"],["http://zotero.org/users/2921055/items/B87DT6VR"],["http://zotero.org/users/2921055/items/RMHUPXQW"],["http://zotero.org/users/2921055/items/5WIUDM39"],["http://zotero.org/users/2921055/items/WR5AFNHP"],["http://zotero.org/users/2921055/items/EDNWYRUS"],["http://zotero.org/users/2921055/items/VGNHWM8S"],["http://zotero.org/users/2921055/items/AV4EM9DV"],["http://zotero.org/users/2921055/items/VRGUJF3H"],["http://zotero.org/users/2921055/items/B87R4UGV"],["http://zotero.org/users/2921055/items/M9HAF4AI"],["http://zotero.org/users/2921055/items/3I569VBM"],["http://zotero.org/users/2921055/items/Y7XLBNYP"],["http://zotero.org/users/2921055/items/2XKYZ943"],["http://zotero.org/users/2921055/items/BDBYG7UH"],["http://zotero.org/users/2921055/items/3Y5GVKYJ"],["http://zotero.org/users/2921055/items/G5LW9Y2F"],["http://zotero.org/users/2921055/items/5X2IX67T"],["http://zotero.org/users/2921055/items/7P3S3843"],["http://zotero.org/users/2921055/items/S6JWLL45"],["http://zotero.org/users/2921055/items/MFAFMWEJ"],["http://zotero.org/users/2921055/items/QYUJUY7U"],["http://zotero.org/users/2921055/items/AK59S964"],["http://zotero.org/users/2921055/items/S56PSCMB"]],"omitted":[],"custom":[]} CSL_BIBLIOGRAPHY </w:instrText>
      </w:r>
      <w:r w:rsidRPr="00093743">
        <w:fldChar w:fldCharType="separate"/>
      </w:r>
      <w:r w:rsidR="00F94E81" w:rsidRPr="00093743">
        <w:t xml:space="preserve">Barrick, M. R., &amp; Mount, M. K. (1991). The Big Five personality dimensions and job performance: A meta-analysis. </w:t>
      </w:r>
      <w:r w:rsidR="00F94E81" w:rsidRPr="00093743">
        <w:rPr>
          <w:i/>
          <w:iCs/>
        </w:rPr>
        <w:t>Personnel Psychology</w:t>
      </w:r>
      <w:r w:rsidR="00F94E81" w:rsidRPr="00093743">
        <w:t xml:space="preserve">, </w:t>
      </w:r>
      <w:r w:rsidR="00F94E81" w:rsidRPr="00093743">
        <w:rPr>
          <w:i/>
          <w:iCs/>
        </w:rPr>
        <w:t>44</w:t>
      </w:r>
      <w:r w:rsidR="00F94E81" w:rsidRPr="00093743">
        <w:t>(1), 1–26. https://doi.org/10/hjv</w:t>
      </w:r>
    </w:p>
    <w:p w14:paraId="39A5A61A" w14:textId="19993368" w:rsidR="00563C77" w:rsidRPr="00563C77" w:rsidRDefault="00563C77" w:rsidP="00563C77">
      <w:pPr>
        <w:spacing w:line="480" w:lineRule="auto"/>
        <w:ind w:left="720" w:hanging="720"/>
        <w:rPr>
          <w:rFonts w:eastAsiaTheme="minorEastAsia"/>
        </w:rPr>
      </w:pPr>
      <w:r w:rsidRPr="00563C77">
        <w:rPr>
          <w:rFonts w:eastAsiaTheme="minorEastAsia"/>
        </w:rPr>
        <w:t xml:space="preserve">Bartram, D. (2008). Global Norms: Towards Some Guidelines for Aggregating Personality Norms Across Countries. </w:t>
      </w:r>
      <w:r w:rsidRPr="00563C77">
        <w:rPr>
          <w:rFonts w:eastAsiaTheme="minorEastAsia"/>
          <w:i/>
          <w:iCs/>
        </w:rPr>
        <w:t>International Journal of Testing</w:t>
      </w:r>
      <w:r w:rsidRPr="00563C77">
        <w:rPr>
          <w:rFonts w:eastAsiaTheme="minorEastAsia"/>
        </w:rPr>
        <w:t xml:space="preserve">, </w:t>
      </w:r>
      <w:r w:rsidRPr="00563C77">
        <w:rPr>
          <w:rFonts w:eastAsiaTheme="minorEastAsia"/>
          <w:i/>
          <w:iCs/>
        </w:rPr>
        <w:t>8</w:t>
      </w:r>
      <w:r w:rsidRPr="00563C77">
        <w:rPr>
          <w:rFonts w:eastAsiaTheme="minorEastAsia"/>
        </w:rPr>
        <w:t>(4), 315–333. https://doi.org/10.1080/15305050802435037</w:t>
      </w:r>
    </w:p>
    <w:p w14:paraId="2E6244A6" w14:textId="5CD4C43C" w:rsidR="0070211E" w:rsidRPr="0070211E" w:rsidRDefault="0070211E" w:rsidP="0070211E">
      <w:pPr>
        <w:pStyle w:val="Bibliography"/>
      </w:pPr>
      <w:r w:rsidRPr="0070211E">
        <w:t>Bauer, D. J., &amp; Curran, P. J. (2003). Distributional assumptions of growth mixture models: Implications for over</w:t>
      </w:r>
      <w:r>
        <w:t>-</w:t>
      </w:r>
      <w:r w:rsidRPr="0070211E">
        <w:t xml:space="preserve">extraction of latent trajectory classes. </w:t>
      </w:r>
      <w:r w:rsidRPr="0070211E">
        <w:rPr>
          <w:i/>
          <w:iCs/>
        </w:rPr>
        <w:t>Psychological Methods</w:t>
      </w:r>
      <w:r w:rsidRPr="0070211E">
        <w:t xml:space="preserve">, </w:t>
      </w:r>
      <w:r w:rsidRPr="0070211E">
        <w:rPr>
          <w:i/>
          <w:iCs/>
        </w:rPr>
        <w:t>8</w:t>
      </w:r>
      <w:r w:rsidRPr="0070211E">
        <w:t xml:space="preserve">, 338–363. </w:t>
      </w:r>
    </w:p>
    <w:p w14:paraId="0A333CB3" w14:textId="5CBE4125" w:rsidR="00626BC5" w:rsidRPr="00626BC5" w:rsidRDefault="00626BC5" w:rsidP="00626BC5">
      <w:pPr>
        <w:pStyle w:val="Bibliography"/>
      </w:pPr>
      <w:r w:rsidRPr="00626BC5">
        <w:rPr>
          <w:rFonts w:eastAsiaTheme="minorEastAsia"/>
        </w:rPr>
        <w:t xml:space="preserve">Boyce, A. S., Conway, J. S., &amp; Caputo, P. M. (2016). </w:t>
      </w:r>
      <w:r w:rsidRPr="00626BC5">
        <w:rPr>
          <w:rFonts w:eastAsiaTheme="minorEastAsia"/>
          <w:i/>
          <w:iCs/>
        </w:rPr>
        <w:t>Development and validation of Aon</w:t>
      </w:r>
      <w:r w:rsidRPr="00626BC5">
        <w:rPr>
          <w:i/>
          <w:iCs/>
        </w:rPr>
        <w:t xml:space="preserve"> </w:t>
      </w:r>
      <w:r w:rsidRPr="00626BC5">
        <w:rPr>
          <w:rFonts w:eastAsiaTheme="minorEastAsia"/>
          <w:i/>
          <w:iCs/>
        </w:rPr>
        <w:t>Hewitt’s personality model and Adaptive Employee Personality Test (ADEPT-15)</w:t>
      </w:r>
      <w:r w:rsidRPr="00626BC5">
        <w:rPr>
          <w:rFonts w:eastAsiaTheme="minorEastAsia"/>
        </w:rPr>
        <w:t>.</w:t>
      </w:r>
      <w:r>
        <w:t xml:space="preserve"> </w:t>
      </w:r>
      <w:r w:rsidRPr="00626BC5">
        <w:rPr>
          <w:rFonts w:eastAsiaTheme="minorEastAsia"/>
        </w:rPr>
        <w:t>Unpublished technical report.</w:t>
      </w:r>
    </w:p>
    <w:p w14:paraId="3781ED95" w14:textId="3813D556" w:rsidR="001D1EB3" w:rsidRPr="001D1EB3" w:rsidRDefault="00965558" w:rsidP="001D1EB3">
      <w:pPr>
        <w:pStyle w:val="Bibliography"/>
      </w:pPr>
      <w:r w:rsidRPr="00965558">
        <w:t xml:space="preserve">Brown, A., &amp; Maydeu-Olivares, A. (2011). Item Response Modeling of Forced-Choice Questionnaires. </w:t>
      </w:r>
      <w:r w:rsidRPr="00965558">
        <w:rPr>
          <w:i/>
          <w:iCs/>
        </w:rPr>
        <w:t>Educational and Psychological Measurement</w:t>
      </w:r>
      <w:r w:rsidRPr="00965558">
        <w:t xml:space="preserve">, </w:t>
      </w:r>
      <w:r w:rsidRPr="00965558">
        <w:rPr>
          <w:i/>
          <w:iCs/>
        </w:rPr>
        <w:t>71</w:t>
      </w:r>
      <w:r w:rsidRPr="00965558">
        <w:t xml:space="preserve">(3), 460–502. </w:t>
      </w:r>
      <w:hyperlink r:id="rId11" w:history="1">
        <w:r w:rsidRPr="00965558">
          <w:t>https://doi.org/10.1177/0013164410375112</w:t>
        </w:r>
      </w:hyperlink>
    </w:p>
    <w:p w14:paraId="34076E2C" w14:textId="0EC99BE7" w:rsidR="00F47267" w:rsidRDefault="00F47267" w:rsidP="00F47267">
      <w:pPr>
        <w:pStyle w:val="Bibliography"/>
      </w:pPr>
      <w:r>
        <w:t xml:space="preserve">Cao, M., &amp; Drasgow, F. (2019). Does forcing reduce faking? A meta-analytic review of forced-choice personality measures in high-stakes situations. </w:t>
      </w:r>
      <w:r w:rsidRPr="00F47267">
        <w:rPr>
          <w:i/>
          <w:iCs/>
        </w:rPr>
        <w:t>Journal of Applied Psychology</w:t>
      </w:r>
      <w:r>
        <w:t xml:space="preserve">, </w:t>
      </w:r>
      <w:r w:rsidRPr="00F47267">
        <w:rPr>
          <w:i/>
          <w:iCs/>
        </w:rPr>
        <w:t>104</w:t>
      </w:r>
      <w:r>
        <w:t xml:space="preserve">(11), 1347–1368. </w:t>
      </w:r>
      <w:hyperlink r:id="rId12" w:history="1">
        <w:r w:rsidRPr="00F47267">
          <w:t>https://doi.org/10.1037/apl0000414</w:t>
        </w:r>
      </w:hyperlink>
    </w:p>
    <w:p w14:paraId="676E9620" w14:textId="55A15EC3" w:rsidR="001D1EB3" w:rsidRPr="001D1EB3" w:rsidRDefault="001D1EB3" w:rsidP="001D1EB3">
      <w:pPr>
        <w:pStyle w:val="Bibliography"/>
      </w:pPr>
      <w:r>
        <w:lastRenderedPageBreak/>
        <w:t xml:space="preserve">Carter, E. C., Kofler, L. M., Forster, D. E., &amp; Mccullough, M. E. (2015). A Series of Meta- Analytic Tests of the Depletion Effect : Self-Control Does Not Seem to Rely on a Limited Resource. </w:t>
      </w:r>
      <w:r w:rsidRPr="001D1EB3">
        <w:rPr>
          <w:i/>
          <w:iCs/>
        </w:rPr>
        <w:t>Journal of Experimental Psychology: General</w:t>
      </w:r>
      <w:r>
        <w:t xml:space="preserve">, </w:t>
      </w:r>
      <w:r w:rsidRPr="001D1EB3">
        <w:rPr>
          <w:i/>
          <w:iCs/>
        </w:rPr>
        <w:t>144</w:t>
      </w:r>
      <w:r>
        <w:t xml:space="preserve">, 796–815. </w:t>
      </w:r>
    </w:p>
    <w:p w14:paraId="3A0A2AB9" w14:textId="77777777" w:rsidR="00F94E81" w:rsidRPr="00093743" w:rsidRDefault="00F94E81" w:rsidP="00F94E81">
      <w:pPr>
        <w:pStyle w:val="Bibliography"/>
      </w:pPr>
      <w:r w:rsidRPr="00093743">
        <w:t xml:space="preserve">Chen, C., Lee, S., &amp; Stevenson, H. W. (1995). Response Style and Cross-Cultural Comparisons of Rating Scales Among East Asian and North American Students. </w:t>
      </w:r>
      <w:r w:rsidRPr="00093743">
        <w:rPr>
          <w:i/>
          <w:iCs/>
        </w:rPr>
        <w:t>Psychological Science</w:t>
      </w:r>
      <w:r w:rsidRPr="00093743">
        <w:t xml:space="preserve">, </w:t>
      </w:r>
      <w:r w:rsidRPr="00093743">
        <w:rPr>
          <w:i/>
          <w:iCs/>
        </w:rPr>
        <w:t>6</w:t>
      </w:r>
      <w:r w:rsidRPr="00093743">
        <w:t>(3), 170–175. https://doi.org/10.1111/j.1467-9280.1995.tb00327.x</w:t>
      </w:r>
    </w:p>
    <w:p w14:paraId="3315D1C0" w14:textId="57DE20E9" w:rsidR="00F94E81" w:rsidRDefault="00F94E81" w:rsidP="00F94E81">
      <w:pPr>
        <w:pStyle w:val="Bibliography"/>
      </w:pPr>
      <w:r w:rsidRPr="00093743">
        <w:t xml:space="preserve">Connelly, B. S., &amp; Ones, D. S. (2010). An Other Perspective on Personality: Meta-Analytic Integration of Observers’ Accuracy and Predictive Validity. </w:t>
      </w:r>
      <w:r w:rsidRPr="00093743">
        <w:rPr>
          <w:i/>
          <w:iCs/>
        </w:rPr>
        <w:t>Psychological Bulletin</w:t>
      </w:r>
      <w:r w:rsidRPr="00093743">
        <w:t xml:space="preserve">, </w:t>
      </w:r>
      <w:r w:rsidRPr="00093743">
        <w:rPr>
          <w:i/>
          <w:iCs/>
        </w:rPr>
        <w:t>136</w:t>
      </w:r>
      <w:r w:rsidRPr="00093743">
        <w:t>(6), 1092–1122. https://doi.org/10/dqbns8</w:t>
      </w:r>
    </w:p>
    <w:p w14:paraId="7FA16E85" w14:textId="54F851A6" w:rsidR="004B0C45" w:rsidRPr="004B0C45" w:rsidRDefault="004B0C45" w:rsidP="004B0C45">
      <w:pPr>
        <w:pStyle w:val="Bibliography"/>
      </w:pPr>
      <w:r>
        <w:t xml:space="preserve">DeYoung, C. G. (2015). Cybernetic big five theory. </w:t>
      </w:r>
      <w:r w:rsidRPr="004B0C45">
        <w:rPr>
          <w:i/>
          <w:iCs/>
        </w:rPr>
        <w:t>Journal of Research in Personality</w:t>
      </w:r>
      <w:r>
        <w:t>,</w:t>
      </w:r>
      <w:r w:rsidRPr="004B0C45">
        <w:rPr>
          <w:i/>
          <w:iCs/>
        </w:rPr>
        <w:t xml:space="preserve"> 56</w:t>
      </w:r>
      <w:r>
        <w:t xml:space="preserve">, 33–58. </w:t>
      </w:r>
      <w:hyperlink r:id="rId13" w:history="1">
        <w:r w:rsidRPr="004B0C45">
          <w:t>https://doi.org/10/33h</w:t>
        </w:r>
      </w:hyperlink>
    </w:p>
    <w:p w14:paraId="671C84B8" w14:textId="77777777" w:rsidR="00F94E81" w:rsidRPr="00093743" w:rsidRDefault="00F94E81" w:rsidP="00F94E81">
      <w:pPr>
        <w:pStyle w:val="Bibliography"/>
      </w:pPr>
      <w:r w:rsidRPr="00093743">
        <w:t xml:space="preserve">DeYoung, C. G., Quilty, L. C., &amp; Peterson, J. B. (2007). Between facets and domains: 10 aspects of the Big Five. </w:t>
      </w:r>
      <w:r w:rsidRPr="00093743">
        <w:rPr>
          <w:i/>
          <w:iCs/>
        </w:rPr>
        <w:t>Journal of Personality and Social Psychology</w:t>
      </w:r>
      <w:r w:rsidRPr="00093743">
        <w:t xml:space="preserve">, </w:t>
      </w:r>
      <w:r w:rsidRPr="00093743">
        <w:rPr>
          <w:i/>
          <w:iCs/>
        </w:rPr>
        <w:t>93</w:t>
      </w:r>
      <w:r w:rsidRPr="00093743">
        <w:t>(5), 880–896. https://doi.org/10.1037/0022-3514.93.5.880</w:t>
      </w:r>
    </w:p>
    <w:p w14:paraId="5BABF025" w14:textId="71996341" w:rsidR="00130E7F" w:rsidRDefault="00130E7F" w:rsidP="00130E7F">
      <w:pPr>
        <w:pStyle w:val="Bibliography"/>
      </w:pPr>
      <w:r w:rsidRPr="00130E7F">
        <w:t>Digman, J. M. (</w:t>
      </w:r>
      <w:r w:rsidR="00CD717F">
        <w:t>1963</w:t>
      </w:r>
      <w:r w:rsidRPr="00130E7F">
        <w:t>). PRINCIPAL DIMENSIONS OF CHILD PERSONALITY AS INFERRED FROM TEACHERS’ JUDGMENTS. 19.</w:t>
      </w:r>
    </w:p>
    <w:p w14:paraId="7BD1FBE9" w14:textId="2DA0EEE6" w:rsidR="00F94E81" w:rsidRDefault="00F94E81" w:rsidP="00F94E81">
      <w:pPr>
        <w:pStyle w:val="Bibliography"/>
      </w:pPr>
      <w:r w:rsidRPr="00093743">
        <w:t xml:space="preserve">Festinger, L. (1954). A Theory of Social Comparison Processes. </w:t>
      </w:r>
      <w:r w:rsidRPr="00093743">
        <w:rPr>
          <w:i/>
          <w:iCs/>
        </w:rPr>
        <w:t>Human Relations</w:t>
      </w:r>
      <w:r w:rsidRPr="00093743">
        <w:t xml:space="preserve">, </w:t>
      </w:r>
      <w:r w:rsidRPr="00093743">
        <w:rPr>
          <w:i/>
          <w:iCs/>
        </w:rPr>
        <w:t>7</w:t>
      </w:r>
      <w:r w:rsidRPr="00093743">
        <w:t>(2), 117–140. https://doi.org/10.1177/001872675400700202</w:t>
      </w:r>
    </w:p>
    <w:p w14:paraId="11F9BF9B" w14:textId="5AAE4DB5" w:rsidR="004C2B4A" w:rsidRPr="004C2B4A" w:rsidRDefault="004C2B4A" w:rsidP="004C2B4A">
      <w:pPr>
        <w:pStyle w:val="Bibliography"/>
      </w:pPr>
      <w:r w:rsidRPr="005E355A">
        <w:t>Goldberg, L. R. (</w:t>
      </w:r>
      <w:r>
        <w:t>1990</w:t>
      </w:r>
      <w:r w:rsidRPr="005E355A">
        <w:t>). An Alternative “Description of Personality”: The Big-Five Factor Structure.</w:t>
      </w:r>
      <w:r w:rsidRPr="0050527F">
        <w:rPr>
          <w:i/>
          <w:iCs/>
        </w:rPr>
        <w:t xml:space="preserve"> Journal of Personality and Social Psychology</w:t>
      </w:r>
      <w:r>
        <w:t xml:space="preserve">. </w:t>
      </w:r>
      <w:r w:rsidRPr="005E355A">
        <w:t>14.</w:t>
      </w:r>
    </w:p>
    <w:p w14:paraId="199B814F" w14:textId="77777777" w:rsidR="00F94E81" w:rsidRPr="00093743" w:rsidRDefault="00F94E81" w:rsidP="00F94E81">
      <w:pPr>
        <w:pStyle w:val="Bibliography"/>
      </w:pPr>
      <w:r w:rsidRPr="00093743">
        <w:t xml:space="preserve">He, J., Bartram, D., Inceoglu, I., &amp; van de Vijver, F. J. R. (2014). Response Styles and Personality Traits: A Multilevel Analysis. </w:t>
      </w:r>
      <w:r w:rsidRPr="00093743">
        <w:rPr>
          <w:i/>
          <w:iCs/>
        </w:rPr>
        <w:t>Journal of Cross-Cultural Psychology</w:t>
      </w:r>
      <w:r w:rsidRPr="00093743">
        <w:t xml:space="preserve">, </w:t>
      </w:r>
      <w:r w:rsidRPr="00093743">
        <w:rPr>
          <w:i/>
          <w:iCs/>
        </w:rPr>
        <w:t>45</w:t>
      </w:r>
      <w:r w:rsidRPr="00093743">
        <w:t>(7), 1028–1045. https://doi.org/10.1177/0022022114534773</w:t>
      </w:r>
    </w:p>
    <w:p w14:paraId="7DBC6F7D" w14:textId="2E08DF77" w:rsidR="00F94E81" w:rsidRDefault="00F94E81" w:rsidP="00F94E81">
      <w:pPr>
        <w:pStyle w:val="Bibliography"/>
      </w:pPr>
      <w:r w:rsidRPr="00093743">
        <w:lastRenderedPageBreak/>
        <w:t xml:space="preserve">Heine, S. J., Buchtel, E. E., &amp; Norenzayan, A. (2008). What Do Cross-National Comparisons of Personality Traits Tell Us?: The Case of Conscientiousness. </w:t>
      </w:r>
      <w:r w:rsidRPr="00093743">
        <w:rPr>
          <w:i/>
          <w:iCs/>
        </w:rPr>
        <w:t>Psychological Science</w:t>
      </w:r>
      <w:r w:rsidRPr="00093743">
        <w:t xml:space="preserve">, </w:t>
      </w:r>
      <w:r w:rsidRPr="00093743">
        <w:rPr>
          <w:i/>
          <w:iCs/>
        </w:rPr>
        <w:t>19</w:t>
      </w:r>
      <w:r w:rsidRPr="00093743">
        <w:t>(4), 309–313. https://doi.org/10/b429cv</w:t>
      </w:r>
    </w:p>
    <w:p w14:paraId="2571AA34" w14:textId="1DBA4F5B" w:rsidR="00A41A54" w:rsidRPr="00A41A54" w:rsidRDefault="00A41A54" w:rsidP="00A41A54">
      <w:pPr>
        <w:spacing w:line="480" w:lineRule="auto"/>
        <w:ind w:left="720" w:hanging="720"/>
      </w:pPr>
      <w:r>
        <w:t xml:space="preserve">Hogan, J., Barrett, P., &amp; Hogan, R. (2007). Personality measurement, faking, and employment selection. </w:t>
      </w:r>
      <w:r>
        <w:rPr>
          <w:i/>
          <w:iCs/>
        </w:rPr>
        <w:t>Journal of Applied Psychology</w:t>
      </w:r>
      <w:r>
        <w:t xml:space="preserve">, </w:t>
      </w:r>
      <w:r>
        <w:rPr>
          <w:i/>
          <w:iCs/>
        </w:rPr>
        <w:t>92</w:t>
      </w:r>
      <w:r>
        <w:t xml:space="preserve">(5), 1270–1285. </w:t>
      </w:r>
      <w:hyperlink r:id="rId14" w:history="1">
        <w:r>
          <w:rPr>
            <w:rStyle w:val="Hyperlink"/>
          </w:rPr>
          <w:t>https://doi.org/10/bvvh38</w:t>
        </w:r>
      </w:hyperlink>
    </w:p>
    <w:p w14:paraId="410E0CAA" w14:textId="77777777" w:rsidR="00F94E81" w:rsidRPr="00093743" w:rsidRDefault="00F94E81" w:rsidP="00F94E81">
      <w:pPr>
        <w:pStyle w:val="Bibliography"/>
      </w:pPr>
      <w:r w:rsidRPr="00093743">
        <w:t xml:space="preserve">King, G., &amp; Wand, J. (2007). Comparing Incomparable Survey Responses: Evaluating and Selecting Anchoring Vignettes. </w:t>
      </w:r>
      <w:r w:rsidRPr="00093743">
        <w:rPr>
          <w:i/>
          <w:iCs/>
        </w:rPr>
        <w:t>Political Analysis</w:t>
      </w:r>
      <w:r w:rsidRPr="00093743">
        <w:t xml:space="preserve">, </w:t>
      </w:r>
      <w:r w:rsidRPr="00093743">
        <w:rPr>
          <w:i/>
          <w:iCs/>
        </w:rPr>
        <w:t>15</w:t>
      </w:r>
      <w:r w:rsidRPr="00093743">
        <w:t>(01), 46–66. https://doi.org/10.1093/pan/mpl011</w:t>
      </w:r>
    </w:p>
    <w:p w14:paraId="5308B225" w14:textId="43606C48" w:rsidR="00F94E81" w:rsidRDefault="00F94E81" w:rsidP="00F94E81">
      <w:pPr>
        <w:pStyle w:val="Bibliography"/>
      </w:pPr>
      <w:r w:rsidRPr="00093743">
        <w:t xml:space="preserve">Lalwani, A. K., Shrum, L. J., &amp; Chiu, C. (2009). Motivated response styles: The role of cultural values, regulatory focus, and self-consciousness in socially desirable responding. </w:t>
      </w:r>
      <w:r w:rsidRPr="00093743">
        <w:rPr>
          <w:i/>
          <w:iCs/>
        </w:rPr>
        <w:t>Journal of Personality and Social Psychology</w:t>
      </w:r>
      <w:r w:rsidRPr="00093743">
        <w:t xml:space="preserve">, </w:t>
      </w:r>
      <w:r w:rsidRPr="00093743">
        <w:rPr>
          <w:i/>
          <w:iCs/>
        </w:rPr>
        <w:t>96</w:t>
      </w:r>
      <w:r w:rsidRPr="00093743">
        <w:t>(4), 870–882. https://doi.org/10.1037/a0014622</w:t>
      </w:r>
    </w:p>
    <w:p w14:paraId="6526E47D" w14:textId="569281B3" w:rsidR="00A41A54" w:rsidRPr="00A41A54" w:rsidRDefault="00A41A54" w:rsidP="00A41A54">
      <w:pPr>
        <w:spacing w:line="480" w:lineRule="auto"/>
        <w:ind w:left="720" w:hanging="720"/>
      </w:pPr>
      <w:r>
        <w:t xml:space="preserve">Law, S. J., Bourdage, J., &amp; O’Neill, T, A. (2016). To fake or not to fake: Antecedents to interview faking, warning instructions, and its impact on applicant reactions. </w:t>
      </w:r>
      <w:r>
        <w:rPr>
          <w:i/>
        </w:rPr>
        <w:t>Front. Psycol.</w:t>
      </w:r>
      <w:r>
        <w:t xml:space="preserve">, </w:t>
      </w:r>
      <w:r>
        <w:rPr>
          <w:i/>
        </w:rPr>
        <w:t>15</w:t>
      </w:r>
      <w:r>
        <w:t xml:space="preserve">, </w:t>
      </w:r>
      <w:hyperlink r:id="rId15" w:history="1">
        <w:r>
          <w:rPr>
            <w:rStyle w:val="Hyperlink"/>
          </w:rPr>
          <w:t>https://doi.org/10.3389/fpsyg.2016.01771</w:t>
        </w:r>
      </w:hyperlink>
    </w:p>
    <w:p w14:paraId="13D87502" w14:textId="77777777" w:rsidR="00737950" w:rsidRDefault="00DB41E1" w:rsidP="00737950">
      <w:pPr>
        <w:pStyle w:val="Bibliography"/>
        <w:rPr>
          <w:rFonts w:eastAsiaTheme="minorEastAsia"/>
        </w:rPr>
      </w:pPr>
      <w:r w:rsidRPr="00DB41E1">
        <w:t>Mischel, W. Personality and assessment. New York Wiley, 1968.</w:t>
      </w:r>
      <w:r w:rsidR="00737950" w:rsidRPr="00737950">
        <w:rPr>
          <w:rFonts w:eastAsiaTheme="minorEastAsia"/>
        </w:rPr>
        <w:t xml:space="preserve"> </w:t>
      </w:r>
    </w:p>
    <w:p w14:paraId="1F4E22FA" w14:textId="7580D965" w:rsidR="00DB41E1" w:rsidRPr="00FA407B" w:rsidRDefault="00737950" w:rsidP="00FA407B">
      <w:pPr>
        <w:pStyle w:val="Bibliography"/>
        <w:rPr>
          <w:rFonts w:eastAsiaTheme="minorEastAsia"/>
        </w:rPr>
      </w:pPr>
      <w:r w:rsidRPr="00737950">
        <w:rPr>
          <w:rFonts w:eastAsiaTheme="minorEastAsia"/>
        </w:rPr>
        <w:t xml:space="preserve">McCrae, R. R., </w:t>
      </w:r>
      <w:proofErr w:type="spellStart"/>
      <w:r w:rsidRPr="00737950">
        <w:rPr>
          <w:rFonts w:eastAsiaTheme="minorEastAsia"/>
        </w:rPr>
        <w:t>Terracciano</w:t>
      </w:r>
      <w:proofErr w:type="spellEnd"/>
      <w:r w:rsidRPr="00737950">
        <w:rPr>
          <w:rFonts w:eastAsiaTheme="minorEastAsia"/>
        </w:rPr>
        <w:t xml:space="preserve">, A., &amp; Personality Profiles of Cultures Project. (2005). Personality profiles of cultures: Aggregate personality traits. </w:t>
      </w:r>
      <w:r w:rsidRPr="00737950">
        <w:rPr>
          <w:rFonts w:eastAsiaTheme="minorEastAsia"/>
          <w:i/>
          <w:iCs/>
        </w:rPr>
        <w:t>Journal of Personality and Social Psychology</w:t>
      </w:r>
      <w:r w:rsidRPr="00737950">
        <w:rPr>
          <w:rFonts w:eastAsiaTheme="minorEastAsia"/>
        </w:rPr>
        <w:t xml:space="preserve">, </w:t>
      </w:r>
      <w:r w:rsidRPr="00737950">
        <w:rPr>
          <w:rFonts w:eastAsiaTheme="minorEastAsia"/>
          <w:i/>
          <w:iCs/>
        </w:rPr>
        <w:t>89</w:t>
      </w:r>
      <w:r w:rsidRPr="00737950">
        <w:rPr>
          <w:rFonts w:eastAsiaTheme="minorEastAsia"/>
        </w:rPr>
        <w:t>(3), 407–425. https://doi.org/10.1037/0022-3514.89.3.407</w:t>
      </w:r>
    </w:p>
    <w:p w14:paraId="38B93ACF" w14:textId="6593E560" w:rsidR="001E25BF" w:rsidRDefault="00F94E81" w:rsidP="00DB41E1">
      <w:pPr>
        <w:pStyle w:val="Bibliography"/>
      </w:pPr>
      <w:r w:rsidRPr="00093743">
        <w:t xml:space="preserve">Mõttus, R., Allik, J., Realo, A., Pullmann, H., Rossier, J., Zecca, G., … Ng Tseung, C. (2012). Comparability of Self-Reported Conscientiousness Across 21 Countries: Comparability of self-reports across cultures. </w:t>
      </w:r>
      <w:r w:rsidRPr="00093743">
        <w:rPr>
          <w:i/>
          <w:iCs/>
        </w:rPr>
        <w:t>European Journal of Personality</w:t>
      </w:r>
      <w:r w:rsidRPr="00093743">
        <w:t xml:space="preserve">, </w:t>
      </w:r>
      <w:r w:rsidRPr="00093743">
        <w:rPr>
          <w:i/>
          <w:iCs/>
        </w:rPr>
        <w:t>26</w:t>
      </w:r>
      <w:r w:rsidRPr="00093743">
        <w:t>(3), 303–317. https://doi.org/10.1002/per.840</w:t>
      </w:r>
    </w:p>
    <w:p w14:paraId="75F38531" w14:textId="1F6C23AF" w:rsidR="00282A79" w:rsidRPr="00282A79" w:rsidRDefault="00946365" w:rsidP="00946365">
      <w:pPr>
        <w:pStyle w:val="Bibliography"/>
      </w:pPr>
      <w:r>
        <w:lastRenderedPageBreak/>
        <w:t xml:space="preserve">Ones, D. S., &amp; Viswesvaran, C. (1998). The Effects of Social Desirability and Faking on Personality and Integrity Assessment for Personnel Selection. </w:t>
      </w:r>
      <w:r w:rsidRPr="00946365">
        <w:rPr>
          <w:i/>
          <w:iCs/>
        </w:rPr>
        <w:t>Human Performance</w:t>
      </w:r>
      <w:r>
        <w:t xml:space="preserve">, </w:t>
      </w:r>
      <w:r w:rsidRPr="00946365">
        <w:rPr>
          <w:i/>
          <w:iCs/>
        </w:rPr>
        <w:t>11</w:t>
      </w:r>
      <w:r>
        <w:t xml:space="preserve">(2–3), 245–269. </w:t>
      </w:r>
      <w:hyperlink r:id="rId16" w:history="1">
        <w:r w:rsidRPr="00946365">
          <w:t>https://doi.org/10.1080/08959285.1998.9668033</w:t>
        </w:r>
      </w:hyperlink>
    </w:p>
    <w:p w14:paraId="620ED427" w14:textId="77777777" w:rsidR="00F94E81" w:rsidRPr="00093743" w:rsidRDefault="00F94E81" w:rsidP="00F94E81">
      <w:pPr>
        <w:pStyle w:val="Bibliography"/>
      </w:pPr>
      <w:r w:rsidRPr="00093743">
        <w:t xml:space="preserve">Ones, D. S., Dilchert, S., Viswesvaran, C., &amp; Judge, T. A. (2007). In support of personality assessment in organizational settings. </w:t>
      </w:r>
      <w:r w:rsidRPr="00093743">
        <w:rPr>
          <w:i/>
          <w:iCs/>
        </w:rPr>
        <w:t>Personnel Psychology</w:t>
      </w:r>
      <w:r w:rsidRPr="00093743">
        <w:t xml:space="preserve">, </w:t>
      </w:r>
      <w:r w:rsidRPr="00093743">
        <w:rPr>
          <w:i/>
          <w:iCs/>
        </w:rPr>
        <w:t>60</w:t>
      </w:r>
      <w:r w:rsidRPr="00093743">
        <w:t>(4), 995–1027. https://doi.org/10/ft4bhz</w:t>
      </w:r>
    </w:p>
    <w:p w14:paraId="45EABABA" w14:textId="64EE79F7" w:rsidR="0062109D" w:rsidRDefault="0062109D" w:rsidP="0062109D">
      <w:pPr>
        <w:pStyle w:val="Bibliography"/>
      </w:pPr>
      <w:r w:rsidRPr="0062109D">
        <w:t xml:space="preserve">Paunonen, S. V., &amp; Ashton, M. C. (2001). Big Five factors and facets and the prediction of behavior. </w:t>
      </w:r>
      <w:r w:rsidRPr="0062109D">
        <w:rPr>
          <w:i/>
          <w:iCs/>
        </w:rPr>
        <w:t>Journal of Personality and Social Psychology</w:t>
      </w:r>
      <w:r w:rsidRPr="0062109D">
        <w:t xml:space="preserve">, </w:t>
      </w:r>
      <w:r w:rsidRPr="0062109D">
        <w:rPr>
          <w:i/>
          <w:iCs/>
        </w:rPr>
        <w:t>81</w:t>
      </w:r>
      <w:r w:rsidRPr="0062109D">
        <w:t xml:space="preserve">(3), 524–539. </w:t>
      </w:r>
      <w:hyperlink r:id="rId17" w:history="1">
        <w:r w:rsidRPr="0062109D">
          <w:t>https://doi.org/10.1037//0022-3514.81.3.524</w:t>
        </w:r>
      </w:hyperlink>
    </w:p>
    <w:p w14:paraId="0809E9A7" w14:textId="77777777" w:rsidR="00AA4844" w:rsidRPr="00AA4844" w:rsidRDefault="00AA4844" w:rsidP="00AA4844">
      <w:pPr>
        <w:pStyle w:val="Bibliography"/>
      </w:pPr>
      <w:r w:rsidRPr="00AA4844">
        <w:t xml:space="preserve">Primi, R., Zanon, C., Santos, D., De Fruyt, F., &amp; John, O. P. (2016). Anchoring Vignettes: Can They Make Adolescent Self-Reports of Social-Emotional Skills More Reliable, Discriminant, and Criterion-Valid? </w:t>
      </w:r>
      <w:r w:rsidRPr="00AA4844">
        <w:rPr>
          <w:i/>
          <w:iCs/>
        </w:rPr>
        <w:t>European Journal of Psychological Assessment</w:t>
      </w:r>
      <w:r w:rsidRPr="00AA4844">
        <w:t xml:space="preserve">, </w:t>
      </w:r>
      <w:r w:rsidRPr="00AA4844">
        <w:rPr>
          <w:i/>
          <w:iCs/>
        </w:rPr>
        <w:t>32</w:t>
      </w:r>
      <w:r w:rsidRPr="00AA4844">
        <w:t xml:space="preserve">(1), 39–51. </w:t>
      </w:r>
      <w:hyperlink r:id="rId18" w:history="1">
        <w:r w:rsidRPr="00AA4844">
          <w:t>https://doi.org/10.1027/1015-5759/a000336</w:t>
        </w:r>
      </w:hyperlink>
    </w:p>
    <w:p w14:paraId="7926637F" w14:textId="47D46A4A" w:rsidR="00ED4382" w:rsidRPr="00ED4382" w:rsidRDefault="00ED4382" w:rsidP="00ED4382">
      <w:pPr>
        <w:pStyle w:val="Bibliography"/>
      </w:pPr>
      <w:r>
        <w:t xml:space="preserve">Reise, S. P., &amp; Waller, N. G. (1993). </w:t>
      </w:r>
      <w:r w:rsidRPr="00ED4382">
        <w:rPr>
          <w:i/>
          <w:iCs/>
        </w:rPr>
        <w:t>Traitedness and the Assessment of Response Pattern Scalability.</w:t>
      </w:r>
      <w:r>
        <w:t xml:space="preserve"> 9.</w:t>
      </w:r>
    </w:p>
    <w:p w14:paraId="435D1691" w14:textId="17F09FA1" w:rsidR="00E46FF2" w:rsidRDefault="00E46FF2" w:rsidP="00E46FF2">
      <w:pPr>
        <w:pStyle w:val="Bibliography"/>
      </w:pPr>
      <w:r w:rsidRPr="00E46FF2">
        <w:t xml:space="preserve">Roberts, B. W., Chernyshenko, O. S., Stark, S., &amp; Goldberg, L. R. (2005). THE STRUCTURE OF CONSCIENTIOUSNESS: AN EMPIRICAL INVESTIGATION BASED ON SEVEN MAJOR PERSONALITY QUESTIONNAIRES. </w:t>
      </w:r>
      <w:r w:rsidRPr="00E46FF2">
        <w:rPr>
          <w:i/>
          <w:iCs/>
        </w:rPr>
        <w:t>Personnel Psychology</w:t>
      </w:r>
      <w:r w:rsidRPr="00E46FF2">
        <w:t xml:space="preserve">, </w:t>
      </w:r>
      <w:r w:rsidRPr="00E46FF2">
        <w:rPr>
          <w:i/>
          <w:iCs/>
        </w:rPr>
        <w:t>58</w:t>
      </w:r>
      <w:r w:rsidRPr="00E46FF2">
        <w:t xml:space="preserve">(1), 103–139. </w:t>
      </w:r>
      <w:hyperlink r:id="rId19" w:history="1">
        <w:r w:rsidRPr="00E46FF2">
          <w:t>https://doi.org/10.1111/j.1744-6570.2005.00301.x</w:t>
        </w:r>
      </w:hyperlink>
    </w:p>
    <w:p w14:paraId="2FF9A222" w14:textId="291D1F6A" w:rsidR="00D90F5D" w:rsidRDefault="00D90F5D" w:rsidP="00076E14">
      <w:pPr>
        <w:spacing w:line="480" w:lineRule="auto"/>
        <w:ind w:left="720" w:hanging="720"/>
      </w:pPr>
      <w:r>
        <w:t xml:space="preserve">Salgado, J. F., &amp; Táuriz, G. (2014). The Five-Factor Model, forced-choice personality inventories and performance: A comprehensive meta-analysis of academic and occupational validity studies. </w:t>
      </w:r>
      <w:r w:rsidRPr="00076E14">
        <w:rPr>
          <w:i/>
          <w:iCs/>
        </w:rPr>
        <w:t>European Journal of Work and Organizational Psychology</w:t>
      </w:r>
      <w:r>
        <w:t xml:space="preserve">, </w:t>
      </w:r>
      <w:r w:rsidRPr="00076E14">
        <w:rPr>
          <w:i/>
          <w:iCs/>
        </w:rPr>
        <w:t>23</w:t>
      </w:r>
      <w:r>
        <w:t xml:space="preserve">(1), 3–30. </w:t>
      </w:r>
      <w:hyperlink r:id="rId20" w:history="1">
        <w:r w:rsidRPr="00076E14">
          <w:t>https://doi.org/10.1080/1359432X.2012.716198</w:t>
        </w:r>
      </w:hyperlink>
    </w:p>
    <w:p w14:paraId="25228ECA" w14:textId="73759B9D" w:rsidR="00AA74D8" w:rsidRPr="00B95061" w:rsidRDefault="00AA74D8" w:rsidP="00AA74D8">
      <w:pPr>
        <w:spacing w:line="480" w:lineRule="auto"/>
        <w:ind w:left="720" w:hanging="720"/>
      </w:pPr>
      <w:r>
        <w:lastRenderedPageBreak/>
        <w:t xml:space="preserve">Saville, P., Sik, G., Nyfield, G., Hackston, J., &amp; MacIver, R. (1996). </w:t>
      </w:r>
      <w:r w:rsidRPr="00AA74D8">
        <w:t>A Demonstration of the Validity of the Occupational Personality Questionnaire (OPQ) in the Measurement of Job Competencies Across Time and in Separate Organisations</w:t>
      </w:r>
      <w:r>
        <w:t xml:space="preserve">. </w:t>
      </w:r>
      <w:r w:rsidRPr="00AA74D8">
        <w:rPr>
          <w:i/>
          <w:iCs/>
        </w:rPr>
        <w:t>Applied Psychology: An International Review</w:t>
      </w:r>
      <w:r>
        <w:t xml:space="preserve">, </w:t>
      </w:r>
      <w:r w:rsidRPr="00AA74D8">
        <w:rPr>
          <w:i/>
          <w:iCs/>
        </w:rPr>
        <w:t>45</w:t>
      </w:r>
      <w:r>
        <w:t>(3), 243-262.</w:t>
      </w:r>
    </w:p>
    <w:p w14:paraId="4E5DA09B" w14:textId="2F3C3317" w:rsidR="00EC2998" w:rsidRPr="00EC2998" w:rsidRDefault="00F94E81" w:rsidP="00EC2998">
      <w:pPr>
        <w:pStyle w:val="Bibliography"/>
      </w:pPr>
      <w:r w:rsidRPr="00093743">
        <w:t>Schmit, M. J., &amp; Ryan, A. M. (</w:t>
      </w:r>
      <w:r w:rsidR="00845CA7">
        <w:t>1995</w:t>
      </w:r>
      <w:r w:rsidRPr="00093743">
        <w:t xml:space="preserve">). </w:t>
      </w:r>
      <w:r w:rsidRPr="00093743">
        <w:rPr>
          <w:i/>
          <w:iCs/>
        </w:rPr>
        <w:t xml:space="preserve">Frame-of-Reference Effects on Personality Scale Scores and </w:t>
      </w:r>
      <w:r w:rsidR="00EC2998" w:rsidRPr="00EC2998">
        <w:rPr>
          <w:i/>
          <w:iCs/>
        </w:rPr>
        <w:t xml:space="preserve">Schmitt, D. P., </w:t>
      </w:r>
      <w:proofErr w:type="spellStart"/>
      <w:r w:rsidR="00EC2998" w:rsidRPr="00EC2998">
        <w:rPr>
          <w:i/>
          <w:iCs/>
        </w:rPr>
        <w:t>Allik</w:t>
      </w:r>
      <w:proofErr w:type="spellEnd"/>
      <w:r w:rsidR="00EC2998" w:rsidRPr="00EC2998">
        <w:rPr>
          <w:i/>
          <w:iCs/>
        </w:rPr>
        <w:t>, J., McCrae, R. R., &amp; Benet-Martínez, V. (2007). The Geographic Distribution of Big Five Personality Traits: Patterns and Profiles of Human Self-Description Across 56 Nations. Journal of Cross-Cultural Psychology, 38(2), 173–212. https://doi.org/10.1177/0022022106297299</w:t>
      </w:r>
      <w:r w:rsidRPr="00093743">
        <w:rPr>
          <w:i/>
          <w:iCs/>
        </w:rPr>
        <w:t>Criterion-Related Validity</w:t>
      </w:r>
      <w:r w:rsidRPr="00093743">
        <w:t>. 14.</w:t>
      </w:r>
    </w:p>
    <w:p w14:paraId="434F22DE" w14:textId="3380CD20" w:rsidR="00375427" w:rsidRPr="00375427" w:rsidRDefault="00375427" w:rsidP="00EC2998">
      <w:pPr>
        <w:pStyle w:val="Bibliography"/>
      </w:pPr>
      <w:r>
        <w:t xml:space="preserve">Stark, S., Chernyshenko, O. S., Chan, K.-Y., Lee, W. C., &amp; Drasgow, F. (2001). Effects of the testing situation on item responding: Cause for concern. </w:t>
      </w:r>
      <w:r w:rsidRPr="00375427">
        <w:rPr>
          <w:i/>
          <w:iCs/>
        </w:rPr>
        <w:t>Journal of Applied Psychology</w:t>
      </w:r>
      <w:r>
        <w:t xml:space="preserve">, </w:t>
      </w:r>
      <w:r w:rsidRPr="00375427">
        <w:rPr>
          <w:i/>
          <w:iCs/>
        </w:rPr>
        <w:t>86</w:t>
      </w:r>
      <w:r>
        <w:t xml:space="preserve">(5), 943–953. </w:t>
      </w:r>
      <w:hyperlink r:id="rId21" w:history="1">
        <w:r w:rsidRPr="00375427">
          <w:t>https://doi.org/10.1037//0021-9010.86.5.943</w:t>
        </w:r>
      </w:hyperlink>
    </w:p>
    <w:p w14:paraId="5D2F7563" w14:textId="594F3960" w:rsidR="0038388E" w:rsidRDefault="0038388E" w:rsidP="0038388E">
      <w:pPr>
        <w:pStyle w:val="Bibliography"/>
      </w:pPr>
      <w:r w:rsidRPr="0038388E">
        <w:t xml:space="preserve">Stark, S., Chernyshenko, O. S., &amp; Drasgow, F. (2005). An IRT Approach to Constructing and Scoring Pairwise Preference Items Involving Stimuli on Different Dimensions: The Multi-Unidimensional Pairwise-Preference Model. </w:t>
      </w:r>
      <w:r w:rsidRPr="0038388E">
        <w:rPr>
          <w:i/>
          <w:iCs/>
        </w:rPr>
        <w:t>Applied Psychological Measurement</w:t>
      </w:r>
      <w:r w:rsidRPr="0038388E">
        <w:t xml:space="preserve">, </w:t>
      </w:r>
      <w:r w:rsidRPr="0038388E">
        <w:rPr>
          <w:i/>
          <w:iCs/>
        </w:rPr>
        <w:t>29</w:t>
      </w:r>
      <w:r w:rsidRPr="0038388E">
        <w:t xml:space="preserve">(3), 184–203. </w:t>
      </w:r>
      <w:hyperlink r:id="rId22" w:history="1">
        <w:r w:rsidRPr="0038388E">
          <w:t>https://doi.org/10.1177/0146621604273988</w:t>
        </w:r>
      </w:hyperlink>
    </w:p>
    <w:p w14:paraId="4F590C17" w14:textId="11A1149E" w:rsidR="002A16EE" w:rsidRPr="002A16EE" w:rsidRDefault="002A16EE" w:rsidP="002A16EE">
      <w:pPr>
        <w:pStyle w:val="Bibliography"/>
      </w:pPr>
      <w:r>
        <w:t xml:space="preserve">Stark, S., Chernyshenko, O. S., &amp; Drasgow, F. (2006). Detecting differential item functioning with confirmatory factor analysis and item response theory: Toward a unified strategy. </w:t>
      </w:r>
      <w:r w:rsidRPr="002A16EE">
        <w:rPr>
          <w:i/>
          <w:iCs/>
        </w:rPr>
        <w:t>Journal of Applied Psychology</w:t>
      </w:r>
      <w:r>
        <w:t xml:space="preserve">, </w:t>
      </w:r>
      <w:r w:rsidRPr="002A16EE">
        <w:rPr>
          <w:i/>
          <w:iCs/>
        </w:rPr>
        <w:t>91</w:t>
      </w:r>
      <w:r>
        <w:t xml:space="preserve">(6), 1292–1306. </w:t>
      </w:r>
      <w:hyperlink r:id="rId23" w:history="1">
        <w:r w:rsidRPr="002A16EE">
          <w:t>https://doi.org/10.1037/0021-9010.91.6.1292</w:t>
        </w:r>
      </w:hyperlink>
    </w:p>
    <w:p w14:paraId="78C59E57" w14:textId="2BF6059C" w:rsidR="00E1132C" w:rsidRDefault="00E1132C" w:rsidP="00E1132C">
      <w:pPr>
        <w:pStyle w:val="Bibliography"/>
      </w:pPr>
      <w:r w:rsidRPr="00E1132C">
        <w:t xml:space="preserve">Stark, S., Chernyshenko, O. S., Drasgow, F., Nye, C. D., White, L. A., Heffner, T., &amp; Farmer, W. L. (2014). From ABLE to TAPAS: A New Generation of Personality Tests to Support </w:t>
      </w:r>
      <w:r w:rsidRPr="00E1132C">
        <w:lastRenderedPageBreak/>
        <w:t xml:space="preserve">Military Selection and Classification Decisions. </w:t>
      </w:r>
      <w:r w:rsidRPr="00E1132C">
        <w:rPr>
          <w:i/>
          <w:iCs/>
        </w:rPr>
        <w:t>Military Psychology</w:t>
      </w:r>
      <w:r w:rsidRPr="00E1132C">
        <w:t xml:space="preserve">, </w:t>
      </w:r>
      <w:r w:rsidRPr="00E1132C">
        <w:rPr>
          <w:i/>
          <w:iCs/>
        </w:rPr>
        <w:t>26</w:t>
      </w:r>
      <w:r w:rsidRPr="00E1132C">
        <w:t xml:space="preserve">(3), 153–164. </w:t>
      </w:r>
      <w:hyperlink r:id="rId24" w:history="1">
        <w:r w:rsidRPr="00E1132C">
          <w:t>https://doi.org/10.1037/mil0000044</w:t>
        </w:r>
      </w:hyperlink>
    </w:p>
    <w:p w14:paraId="1841EFB7" w14:textId="21CE7BE0" w:rsidR="00375427" w:rsidRPr="00375427" w:rsidRDefault="00375427" w:rsidP="00375427">
      <w:pPr>
        <w:pStyle w:val="Bibliography"/>
      </w:pPr>
      <w:r>
        <w:t xml:space="preserve">Tay, L., &amp; Ng, V. (2018). Ideal Point Modeling of Non-cognitive Constructs: Review and Recommendations for Research. </w:t>
      </w:r>
      <w:r w:rsidRPr="00375427">
        <w:t>Frontiers in Psychology</w:t>
      </w:r>
      <w:r>
        <w:t xml:space="preserve">, </w:t>
      </w:r>
      <w:r w:rsidRPr="00375427">
        <w:t>9</w:t>
      </w:r>
      <w:r>
        <w:t xml:space="preserve">. </w:t>
      </w:r>
      <w:hyperlink r:id="rId25" w:history="1">
        <w:r w:rsidRPr="00375427">
          <w:t>https://doi.org/10.3389/fpsyg.2018.02423</w:t>
        </w:r>
      </w:hyperlink>
    </w:p>
    <w:p w14:paraId="4E5E8FD4" w14:textId="55758E97" w:rsidR="003F0D6D" w:rsidRPr="003F0D6D" w:rsidRDefault="003F0D6D" w:rsidP="003F0D6D">
      <w:pPr>
        <w:pStyle w:val="Bibliography"/>
      </w:pPr>
      <w:r w:rsidRPr="003F0D6D">
        <w:t xml:space="preserve">Tett, R. P., Jackson, D. N., &amp; Rothstein, M. (2006). PERSONALITY MEASURES AS PREDICTORS OF JOB PERFORMANCE: A META-ANALYTIC REVIEW. </w:t>
      </w:r>
      <w:r w:rsidRPr="003F0D6D">
        <w:rPr>
          <w:i/>
          <w:iCs/>
        </w:rPr>
        <w:t>Personnel Psychology</w:t>
      </w:r>
      <w:r w:rsidRPr="003F0D6D">
        <w:t xml:space="preserve">, </w:t>
      </w:r>
      <w:r w:rsidRPr="003F0D6D">
        <w:rPr>
          <w:i/>
          <w:iCs/>
        </w:rPr>
        <w:t>44</w:t>
      </w:r>
      <w:r w:rsidRPr="003F0D6D">
        <w:t xml:space="preserve">(4), 703–742. </w:t>
      </w:r>
      <w:hyperlink r:id="rId26" w:history="1">
        <w:r w:rsidRPr="003F0D6D">
          <w:t>https://doi.org/10.1111/j.1744-6570.1991.tb00696.x</w:t>
        </w:r>
      </w:hyperlink>
    </w:p>
    <w:p w14:paraId="141BAA5A" w14:textId="6F584597" w:rsidR="00B150D8" w:rsidRDefault="00B150D8" w:rsidP="00C3067D">
      <w:pPr>
        <w:pStyle w:val="Bibliography"/>
      </w:pPr>
      <w:r>
        <w:t xml:space="preserve">Wand J, King G, Lau O (2009). </w:t>
      </w:r>
      <w:r w:rsidRPr="00B150D8">
        <w:rPr>
          <w:b/>
          <w:bCs/>
        </w:rPr>
        <w:t>anchors</w:t>
      </w:r>
      <w:r>
        <w:t xml:space="preserve">: </w:t>
      </w:r>
      <w:r w:rsidRPr="00B150D8">
        <w:rPr>
          <w:i/>
          <w:iCs/>
        </w:rPr>
        <w:t>Software for Anchoring Vignette Data</w:t>
      </w:r>
      <w:r>
        <w:t>. R package version 3.0-4, URL http://wand.stanford.edu/anchors/.</w:t>
      </w:r>
    </w:p>
    <w:p w14:paraId="1ACBEBB3" w14:textId="2D9DA6FB" w:rsidR="00C3067D" w:rsidRPr="00C3067D" w:rsidRDefault="00C3067D" w:rsidP="00C3067D">
      <w:pPr>
        <w:pStyle w:val="Bibliography"/>
      </w:pPr>
      <w:r>
        <w:t>Weiss, S., &amp; Roberts, R. D. (2018). Using Anchoring Vignettes to Adjust Self-Reported Personality: A Comparison Between Countries.</w:t>
      </w:r>
      <w:r w:rsidRPr="00C3067D">
        <w:rPr>
          <w:i/>
          <w:iCs/>
        </w:rPr>
        <w:t xml:space="preserve"> Frontiers in Psychology</w:t>
      </w:r>
      <w:r>
        <w:t xml:space="preserve">, </w:t>
      </w:r>
      <w:r w:rsidRPr="00C3067D">
        <w:rPr>
          <w:i/>
          <w:iCs/>
        </w:rPr>
        <w:t>9</w:t>
      </w:r>
      <w:r>
        <w:t xml:space="preserve">. </w:t>
      </w:r>
      <w:hyperlink r:id="rId27" w:history="1">
        <w:r w:rsidRPr="00C3067D">
          <w:t>https://doi.org/10.3389/fpsyg.2018.00325</w:t>
        </w:r>
      </w:hyperlink>
    </w:p>
    <w:p w14:paraId="7FEBEAD0" w14:textId="77777777" w:rsidR="00F94E81" w:rsidRPr="00093743" w:rsidRDefault="00F94E81" w:rsidP="00F94E81">
      <w:pPr>
        <w:pStyle w:val="Bibliography"/>
      </w:pPr>
      <w:r w:rsidRPr="00093743">
        <w:t xml:space="preserve">Yoon, K., Schmidt, F., &amp; Ilies, R. (2002). Cross-Cultural Construct Validity of the Five-Factor Model of Personality among Korean Employees. </w:t>
      </w:r>
      <w:r w:rsidRPr="00093743">
        <w:rPr>
          <w:i/>
          <w:iCs/>
        </w:rPr>
        <w:t>Journal of Cross-Cultural Psychology</w:t>
      </w:r>
      <w:r w:rsidRPr="00093743">
        <w:t xml:space="preserve">, </w:t>
      </w:r>
      <w:r w:rsidRPr="00093743">
        <w:rPr>
          <w:i/>
          <w:iCs/>
        </w:rPr>
        <w:t>33</w:t>
      </w:r>
      <w:r w:rsidRPr="00093743">
        <w:t>(3), 217–235. https://doi.org/10.1177/0022022102033003001</w:t>
      </w:r>
    </w:p>
    <w:p w14:paraId="3E829DBD" w14:textId="283612F3" w:rsidR="002635FD" w:rsidRDefault="00AA5D3E" w:rsidP="00587E49">
      <w:pPr>
        <w:spacing w:line="480" w:lineRule="auto"/>
      </w:pPr>
      <w:r w:rsidRPr="00093743">
        <w:fldChar w:fldCharType="end"/>
      </w:r>
    </w:p>
    <w:p w14:paraId="1BC679A9" w14:textId="1B8AEE01" w:rsidR="003F00A9" w:rsidRDefault="002635FD" w:rsidP="00EA26C9">
      <w:r>
        <w:br w:type="page"/>
      </w:r>
    </w:p>
    <w:p w14:paraId="14809A38" w14:textId="1D6BEC31" w:rsidR="003F00A9" w:rsidRDefault="00EA26C9">
      <w:r w:rsidRPr="00EA26C9">
        <w:lastRenderedPageBreak/>
        <w:drawing>
          <wp:inline distT="0" distB="0" distL="0" distR="0" wp14:anchorId="5050C7BA" wp14:editId="0E999CE1">
            <wp:extent cx="5943600" cy="4276090"/>
            <wp:effectExtent l="0" t="0" r="0" b="0"/>
            <wp:docPr id="992" name="Picture 9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76090"/>
                    </a:xfrm>
                    <a:prstGeom prst="rect">
                      <a:avLst/>
                    </a:prstGeom>
                    <a:noFill/>
                    <a:ln>
                      <a:noFill/>
                    </a:ln>
                  </pic:spPr>
                </pic:pic>
              </a:graphicData>
            </a:graphic>
          </wp:inline>
        </w:drawing>
      </w:r>
      <w:r w:rsidR="003F00A9">
        <w:br w:type="page"/>
      </w:r>
    </w:p>
    <w:p w14:paraId="7F3C5A05" w14:textId="64ED10EB" w:rsidR="000C238A" w:rsidRPr="001E25D1" w:rsidRDefault="00EA26C9" w:rsidP="00587E49">
      <w:pPr>
        <w:spacing w:line="480" w:lineRule="auto"/>
      </w:pPr>
      <w:r w:rsidRPr="00EA26C9">
        <w:lastRenderedPageBreak/>
        <w:drawing>
          <wp:inline distT="0" distB="0" distL="0" distR="0" wp14:anchorId="683F419F" wp14:editId="384741CE">
            <wp:extent cx="5943600" cy="4276090"/>
            <wp:effectExtent l="0" t="0" r="0" b="0"/>
            <wp:docPr id="993" name="Picture 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276090"/>
                    </a:xfrm>
                    <a:prstGeom prst="rect">
                      <a:avLst/>
                    </a:prstGeom>
                    <a:noFill/>
                    <a:ln>
                      <a:noFill/>
                    </a:ln>
                  </pic:spPr>
                </pic:pic>
              </a:graphicData>
            </a:graphic>
          </wp:inline>
        </w:drawing>
      </w:r>
    </w:p>
    <w:p w14:paraId="333108B7" w14:textId="4EB46894" w:rsidR="003F00A9" w:rsidRDefault="000C238A">
      <w:r w:rsidRPr="001E25D1">
        <w:br w:type="page"/>
      </w:r>
    </w:p>
    <w:p w14:paraId="0CB928F0" w14:textId="0247DB05" w:rsidR="001A1C0D" w:rsidRDefault="00EA26C9" w:rsidP="00A9699C">
      <w:pPr>
        <w:widowControl w:val="0"/>
        <w:autoSpaceDE w:val="0"/>
        <w:autoSpaceDN w:val="0"/>
        <w:adjustRightInd w:val="0"/>
        <w:rPr>
          <w:rFonts w:eastAsiaTheme="minorEastAsia"/>
        </w:rPr>
      </w:pPr>
      <w:r w:rsidRPr="00EA26C9">
        <w:rPr>
          <w:rFonts w:eastAsiaTheme="minorEastAsia"/>
        </w:rPr>
        <w:lastRenderedPageBreak/>
        <w:drawing>
          <wp:inline distT="0" distB="0" distL="0" distR="0" wp14:anchorId="49475389" wp14:editId="0983A38C">
            <wp:extent cx="5943600" cy="4276090"/>
            <wp:effectExtent l="0" t="0" r="0" b="0"/>
            <wp:docPr id="994" name="Picture 9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276090"/>
                    </a:xfrm>
                    <a:prstGeom prst="rect">
                      <a:avLst/>
                    </a:prstGeom>
                    <a:noFill/>
                    <a:ln>
                      <a:noFill/>
                    </a:ln>
                  </pic:spPr>
                </pic:pic>
              </a:graphicData>
            </a:graphic>
          </wp:inline>
        </w:drawing>
      </w:r>
    </w:p>
    <w:p w14:paraId="3B38099B" w14:textId="77777777" w:rsidR="001A1C0D" w:rsidRDefault="001A1C0D" w:rsidP="00A9699C">
      <w:pPr>
        <w:widowControl w:val="0"/>
        <w:autoSpaceDE w:val="0"/>
        <w:autoSpaceDN w:val="0"/>
        <w:adjustRightInd w:val="0"/>
        <w:rPr>
          <w:rFonts w:eastAsiaTheme="minorEastAsia"/>
        </w:rPr>
      </w:pPr>
    </w:p>
    <w:p w14:paraId="65542949" w14:textId="77777777" w:rsidR="001A1C0D" w:rsidRDefault="001A1C0D" w:rsidP="00A9699C">
      <w:pPr>
        <w:widowControl w:val="0"/>
        <w:autoSpaceDE w:val="0"/>
        <w:autoSpaceDN w:val="0"/>
        <w:adjustRightInd w:val="0"/>
        <w:rPr>
          <w:rFonts w:eastAsiaTheme="minorEastAsia"/>
        </w:rPr>
      </w:pPr>
    </w:p>
    <w:p w14:paraId="488EEEFC" w14:textId="77777777" w:rsidR="001A1C0D" w:rsidRDefault="001A1C0D" w:rsidP="00A9699C">
      <w:pPr>
        <w:widowControl w:val="0"/>
        <w:autoSpaceDE w:val="0"/>
        <w:autoSpaceDN w:val="0"/>
        <w:adjustRightInd w:val="0"/>
        <w:rPr>
          <w:rFonts w:eastAsiaTheme="minorEastAsia"/>
        </w:rPr>
      </w:pPr>
    </w:p>
    <w:p w14:paraId="0D3D6B5A" w14:textId="77777777" w:rsidR="001A1C0D" w:rsidRDefault="001A1C0D" w:rsidP="00A9699C">
      <w:pPr>
        <w:widowControl w:val="0"/>
        <w:autoSpaceDE w:val="0"/>
        <w:autoSpaceDN w:val="0"/>
        <w:adjustRightInd w:val="0"/>
        <w:rPr>
          <w:rFonts w:eastAsiaTheme="minorEastAsia"/>
        </w:rPr>
      </w:pPr>
    </w:p>
    <w:p w14:paraId="67FD6784" w14:textId="77777777" w:rsidR="001A1C0D" w:rsidRDefault="001A1C0D" w:rsidP="00A9699C">
      <w:pPr>
        <w:widowControl w:val="0"/>
        <w:autoSpaceDE w:val="0"/>
        <w:autoSpaceDN w:val="0"/>
        <w:adjustRightInd w:val="0"/>
        <w:rPr>
          <w:rFonts w:eastAsiaTheme="minorEastAsia"/>
        </w:rPr>
      </w:pPr>
    </w:p>
    <w:p w14:paraId="67BD966D" w14:textId="77777777" w:rsidR="001A1C0D" w:rsidRDefault="001A1C0D" w:rsidP="00A9699C">
      <w:pPr>
        <w:widowControl w:val="0"/>
        <w:autoSpaceDE w:val="0"/>
        <w:autoSpaceDN w:val="0"/>
        <w:adjustRightInd w:val="0"/>
        <w:rPr>
          <w:rFonts w:eastAsiaTheme="minorEastAsia"/>
        </w:rPr>
      </w:pPr>
    </w:p>
    <w:p w14:paraId="21445C9A" w14:textId="77777777" w:rsidR="001A1C0D" w:rsidRDefault="001A1C0D" w:rsidP="00A9699C">
      <w:pPr>
        <w:widowControl w:val="0"/>
        <w:autoSpaceDE w:val="0"/>
        <w:autoSpaceDN w:val="0"/>
        <w:adjustRightInd w:val="0"/>
        <w:rPr>
          <w:rFonts w:eastAsiaTheme="minorEastAsia"/>
        </w:rPr>
      </w:pPr>
    </w:p>
    <w:p w14:paraId="01BD0238" w14:textId="77777777" w:rsidR="001A1C0D" w:rsidRDefault="001A1C0D" w:rsidP="00A9699C">
      <w:pPr>
        <w:widowControl w:val="0"/>
        <w:autoSpaceDE w:val="0"/>
        <w:autoSpaceDN w:val="0"/>
        <w:adjustRightInd w:val="0"/>
        <w:rPr>
          <w:rFonts w:eastAsiaTheme="minorEastAsia"/>
        </w:rPr>
      </w:pPr>
    </w:p>
    <w:p w14:paraId="7AA165A1" w14:textId="77777777" w:rsidR="001A1C0D" w:rsidRDefault="001A1C0D" w:rsidP="00A9699C">
      <w:pPr>
        <w:widowControl w:val="0"/>
        <w:autoSpaceDE w:val="0"/>
        <w:autoSpaceDN w:val="0"/>
        <w:adjustRightInd w:val="0"/>
        <w:rPr>
          <w:rFonts w:eastAsiaTheme="minorEastAsia"/>
        </w:rPr>
      </w:pPr>
    </w:p>
    <w:p w14:paraId="46C9D852" w14:textId="77777777" w:rsidR="001A1C0D" w:rsidRDefault="001A1C0D" w:rsidP="00A9699C">
      <w:pPr>
        <w:widowControl w:val="0"/>
        <w:autoSpaceDE w:val="0"/>
        <w:autoSpaceDN w:val="0"/>
        <w:adjustRightInd w:val="0"/>
        <w:rPr>
          <w:rFonts w:eastAsiaTheme="minorEastAsia"/>
        </w:rPr>
      </w:pPr>
    </w:p>
    <w:p w14:paraId="6DCA73E9" w14:textId="77777777" w:rsidR="001A1C0D" w:rsidRDefault="001A1C0D" w:rsidP="00A9699C">
      <w:pPr>
        <w:widowControl w:val="0"/>
        <w:autoSpaceDE w:val="0"/>
        <w:autoSpaceDN w:val="0"/>
        <w:adjustRightInd w:val="0"/>
        <w:rPr>
          <w:rFonts w:eastAsiaTheme="minorEastAsia"/>
        </w:rPr>
      </w:pPr>
    </w:p>
    <w:p w14:paraId="0DABA059" w14:textId="77777777" w:rsidR="001A1C0D" w:rsidRDefault="001A1C0D" w:rsidP="00A9699C">
      <w:pPr>
        <w:widowControl w:val="0"/>
        <w:autoSpaceDE w:val="0"/>
        <w:autoSpaceDN w:val="0"/>
        <w:adjustRightInd w:val="0"/>
        <w:rPr>
          <w:rFonts w:eastAsiaTheme="minorEastAsia"/>
        </w:rPr>
      </w:pPr>
    </w:p>
    <w:p w14:paraId="21845FA0" w14:textId="77777777" w:rsidR="001A1C0D" w:rsidRDefault="001A1C0D" w:rsidP="00A9699C">
      <w:pPr>
        <w:widowControl w:val="0"/>
        <w:autoSpaceDE w:val="0"/>
        <w:autoSpaceDN w:val="0"/>
        <w:adjustRightInd w:val="0"/>
        <w:rPr>
          <w:rFonts w:eastAsiaTheme="minorEastAsia"/>
        </w:rPr>
      </w:pPr>
    </w:p>
    <w:p w14:paraId="55CEAEC3" w14:textId="77777777" w:rsidR="001A1C0D" w:rsidRDefault="001A1C0D" w:rsidP="00A9699C">
      <w:pPr>
        <w:widowControl w:val="0"/>
        <w:autoSpaceDE w:val="0"/>
        <w:autoSpaceDN w:val="0"/>
        <w:adjustRightInd w:val="0"/>
        <w:rPr>
          <w:rFonts w:eastAsiaTheme="minorEastAsia"/>
        </w:rPr>
      </w:pPr>
    </w:p>
    <w:p w14:paraId="018CF93B" w14:textId="77777777" w:rsidR="001A1C0D" w:rsidRDefault="001A1C0D" w:rsidP="00A9699C">
      <w:pPr>
        <w:widowControl w:val="0"/>
        <w:autoSpaceDE w:val="0"/>
        <w:autoSpaceDN w:val="0"/>
        <w:adjustRightInd w:val="0"/>
        <w:rPr>
          <w:rFonts w:eastAsiaTheme="minorEastAsia"/>
        </w:rPr>
      </w:pPr>
    </w:p>
    <w:p w14:paraId="3514F590" w14:textId="77777777" w:rsidR="001A1C0D" w:rsidRDefault="001A1C0D" w:rsidP="00A9699C">
      <w:pPr>
        <w:widowControl w:val="0"/>
        <w:autoSpaceDE w:val="0"/>
        <w:autoSpaceDN w:val="0"/>
        <w:adjustRightInd w:val="0"/>
        <w:rPr>
          <w:rFonts w:eastAsiaTheme="minorEastAsia"/>
        </w:rPr>
      </w:pPr>
    </w:p>
    <w:p w14:paraId="02E39C6D" w14:textId="77777777" w:rsidR="001A1C0D" w:rsidRDefault="001A1C0D" w:rsidP="00A9699C">
      <w:pPr>
        <w:widowControl w:val="0"/>
        <w:autoSpaceDE w:val="0"/>
        <w:autoSpaceDN w:val="0"/>
        <w:adjustRightInd w:val="0"/>
        <w:rPr>
          <w:rFonts w:eastAsiaTheme="minorEastAsia"/>
        </w:rPr>
      </w:pPr>
    </w:p>
    <w:p w14:paraId="79502D4D" w14:textId="77777777" w:rsidR="001A1C0D" w:rsidRDefault="001A1C0D" w:rsidP="00A9699C">
      <w:pPr>
        <w:widowControl w:val="0"/>
        <w:autoSpaceDE w:val="0"/>
        <w:autoSpaceDN w:val="0"/>
        <w:adjustRightInd w:val="0"/>
        <w:rPr>
          <w:rFonts w:eastAsiaTheme="minorEastAsia"/>
        </w:rPr>
      </w:pPr>
    </w:p>
    <w:p w14:paraId="1933634A" w14:textId="77777777" w:rsidR="001A1C0D" w:rsidRDefault="001A1C0D" w:rsidP="00A9699C">
      <w:pPr>
        <w:widowControl w:val="0"/>
        <w:autoSpaceDE w:val="0"/>
        <w:autoSpaceDN w:val="0"/>
        <w:adjustRightInd w:val="0"/>
        <w:rPr>
          <w:rFonts w:eastAsiaTheme="minorEastAsia"/>
        </w:rPr>
      </w:pPr>
    </w:p>
    <w:p w14:paraId="148BF12B" w14:textId="77777777" w:rsidR="001A1C0D" w:rsidRDefault="001A1C0D" w:rsidP="00A9699C">
      <w:pPr>
        <w:widowControl w:val="0"/>
        <w:autoSpaceDE w:val="0"/>
        <w:autoSpaceDN w:val="0"/>
        <w:adjustRightInd w:val="0"/>
        <w:rPr>
          <w:rFonts w:eastAsiaTheme="minorEastAsia"/>
        </w:rPr>
      </w:pPr>
    </w:p>
    <w:p w14:paraId="0E132F6F" w14:textId="77777777" w:rsidR="001A1C0D" w:rsidRDefault="001A1C0D" w:rsidP="00A9699C">
      <w:pPr>
        <w:widowControl w:val="0"/>
        <w:autoSpaceDE w:val="0"/>
        <w:autoSpaceDN w:val="0"/>
        <w:adjustRightInd w:val="0"/>
        <w:rPr>
          <w:rFonts w:eastAsiaTheme="minorEastAsia"/>
        </w:rPr>
      </w:pPr>
    </w:p>
    <w:p w14:paraId="17373205" w14:textId="77777777" w:rsidR="001A1C0D" w:rsidRDefault="001A1C0D" w:rsidP="00A9699C">
      <w:pPr>
        <w:widowControl w:val="0"/>
        <w:autoSpaceDE w:val="0"/>
        <w:autoSpaceDN w:val="0"/>
        <w:adjustRightInd w:val="0"/>
        <w:rPr>
          <w:rFonts w:eastAsiaTheme="minorEastAsia"/>
        </w:rPr>
      </w:pPr>
    </w:p>
    <w:p w14:paraId="7EA9DC4B" w14:textId="3B8698B9" w:rsidR="00A9699C" w:rsidRPr="00A9699C" w:rsidRDefault="00A9699C" w:rsidP="00A9699C">
      <w:pPr>
        <w:widowControl w:val="0"/>
        <w:autoSpaceDE w:val="0"/>
        <w:autoSpaceDN w:val="0"/>
        <w:adjustRightInd w:val="0"/>
        <w:rPr>
          <w:rFonts w:eastAsiaTheme="minorEastAsia"/>
        </w:rPr>
      </w:pPr>
      <w:r w:rsidRPr="00A9699C">
        <w:rPr>
          <w:rFonts w:eastAsiaTheme="minorEastAsia"/>
        </w:rPr>
        <w:lastRenderedPageBreak/>
        <w:t xml:space="preserve">Table 4 </w:t>
      </w:r>
    </w:p>
    <w:p w14:paraId="55752A7F"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p w14:paraId="0AEC30B8" w14:textId="77777777" w:rsidR="00A9699C" w:rsidRPr="00A9699C" w:rsidRDefault="00A9699C" w:rsidP="00A9699C">
      <w:pPr>
        <w:widowControl w:val="0"/>
        <w:autoSpaceDE w:val="0"/>
        <w:autoSpaceDN w:val="0"/>
        <w:adjustRightInd w:val="0"/>
        <w:rPr>
          <w:rFonts w:eastAsiaTheme="minorEastAsia"/>
          <w:i/>
          <w:iCs/>
        </w:rPr>
      </w:pPr>
      <w:r w:rsidRPr="00A9699C">
        <w:rPr>
          <w:rFonts w:eastAsiaTheme="minorEastAsia"/>
          <w:i/>
          <w:iCs/>
        </w:rPr>
        <w:t>t-test Results Comparing Control and Fixed Vignette Groups on Means of Personality Measures.</w:t>
      </w:r>
    </w:p>
    <w:p w14:paraId="2215A982"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bl>
      <w:tblPr>
        <w:tblW w:w="10404" w:type="dxa"/>
        <w:tblInd w:w="100" w:type="dxa"/>
        <w:tblLayout w:type="fixed"/>
        <w:tblCellMar>
          <w:left w:w="100" w:type="dxa"/>
          <w:right w:w="100" w:type="dxa"/>
        </w:tblCellMar>
        <w:tblLook w:val="04A0" w:firstRow="1" w:lastRow="0" w:firstColumn="1" w:lastColumn="0" w:noHBand="0" w:noVBand="1"/>
      </w:tblPr>
      <w:tblGrid>
        <w:gridCol w:w="2060"/>
        <w:gridCol w:w="1000"/>
        <w:gridCol w:w="1224"/>
        <w:gridCol w:w="1224"/>
        <w:gridCol w:w="1224"/>
        <w:gridCol w:w="1224"/>
        <w:gridCol w:w="1224"/>
        <w:gridCol w:w="1224"/>
      </w:tblGrid>
      <w:tr w:rsidR="00A9699C" w:rsidRPr="00A9699C" w14:paraId="0082EE49" w14:textId="77777777" w:rsidTr="0055387E">
        <w:tc>
          <w:tcPr>
            <w:tcW w:w="2060" w:type="dxa"/>
            <w:vMerge w:val="restart"/>
            <w:tcBorders>
              <w:top w:val="single" w:sz="6" w:space="0" w:color="auto"/>
              <w:left w:val="nil"/>
              <w:right w:val="nil"/>
            </w:tcBorders>
            <w:vAlign w:val="center"/>
          </w:tcPr>
          <w:p w14:paraId="3414AF94" w14:textId="77777777" w:rsidR="00A9699C" w:rsidRPr="00A9699C" w:rsidRDefault="00A9699C" w:rsidP="00A9699C">
            <w:pPr>
              <w:widowControl w:val="0"/>
              <w:autoSpaceDE w:val="0"/>
              <w:autoSpaceDN w:val="0"/>
              <w:adjustRightInd w:val="0"/>
              <w:rPr>
                <w:rFonts w:eastAsiaTheme="minorEastAsia"/>
              </w:rPr>
            </w:pPr>
          </w:p>
        </w:tc>
        <w:tc>
          <w:tcPr>
            <w:tcW w:w="2224" w:type="dxa"/>
            <w:gridSpan w:val="2"/>
            <w:tcBorders>
              <w:top w:val="single" w:sz="6" w:space="0" w:color="auto"/>
              <w:left w:val="nil"/>
              <w:bottom w:val="nil"/>
              <w:right w:val="nil"/>
            </w:tcBorders>
            <w:vAlign w:val="center"/>
          </w:tcPr>
          <w:p w14:paraId="18A081F5"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Control</w:t>
            </w:r>
          </w:p>
        </w:tc>
        <w:tc>
          <w:tcPr>
            <w:tcW w:w="2448" w:type="dxa"/>
            <w:gridSpan w:val="2"/>
            <w:tcBorders>
              <w:top w:val="single" w:sz="6" w:space="0" w:color="auto"/>
              <w:left w:val="nil"/>
              <w:bottom w:val="nil"/>
              <w:right w:val="nil"/>
            </w:tcBorders>
            <w:vAlign w:val="center"/>
          </w:tcPr>
          <w:p w14:paraId="60A64887"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Fixed Vignettes</w:t>
            </w:r>
          </w:p>
        </w:tc>
        <w:tc>
          <w:tcPr>
            <w:tcW w:w="1224" w:type="dxa"/>
            <w:vMerge w:val="restart"/>
            <w:tcBorders>
              <w:top w:val="single" w:sz="6" w:space="0" w:color="auto"/>
              <w:left w:val="nil"/>
              <w:right w:val="nil"/>
            </w:tcBorders>
            <w:vAlign w:val="center"/>
          </w:tcPr>
          <w:p w14:paraId="6639498B"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i/>
                <w:iCs/>
              </w:rPr>
              <w:t>t-test</w:t>
            </w:r>
          </w:p>
        </w:tc>
        <w:tc>
          <w:tcPr>
            <w:tcW w:w="1224" w:type="dxa"/>
            <w:vMerge w:val="restart"/>
            <w:tcBorders>
              <w:top w:val="single" w:sz="6" w:space="0" w:color="auto"/>
              <w:left w:val="nil"/>
              <w:right w:val="nil"/>
            </w:tcBorders>
          </w:tcPr>
          <w:p w14:paraId="3EC745EB" w14:textId="77777777" w:rsidR="00A9699C" w:rsidRPr="00A9699C" w:rsidRDefault="00A9699C" w:rsidP="00A9699C">
            <w:pPr>
              <w:widowControl w:val="0"/>
              <w:autoSpaceDE w:val="0"/>
              <w:autoSpaceDN w:val="0"/>
              <w:adjustRightInd w:val="0"/>
              <w:spacing w:before="160"/>
              <w:jc w:val="center"/>
              <w:rPr>
                <w:rFonts w:eastAsiaTheme="minorEastAsia"/>
                <w:i/>
                <w:iCs/>
              </w:rPr>
            </w:pPr>
            <w:r w:rsidRPr="00A9699C">
              <w:rPr>
                <w:rFonts w:eastAsiaTheme="minorEastAsia"/>
                <w:i/>
                <w:iCs/>
              </w:rPr>
              <w:t>df</w:t>
            </w:r>
          </w:p>
        </w:tc>
        <w:tc>
          <w:tcPr>
            <w:tcW w:w="1224" w:type="dxa"/>
            <w:vMerge w:val="restart"/>
            <w:tcBorders>
              <w:top w:val="single" w:sz="6" w:space="0" w:color="auto"/>
              <w:left w:val="nil"/>
              <w:right w:val="nil"/>
            </w:tcBorders>
          </w:tcPr>
          <w:p w14:paraId="7DD21BD6" w14:textId="77777777" w:rsidR="00A9699C" w:rsidRPr="00A9699C" w:rsidRDefault="00A9699C" w:rsidP="00A9699C">
            <w:pPr>
              <w:widowControl w:val="0"/>
              <w:autoSpaceDE w:val="0"/>
              <w:autoSpaceDN w:val="0"/>
              <w:adjustRightInd w:val="0"/>
              <w:spacing w:before="160"/>
              <w:jc w:val="center"/>
              <w:rPr>
                <w:rFonts w:eastAsiaTheme="minorEastAsia"/>
                <w:i/>
                <w:iCs/>
              </w:rPr>
            </w:pPr>
            <w:r w:rsidRPr="00A9699C">
              <w:rPr>
                <w:rFonts w:eastAsiaTheme="minorEastAsia"/>
                <w:i/>
                <w:iCs/>
              </w:rPr>
              <w:t>p</w:t>
            </w:r>
          </w:p>
        </w:tc>
      </w:tr>
      <w:tr w:rsidR="00A9699C" w:rsidRPr="00A9699C" w14:paraId="7C13C4E4" w14:textId="77777777" w:rsidTr="0055387E">
        <w:tc>
          <w:tcPr>
            <w:tcW w:w="2060" w:type="dxa"/>
            <w:vMerge/>
            <w:tcBorders>
              <w:left w:val="nil"/>
              <w:bottom w:val="nil"/>
              <w:right w:val="nil"/>
            </w:tcBorders>
            <w:vAlign w:val="center"/>
            <w:hideMark/>
          </w:tcPr>
          <w:p w14:paraId="39FC1EA4" w14:textId="77777777" w:rsidR="00A9699C" w:rsidRPr="00A9699C" w:rsidRDefault="00A9699C" w:rsidP="00A9699C">
            <w:pPr>
              <w:widowControl w:val="0"/>
              <w:autoSpaceDE w:val="0"/>
              <w:autoSpaceDN w:val="0"/>
              <w:adjustRightInd w:val="0"/>
              <w:rPr>
                <w:rFonts w:eastAsiaTheme="minorEastAsia"/>
              </w:rPr>
            </w:pPr>
          </w:p>
        </w:tc>
        <w:tc>
          <w:tcPr>
            <w:tcW w:w="1000" w:type="dxa"/>
            <w:tcBorders>
              <w:top w:val="single" w:sz="6" w:space="0" w:color="auto"/>
              <w:left w:val="nil"/>
              <w:bottom w:val="nil"/>
              <w:right w:val="nil"/>
            </w:tcBorders>
            <w:vAlign w:val="center"/>
            <w:hideMark/>
          </w:tcPr>
          <w:p w14:paraId="1830554B"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M</w:t>
            </w:r>
          </w:p>
        </w:tc>
        <w:tc>
          <w:tcPr>
            <w:tcW w:w="1224" w:type="dxa"/>
            <w:tcBorders>
              <w:top w:val="single" w:sz="6" w:space="0" w:color="auto"/>
              <w:left w:val="nil"/>
              <w:bottom w:val="nil"/>
              <w:right w:val="nil"/>
            </w:tcBorders>
            <w:vAlign w:val="center"/>
            <w:hideMark/>
          </w:tcPr>
          <w:p w14:paraId="1144E9C7"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SD</w:t>
            </w:r>
          </w:p>
        </w:tc>
        <w:tc>
          <w:tcPr>
            <w:tcW w:w="1224" w:type="dxa"/>
            <w:tcBorders>
              <w:top w:val="single" w:sz="6" w:space="0" w:color="auto"/>
              <w:left w:val="nil"/>
              <w:bottom w:val="nil"/>
              <w:right w:val="nil"/>
            </w:tcBorders>
            <w:vAlign w:val="center"/>
            <w:hideMark/>
          </w:tcPr>
          <w:p w14:paraId="1BC92E5E"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M</w:t>
            </w:r>
          </w:p>
        </w:tc>
        <w:tc>
          <w:tcPr>
            <w:tcW w:w="1224" w:type="dxa"/>
            <w:tcBorders>
              <w:top w:val="single" w:sz="6" w:space="0" w:color="auto"/>
              <w:left w:val="nil"/>
              <w:bottom w:val="nil"/>
              <w:right w:val="nil"/>
            </w:tcBorders>
            <w:vAlign w:val="center"/>
            <w:hideMark/>
          </w:tcPr>
          <w:p w14:paraId="10049309"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SD</w:t>
            </w:r>
          </w:p>
        </w:tc>
        <w:tc>
          <w:tcPr>
            <w:tcW w:w="1224" w:type="dxa"/>
            <w:vMerge/>
            <w:tcBorders>
              <w:left w:val="nil"/>
              <w:bottom w:val="nil"/>
              <w:right w:val="nil"/>
            </w:tcBorders>
            <w:vAlign w:val="center"/>
            <w:hideMark/>
          </w:tcPr>
          <w:p w14:paraId="1A896D4E" w14:textId="77777777" w:rsidR="00A9699C" w:rsidRPr="00A9699C" w:rsidRDefault="00A9699C" w:rsidP="00A9699C">
            <w:pPr>
              <w:widowControl w:val="0"/>
              <w:autoSpaceDE w:val="0"/>
              <w:autoSpaceDN w:val="0"/>
              <w:adjustRightInd w:val="0"/>
              <w:jc w:val="center"/>
              <w:rPr>
                <w:rFonts w:eastAsiaTheme="minorEastAsia"/>
              </w:rPr>
            </w:pPr>
          </w:p>
        </w:tc>
        <w:tc>
          <w:tcPr>
            <w:tcW w:w="1224" w:type="dxa"/>
            <w:vMerge/>
            <w:tcBorders>
              <w:left w:val="nil"/>
              <w:bottom w:val="nil"/>
              <w:right w:val="nil"/>
            </w:tcBorders>
          </w:tcPr>
          <w:p w14:paraId="2533032F" w14:textId="77777777" w:rsidR="00A9699C" w:rsidRPr="00A9699C" w:rsidRDefault="00A9699C" w:rsidP="00A9699C">
            <w:pPr>
              <w:widowControl w:val="0"/>
              <w:autoSpaceDE w:val="0"/>
              <w:autoSpaceDN w:val="0"/>
              <w:adjustRightInd w:val="0"/>
              <w:jc w:val="center"/>
              <w:rPr>
                <w:rFonts w:eastAsiaTheme="minorEastAsia"/>
              </w:rPr>
            </w:pPr>
          </w:p>
        </w:tc>
        <w:tc>
          <w:tcPr>
            <w:tcW w:w="1224" w:type="dxa"/>
            <w:vMerge/>
            <w:tcBorders>
              <w:left w:val="nil"/>
              <w:bottom w:val="nil"/>
              <w:right w:val="nil"/>
            </w:tcBorders>
          </w:tcPr>
          <w:p w14:paraId="310DDE3E" w14:textId="77777777" w:rsidR="00A9699C" w:rsidRPr="00A9699C" w:rsidRDefault="00A9699C" w:rsidP="00A9699C">
            <w:pPr>
              <w:widowControl w:val="0"/>
              <w:autoSpaceDE w:val="0"/>
              <w:autoSpaceDN w:val="0"/>
              <w:adjustRightInd w:val="0"/>
              <w:jc w:val="center"/>
              <w:rPr>
                <w:rFonts w:eastAsiaTheme="minorEastAsia"/>
              </w:rPr>
            </w:pPr>
          </w:p>
        </w:tc>
      </w:tr>
      <w:tr w:rsidR="00A9699C" w:rsidRPr="00A9699C" w14:paraId="48B191AC" w14:textId="77777777" w:rsidTr="0055387E">
        <w:tc>
          <w:tcPr>
            <w:tcW w:w="2060" w:type="dxa"/>
            <w:tcBorders>
              <w:top w:val="single" w:sz="6" w:space="0" w:color="auto"/>
              <w:left w:val="nil"/>
              <w:bottom w:val="nil"/>
              <w:right w:val="nil"/>
            </w:tcBorders>
            <w:vAlign w:val="center"/>
          </w:tcPr>
          <w:p w14:paraId="1D754CE6" w14:textId="77777777" w:rsidR="00A9699C" w:rsidRPr="00A9699C" w:rsidRDefault="00A9699C" w:rsidP="00A9699C">
            <w:pPr>
              <w:widowControl w:val="0"/>
              <w:autoSpaceDE w:val="0"/>
              <w:autoSpaceDN w:val="0"/>
              <w:adjustRightInd w:val="0"/>
              <w:rPr>
                <w:rFonts w:eastAsiaTheme="minorEastAsia"/>
              </w:rPr>
            </w:pPr>
          </w:p>
        </w:tc>
        <w:tc>
          <w:tcPr>
            <w:tcW w:w="1000" w:type="dxa"/>
            <w:tcBorders>
              <w:top w:val="single" w:sz="6" w:space="0" w:color="auto"/>
              <w:left w:val="nil"/>
              <w:bottom w:val="nil"/>
              <w:right w:val="nil"/>
            </w:tcBorders>
            <w:vAlign w:val="center"/>
          </w:tcPr>
          <w:p w14:paraId="3813E6F3"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vAlign w:val="center"/>
          </w:tcPr>
          <w:p w14:paraId="6E8FD87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vAlign w:val="center"/>
          </w:tcPr>
          <w:p w14:paraId="1F70EF94"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vAlign w:val="center"/>
          </w:tcPr>
          <w:p w14:paraId="4AA3D536"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vAlign w:val="center"/>
          </w:tcPr>
          <w:p w14:paraId="0A37474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tcPr>
          <w:p w14:paraId="05B6D773"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tcPr>
          <w:p w14:paraId="52740A07"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6BF5277A" w14:textId="77777777" w:rsidTr="0055387E">
        <w:tc>
          <w:tcPr>
            <w:tcW w:w="2060" w:type="dxa"/>
            <w:vAlign w:val="center"/>
            <w:hideMark/>
          </w:tcPr>
          <w:p w14:paraId="5F2E593C"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Conscientiousness</w:t>
            </w:r>
          </w:p>
        </w:tc>
        <w:tc>
          <w:tcPr>
            <w:tcW w:w="1000" w:type="dxa"/>
            <w:vAlign w:val="center"/>
            <w:hideMark/>
          </w:tcPr>
          <w:p w14:paraId="10224644"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63</w:t>
            </w:r>
          </w:p>
        </w:tc>
        <w:tc>
          <w:tcPr>
            <w:tcW w:w="1224" w:type="dxa"/>
            <w:vAlign w:val="center"/>
            <w:hideMark/>
          </w:tcPr>
          <w:p w14:paraId="0DEE4EA9"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3</w:t>
            </w:r>
          </w:p>
        </w:tc>
        <w:tc>
          <w:tcPr>
            <w:tcW w:w="1224" w:type="dxa"/>
            <w:vAlign w:val="center"/>
            <w:hideMark/>
          </w:tcPr>
          <w:p w14:paraId="0A4C667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64</w:t>
            </w:r>
          </w:p>
        </w:tc>
        <w:tc>
          <w:tcPr>
            <w:tcW w:w="1224" w:type="dxa"/>
            <w:vAlign w:val="center"/>
            <w:hideMark/>
          </w:tcPr>
          <w:p w14:paraId="30039822"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8</w:t>
            </w:r>
          </w:p>
        </w:tc>
        <w:tc>
          <w:tcPr>
            <w:tcW w:w="1224" w:type="dxa"/>
            <w:vAlign w:val="center"/>
            <w:hideMark/>
          </w:tcPr>
          <w:p w14:paraId="14F00CF9"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15</w:t>
            </w:r>
          </w:p>
        </w:tc>
        <w:tc>
          <w:tcPr>
            <w:tcW w:w="1224" w:type="dxa"/>
          </w:tcPr>
          <w:p w14:paraId="582E5DE9"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710.74</w:t>
            </w:r>
          </w:p>
        </w:tc>
        <w:tc>
          <w:tcPr>
            <w:tcW w:w="1224" w:type="dxa"/>
          </w:tcPr>
          <w:p w14:paraId="05D588F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88</w:t>
            </w:r>
          </w:p>
        </w:tc>
      </w:tr>
      <w:tr w:rsidR="00A9699C" w:rsidRPr="00A9699C" w14:paraId="372DD740" w14:textId="77777777" w:rsidTr="0055387E">
        <w:tc>
          <w:tcPr>
            <w:tcW w:w="2060" w:type="dxa"/>
            <w:vAlign w:val="center"/>
            <w:hideMark/>
          </w:tcPr>
          <w:p w14:paraId="36F85DCB"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vAlign w:val="center"/>
            <w:hideMark/>
          </w:tcPr>
          <w:p w14:paraId="713312E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4F6A1AAA"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348DBC4F"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3C7DE04A"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44125C9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0F75C673"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344ADDDB"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6E8F858B" w14:textId="77777777" w:rsidTr="0055387E">
        <w:tc>
          <w:tcPr>
            <w:tcW w:w="2060" w:type="dxa"/>
            <w:vAlign w:val="center"/>
            <w:hideMark/>
          </w:tcPr>
          <w:p w14:paraId="74A79108"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vAlign w:val="center"/>
            <w:hideMark/>
          </w:tcPr>
          <w:p w14:paraId="5B73D77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061ED2B8"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67869D6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325274D4"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2058CA2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094EF0B1"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34745938"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296B41EB" w14:textId="77777777" w:rsidTr="0055387E">
        <w:tc>
          <w:tcPr>
            <w:tcW w:w="2060" w:type="dxa"/>
            <w:vAlign w:val="center"/>
            <w:hideMark/>
          </w:tcPr>
          <w:p w14:paraId="13031B49"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Agreeableness</w:t>
            </w:r>
          </w:p>
        </w:tc>
        <w:tc>
          <w:tcPr>
            <w:tcW w:w="1000" w:type="dxa"/>
            <w:vAlign w:val="center"/>
            <w:hideMark/>
          </w:tcPr>
          <w:p w14:paraId="793A87AC"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59</w:t>
            </w:r>
          </w:p>
        </w:tc>
        <w:tc>
          <w:tcPr>
            <w:tcW w:w="1224" w:type="dxa"/>
            <w:vAlign w:val="center"/>
            <w:hideMark/>
          </w:tcPr>
          <w:p w14:paraId="5573CE9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7</w:t>
            </w:r>
          </w:p>
        </w:tc>
        <w:tc>
          <w:tcPr>
            <w:tcW w:w="1224" w:type="dxa"/>
            <w:vAlign w:val="center"/>
            <w:hideMark/>
          </w:tcPr>
          <w:p w14:paraId="56CA440F"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54</w:t>
            </w:r>
          </w:p>
        </w:tc>
        <w:tc>
          <w:tcPr>
            <w:tcW w:w="1224" w:type="dxa"/>
            <w:vAlign w:val="center"/>
            <w:hideMark/>
          </w:tcPr>
          <w:p w14:paraId="28A1EA4A"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5</w:t>
            </w:r>
          </w:p>
        </w:tc>
        <w:tc>
          <w:tcPr>
            <w:tcW w:w="1224" w:type="dxa"/>
            <w:vAlign w:val="center"/>
            <w:hideMark/>
          </w:tcPr>
          <w:p w14:paraId="66A5CF8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0.95 </w:t>
            </w:r>
          </w:p>
        </w:tc>
        <w:tc>
          <w:tcPr>
            <w:tcW w:w="1224" w:type="dxa"/>
          </w:tcPr>
          <w:p w14:paraId="021671AB"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760.01</w:t>
            </w:r>
          </w:p>
        </w:tc>
        <w:tc>
          <w:tcPr>
            <w:tcW w:w="1224" w:type="dxa"/>
          </w:tcPr>
          <w:p w14:paraId="32134C84"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34</w:t>
            </w:r>
          </w:p>
        </w:tc>
      </w:tr>
      <w:tr w:rsidR="00A9699C" w:rsidRPr="00A9699C" w14:paraId="363AE31F" w14:textId="77777777" w:rsidTr="0055387E">
        <w:tc>
          <w:tcPr>
            <w:tcW w:w="2060" w:type="dxa"/>
            <w:vAlign w:val="center"/>
            <w:hideMark/>
          </w:tcPr>
          <w:p w14:paraId="12CC9650"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vAlign w:val="center"/>
            <w:hideMark/>
          </w:tcPr>
          <w:p w14:paraId="4DAF288B"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53B3402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1EB0E1FA"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02D9E414"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7C0F85D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7A8E7A3F"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46F4BE72"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4916E82D" w14:textId="77777777" w:rsidTr="0055387E">
        <w:tc>
          <w:tcPr>
            <w:tcW w:w="2060" w:type="dxa"/>
            <w:vAlign w:val="center"/>
            <w:hideMark/>
          </w:tcPr>
          <w:p w14:paraId="0C27EF96"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vAlign w:val="center"/>
            <w:hideMark/>
          </w:tcPr>
          <w:p w14:paraId="731F005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075DFCC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3BB8189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20953E9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188DFA0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19BC83C1"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70174DF7"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30F04949" w14:textId="77777777" w:rsidTr="0055387E">
        <w:tc>
          <w:tcPr>
            <w:tcW w:w="2060" w:type="dxa"/>
            <w:vAlign w:val="center"/>
            <w:hideMark/>
          </w:tcPr>
          <w:p w14:paraId="0ED5F279"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Extraversion</w:t>
            </w:r>
          </w:p>
        </w:tc>
        <w:tc>
          <w:tcPr>
            <w:tcW w:w="1000" w:type="dxa"/>
            <w:vAlign w:val="center"/>
            <w:hideMark/>
          </w:tcPr>
          <w:p w14:paraId="40C3C38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19</w:t>
            </w:r>
          </w:p>
        </w:tc>
        <w:tc>
          <w:tcPr>
            <w:tcW w:w="1224" w:type="dxa"/>
            <w:vAlign w:val="center"/>
            <w:hideMark/>
          </w:tcPr>
          <w:p w14:paraId="3131EFE2"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9</w:t>
            </w:r>
          </w:p>
        </w:tc>
        <w:tc>
          <w:tcPr>
            <w:tcW w:w="1224" w:type="dxa"/>
            <w:vAlign w:val="center"/>
            <w:hideMark/>
          </w:tcPr>
          <w:p w14:paraId="63CC8E0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15</w:t>
            </w:r>
          </w:p>
        </w:tc>
        <w:tc>
          <w:tcPr>
            <w:tcW w:w="1224" w:type="dxa"/>
            <w:vAlign w:val="center"/>
            <w:hideMark/>
          </w:tcPr>
          <w:p w14:paraId="3970EBEC"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9</w:t>
            </w:r>
          </w:p>
        </w:tc>
        <w:tc>
          <w:tcPr>
            <w:tcW w:w="1224" w:type="dxa"/>
            <w:vAlign w:val="center"/>
            <w:hideMark/>
          </w:tcPr>
          <w:p w14:paraId="3C17869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0.93 </w:t>
            </w:r>
          </w:p>
        </w:tc>
        <w:tc>
          <w:tcPr>
            <w:tcW w:w="1224" w:type="dxa"/>
          </w:tcPr>
          <w:p w14:paraId="6D94129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752.12</w:t>
            </w:r>
          </w:p>
        </w:tc>
        <w:tc>
          <w:tcPr>
            <w:tcW w:w="1224" w:type="dxa"/>
          </w:tcPr>
          <w:p w14:paraId="649B3294"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35</w:t>
            </w:r>
          </w:p>
        </w:tc>
      </w:tr>
      <w:tr w:rsidR="00A9699C" w:rsidRPr="00A9699C" w14:paraId="55646835" w14:textId="77777777" w:rsidTr="0055387E">
        <w:tc>
          <w:tcPr>
            <w:tcW w:w="2060" w:type="dxa"/>
            <w:vAlign w:val="center"/>
            <w:hideMark/>
          </w:tcPr>
          <w:p w14:paraId="0D38301E"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vAlign w:val="center"/>
            <w:hideMark/>
          </w:tcPr>
          <w:p w14:paraId="3F9AA40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2A934BB4"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6FCC03D7"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00BC4BF1"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52BA015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44D24790"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52104643"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07CC98FC" w14:textId="77777777" w:rsidTr="0055387E">
        <w:tc>
          <w:tcPr>
            <w:tcW w:w="2060" w:type="dxa"/>
            <w:vAlign w:val="center"/>
            <w:hideMark/>
          </w:tcPr>
          <w:p w14:paraId="07FE9A5D"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vAlign w:val="center"/>
            <w:hideMark/>
          </w:tcPr>
          <w:p w14:paraId="4D74A4D8"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0EE4E21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7DC33EBC"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464AA81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391F1C2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7987B492"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66272BEA"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5A58D3AA" w14:textId="77777777" w:rsidTr="0055387E">
        <w:tc>
          <w:tcPr>
            <w:tcW w:w="2060" w:type="dxa"/>
            <w:vAlign w:val="center"/>
            <w:hideMark/>
          </w:tcPr>
          <w:p w14:paraId="4F15C161"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Openness</w:t>
            </w:r>
          </w:p>
        </w:tc>
        <w:tc>
          <w:tcPr>
            <w:tcW w:w="1000" w:type="dxa"/>
            <w:vAlign w:val="center"/>
            <w:hideMark/>
          </w:tcPr>
          <w:p w14:paraId="10A88B2B"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62</w:t>
            </w:r>
          </w:p>
        </w:tc>
        <w:tc>
          <w:tcPr>
            <w:tcW w:w="1224" w:type="dxa"/>
            <w:vAlign w:val="center"/>
            <w:hideMark/>
          </w:tcPr>
          <w:p w14:paraId="2CEFBDCC"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6</w:t>
            </w:r>
          </w:p>
        </w:tc>
        <w:tc>
          <w:tcPr>
            <w:tcW w:w="1224" w:type="dxa"/>
            <w:vAlign w:val="center"/>
            <w:hideMark/>
          </w:tcPr>
          <w:p w14:paraId="0451186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61</w:t>
            </w:r>
          </w:p>
        </w:tc>
        <w:tc>
          <w:tcPr>
            <w:tcW w:w="1224" w:type="dxa"/>
            <w:vAlign w:val="center"/>
            <w:hideMark/>
          </w:tcPr>
          <w:p w14:paraId="3621BA0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4</w:t>
            </w:r>
          </w:p>
        </w:tc>
        <w:tc>
          <w:tcPr>
            <w:tcW w:w="1224" w:type="dxa"/>
            <w:vAlign w:val="center"/>
            <w:hideMark/>
          </w:tcPr>
          <w:p w14:paraId="46E96DA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19</w:t>
            </w:r>
          </w:p>
        </w:tc>
        <w:tc>
          <w:tcPr>
            <w:tcW w:w="1224" w:type="dxa"/>
          </w:tcPr>
          <w:p w14:paraId="041FE5A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764.66</w:t>
            </w:r>
          </w:p>
        </w:tc>
        <w:tc>
          <w:tcPr>
            <w:tcW w:w="1224" w:type="dxa"/>
          </w:tcPr>
          <w:p w14:paraId="56BAE10F"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85</w:t>
            </w:r>
          </w:p>
        </w:tc>
      </w:tr>
      <w:tr w:rsidR="00A9699C" w:rsidRPr="00A9699C" w14:paraId="0A5BF22C" w14:textId="77777777" w:rsidTr="0055387E">
        <w:tc>
          <w:tcPr>
            <w:tcW w:w="2060" w:type="dxa"/>
            <w:vAlign w:val="center"/>
            <w:hideMark/>
          </w:tcPr>
          <w:p w14:paraId="1CBD0B15"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vAlign w:val="center"/>
            <w:hideMark/>
          </w:tcPr>
          <w:p w14:paraId="1B5EF4C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24E243F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17559533"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494989C9"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2537D011"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6935F32A" w14:textId="77777777" w:rsidR="00A9699C" w:rsidRPr="00A9699C" w:rsidRDefault="00A9699C" w:rsidP="00A9699C">
            <w:pPr>
              <w:widowControl w:val="0"/>
              <w:tabs>
                <w:tab w:val="decimal" w:leader="dot" w:pos="428"/>
              </w:tabs>
              <w:autoSpaceDE w:val="0"/>
              <w:autoSpaceDN w:val="0"/>
              <w:adjustRightInd w:val="0"/>
              <w:rPr>
                <w:rFonts w:eastAsiaTheme="minorEastAsia"/>
                <w:sz w:val="20"/>
                <w:szCs w:val="20"/>
              </w:rPr>
            </w:pPr>
          </w:p>
        </w:tc>
        <w:tc>
          <w:tcPr>
            <w:tcW w:w="1224" w:type="dxa"/>
          </w:tcPr>
          <w:p w14:paraId="55BE8E0A" w14:textId="77777777" w:rsidR="00A9699C" w:rsidRPr="00A9699C" w:rsidRDefault="00A9699C" w:rsidP="00A9699C">
            <w:pPr>
              <w:widowControl w:val="0"/>
              <w:tabs>
                <w:tab w:val="decimal" w:leader="dot" w:pos="428"/>
              </w:tabs>
              <w:autoSpaceDE w:val="0"/>
              <w:autoSpaceDN w:val="0"/>
              <w:adjustRightInd w:val="0"/>
              <w:rPr>
                <w:rFonts w:eastAsiaTheme="minorEastAsia"/>
                <w:sz w:val="20"/>
                <w:szCs w:val="20"/>
              </w:rPr>
            </w:pPr>
          </w:p>
        </w:tc>
      </w:tr>
      <w:tr w:rsidR="00A9699C" w:rsidRPr="00A9699C" w14:paraId="340DDBE0" w14:textId="77777777" w:rsidTr="0055387E">
        <w:tc>
          <w:tcPr>
            <w:tcW w:w="2060" w:type="dxa"/>
            <w:vAlign w:val="center"/>
            <w:hideMark/>
          </w:tcPr>
          <w:p w14:paraId="046641FA"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vAlign w:val="center"/>
            <w:hideMark/>
          </w:tcPr>
          <w:p w14:paraId="61FDCBF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6085B84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04FAC8C5"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23F4ECA8"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0627C0A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3E157A90"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590BC83E"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0EF7FCB4" w14:textId="77777777" w:rsidTr="0055387E">
        <w:tc>
          <w:tcPr>
            <w:tcW w:w="2060" w:type="dxa"/>
            <w:vAlign w:val="center"/>
            <w:hideMark/>
          </w:tcPr>
          <w:p w14:paraId="12B8E2B1"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Negative Emotionality</w:t>
            </w:r>
          </w:p>
        </w:tc>
        <w:tc>
          <w:tcPr>
            <w:tcW w:w="1000" w:type="dxa"/>
            <w:vAlign w:val="center"/>
            <w:hideMark/>
          </w:tcPr>
          <w:p w14:paraId="59DD4A42"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2.73</w:t>
            </w:r>
          </w:p>
        </w:tc>
        <w:tc>
          <w:tcPr>
            <w:tcW w:w="1224" w:type="dxa"/>
            <w:vAlign w:val="center"/>
            <w:hideMark/>
          </w:tcPr>
          <w:p w14:paraId="1976BB64"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7</w:t>
            </w:r>
          </w:p>
        </w:tc>
        <w:tc>
          <w:tcPr>
            <w:tcW w:w="1224" w:type="dxa"/>
            <w:vAlign w:val="center"/>
            <w:hideMark/>
          </w:tcPr>
          <w:p w14:paraId="7AFFB70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2.77</w:t>
            </w:r>
          </w:p>
        </w:tc>
        <w:tc>
          <w:tcPr>
            <w:tcW w:w="1224" w:type="dxa"/>
            <w:vAlign w:val="center"/>
            <w:hideMark/>
          </w:tcPr>
          <w:p w14:paraId="3F1C8CBC"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83</w:t>
            </w:r>
          </w:p>
        </w:tc>
        <w:tc>
          <w:tcPr>
            <w:tcW w:w="1224" w:type="dxa"/>
            <w:vAlign w:val="center"/>
            <w:hideMark/>
          </w:tcPr>
          <w:p w14:paraId="454FED6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7</w:t>
            </w:r>
          </w:p>
        </w:tc>
        <w:tc>
          <w:tcPr>
            <w:tcW w:w="1224" w:type="dxa"/>
          </w:tcPr>
          <w:p w14:paraId="265256F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714.40</w:t>
            </w:r>
          </w:p>
        </w:tc>
        <w:tc>
          <w:tcPr>
            <w:tcW w:w="1224" w:type="dxa"/>
          </w:tcPr>
          <w:p w14:paraId="3FDFFCF4"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51</w:t>
            </w:r>
          </w:p>
        </w:tc>
      </w:tr>
      <w:tr w:rsidR="00A9699C" w:rsidRPr="00A9699C" w14:paraId="2E570232" w14:textId="77777777" w:rsidTr="0055387E">
        <w:tc>
          <w:tcPr>
            <w:tcW w:w="2060" w:type="dxa"/>
            <w:vAlign w:val="center"/>
            <w:hideMark/>
          </w:tcPr>
          <w:p w14:paraId="5AA6339F"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vAlign w:val="center"/>
            <w:hideMark/>
          </w:tcPr>
          <w:p w14:paraId="3517376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56B424D5"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57F5D9BE"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0DAF2A1D"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13EF5715"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5FEC6B1D" w14:textId="77777777" w:rsidR="00A9699C" w:rsidRPr="00A9699C" w:rsidRDefault="00A9699C" w:rsidP="00A9699C">
            <w:pPr>
              <w:widowControl w:val="0"/>
              <w:tabs>
                <w:tab w:val="decimal" w:leader="dot" w:pos="428"/>
              </w:tabs>
              <w:autoSpaceDE w:val="0"/>
              <w:autoSpaceDN w:val="0"/>
              <w:adjustRightInd w:val="0"/>
              <w:rPr>
                <w:rFonts w:eastAsiaTheme="minorEastAsia"/>
                <w:sz w:val="20"/>
                <w:szCs w:val="20"/>
              </w:rPr>
            </w:pPr>
          </w:p>
        </w:tc>
        <w:tc>
          <w:tcPr>
            <w:tcW w:w="1224" w:type="dxa"/>
          </w:tcPr>
          <w:p w14:paraId="0BD61101" w14:textId="77777777" w:rsidR="00A9699C" w:rsidRPr="00A9699C" w:rsidRDefault="00A9699C" w:rsidP="00A9699C">
            <w:pPr>
              <w:widowControl w:val="0"/>
              <w:tabs>
                <w:tab w:val="decimal" w:leader="dot" w:pos="428"/>
              </w:tabs>
              <w:autoSpaceDE w:val="0"/>
              <w:autoSpaceDN w:val="0"/>
              <w:adjustRightInd w:val="0"/>
              <w:rPr>
                <w:rFonts w:eastAsiaTheme="minorEastAsia"/>
                <w:sz w:val="20"/>
                <w:szCs w:val="20"/>
              </w:rPr>
            </w:pPr>
          </w:p>
        </w:tc>
      </w:tr>
      <w:tr w:rsidR="00A9699C" w:rsidRPr="00A9699C" w14:paraId="16F38DED" w14:textId="77777777" w:rsidTr="0055387E">
        <w:tc>
          <w:tcPr>
            <w:tcW w:w="2060" w:type="dxa"/>
            <w:tcBorders>
              <w:top w:val="nil"/>
              <w:left w:val="nil"/>
              <w:bottom w:val="single" w:sz="6" w:space="0" w:color="auto"/>
              <w:right w:val="nil"/>
            </w:tcBorders>
            <w:vAlign w:val="center"/>
            <w:hideMark/>
          </w:tcPr>
          <w:p w14:paraId="5AFBFFCB"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1000" w:type="dxa"/>
            <w:tcBorders>
              <w:top w:val="nil"/>
              <w:left w:val="nil"/>
              <w:bottom w:val="single" w:sz="6" w:space="0" w:color="auto"/>
              <w:right w:val="nil"/>
            </w:tcBorders>
            <w:vAlign w:val="center"/>
            <w:hideMark/>
          </w:tcPr>
          <w:p w14:paraId="1091017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vAlign w:val="center"/>
            <w:hideMark/>
          </w:tcPr>
          <w:p w14:paraId="25F1E93B"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vAlign w:val="center"/>
            <w:hideMark/>
          </w:tcPr>
          <w:p w14:paraId="4C8D3C59"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vAlign w:val="center"/>
            <w:hideMark/>
          </w:tcPr>
          <w:p w14:paraId="6150F9D9"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vAlign w:val="center"/>
            <w:hideMark/>
          </w:tcPr>
          <w:p w14:paraId="7A8DD9A9"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tcPr>
          <w:p w14:paraId="2EE434D0"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nil"/>
              <w:left w:val="nil"/>
              <w:bottom w:val="single" w:sz="6" w:space="0" w:color="auto"/>
              <w:right w:val="nil"/>
            </w:tcBorders>
          </w:tcPr>
          <w:p w14:paraId="03CAD254"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bl>
    <w:p w14:paraId="1898736C" w14:textId="77777777" w:rsidR="00A9699C" w:rsidRPr="00A9699C" w:rsidRDefault="00A9699C" w:rsidP="00A9699C">
      <w:pPr>
        <w:widowControl w:val="0"/>
        <w:autoSpaceDE w:val="0"/>
        <w:autoSpaceDN w:val="0"/>
        <w:adjustRightInd w:val="0"/>
        <w:rPr>
          <w:rFonts w:eastAsiaTheme="minorEastAsia"/>
        </w:rPr>
      </w:pPr>
    </w:p>
    <w:p w14:paraId="2B90C429"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i/>
          <w:iCs/>
        </w:rPr>
        <w:t>Note.</w:t>
      </w:r>
      <w:r w:rsidRPr="00A9699C">
        <w:rPr>
          <w:rFonts w:eastAsiaTheme="minorEastAsia"/>
        </w:rPr>
        <w:t xml:space="preserve"> * indicates </w:t>
      </w:r>
      <w:r w:rsidRPr="00A9699C">
        <w:rPr>
          <w:rFonts w:eastAsiaTheme="minorEastAsia"/>
          <w:i/>
          <w:iCs/>
        </w:rPr>
        <w:t>p</w:t>
      </w:r>
      <w:r w:rsidRPr="00A9699C">
        <w:rPr>
          <w:rFonts w:eastAsiaTheme="minorEastAsia"/>
        </w:rPr>
        <w:t xml:space="preserve"> &lt; .05. ** indicates </w:t>
      </w:r>
      <w:r w:rsidRPr="00A9699C">
        <w:rPr>
          <w:rFonts w:eastAsiaTheme="minorEastAsia"/>
          <w:i/>
          <w:iCs/>
        </w:rPr>
        <w:t>p</w:t>
      </w:r>
      <w:r w:rsidRPr="00A9699C">
        <w:rPr>
          <w:rFonts w:eastAsiaTheme="minorEastAsia"/>
        </w:rPr>
        <w:t xml:space="preserve"> &lt; .01.</w:t>
      </w:r>
    </w:p>
    <w:p w14:paraId="6BC22F22" w14:textId="77777777" w:rsidR="00A9699C" w:rsidRPr="00A9699C" w:rsidRDefault="00A9699C" w:rsidP="00A9699C">
      <w:pPr>
        <w:spacing w:after="160" w:line="256" w:lineRule="auto"/>
        <w:rPr>
          <w:rFonts w:asciiTheme="minorHAnsi" w:eastAsiaTheme="minorEastAsia" w:hAnsiTheme="minorHAnsi" w:cstheme="minorBidi"/>
          <w:sz w:val="22"/>
          <w:szCs w:val="22"/>
        </w:rPr>
      </w:pPr>
    </w:p>
    <w:p w14:paraId="679FCA1D" w14:textId="689B11F2" w:rsidR="00A9699C" w:rsidRDefault="00A9699C"/>
    <w:p w14:paraId="302DD041" w14:textId="00FF152F" w:rsidR="003F00A9" w:rsidRDefault="00A9699C">
      <w:r>
        <w:br w:type="page"/>
      </w:r>
    </w:p>
    <w:p w14:paraId="4BE2A037"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lastRenderedPageBreak/>
        <w:t xml:space="preserve">Table 5 </w:t>
      </w:r>
    </w:p>
    <w:p w14:paraId="502929A8"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p w14:paraId="562FFD67" w14:textId="77777777" w:rsidR="00A9699C" w:rsidRPr="00A9699C" w:rsidRDefault="00A9699C" w:rsidP="00A9699C">
      <w:pPr>
        <w:widowControl w:val="0"/>
        <w:autoSpaceDE w:val="0"/>
        <w:autoSpaceDN w:val="0"/>
        <w:adjustRightInd w:val="0"/>
        <w:rPr>
          <w:rFonts w:eastAsiaTheme="minorEastAsia"/>
          <w:i/>
          <w:iCs/>
        </w:rPr>
      </w:pPr>
      <w:r w:rsidRPr="00A9699C">
        <w:rPr>
          <w:rFonts w:eastAsiaTheme="minorEastAsia"/>
          <w:i/>
          <w:iCs/>
        </w:rPr>
        <w:t>F-test Results Comparing Control and Fixed Vignette Groups on Variances of Personality Measures.</w:t>
      </w:r>
    </w:p>
    <w:p w14:paraId="0A193D6D"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bl>
      <w:tblPr>
        <w:tblW w:w="10404" w:type="dxa"/>
        <w:tblInd w:w="100" w:type="dxa"/>
        <w:tblLayout w:type="fixed"/>
        <w:tblCellMar>
          <w:left w:w="100" w:type="dxa"/>
          <w:right w:w="100" w:type="dxa"/>
        </w:tblCellMar>
        <w:tblLook w:val="04A0" w:firstRow="1" w:lastRow="0" w:firstColumn="1" w:lastColumn="0" w:noHBand="0" w:noVBand="1"/>
      </w:tblPr>
      <w:tblGrid>
        <w:gridCol w:w="2150"/>
        <w:gridCol w:w="910"/>
        <w:gridCol w:w="1224"/>
        <w:gridCol w:w="1224"/>
        <w:gridCol w:w="1224"/>
        <w:gridCol w:w="1224"/>
        <w:gridCol w:w="1224"/>
        <w:gridCol w:w="1224"/>
      </w:tblGrid>
      <w:tr w:rsidR="00A9699C" w:rsidRPr="00A9699C" w14:paraId="57A6303B" w14:textId="77777777" w:rsidTr="0055387E">
        <w:tc>
          <w:tcPr>
            <w:tcW w:w="2150" w:type="dxa"/>
            <w:vMerge w:val="restart"/>
            <w:tcBorders>
              <w:top w:val="single" w:sz="6" w:space="0" w:color="auto"/>
              <w:left w:val="nil"/>
              <w:right w:val="nil"/>
            </w:tcBorders>
            <w:vAlign w:val="center"/>
          </w:tcPr>
          <w:p w14:paraId="05562C62" w14:textId="77777777" w:rsidR="00A9699C" w:rsidRPr="00A9699C" w:rsidRDefault="00A9699C" w:rsidP="00A9699C">
            <w:pPr>
              <w:widowControl w:val="0"/>
              <w:autoSpaceDE w:val="0"/>
              <w:autoSpaceDN w:val="0"/>
              <w:adjustRightInd w:val="0"/>
              <w:rPr>
                <w:rFonts w:eastAsiaTheme="minorEastAsia"/>
              </w:rPr>
            </w:pPr>
          </w:p>
        </w:tc>
        <w:tc>
          <w:tcPr>
            <w:tcW w:w="2134" w:type="dxa"/>
            <w:gridSpan w:val="2"/>
            <w:tcBorders>
              <w:top w:val="single" w:sz="6" w:space="0" w:color="auto"/>
              <w:left w:val="nil"/>
              <w:bottom w:val="nil"/>
              <w:right w:val="nil"/>
            </w:tcBorders>
            <w:vAlign w:val="center"/>
          </w:tcPr>
          <w:p w14:paraId="55F15E67"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Control</w:t>
            </w:r>
          </w:p>
        </w:tc>
        <w:tc>
          <w:tcPr>
            <w:tcW w:w="2448" w:type="dxa"/>
            <w:gridSpan w:val="2"/>
            <w:tcBorders>
              <w:top w:val="single" w:sz="6" w:space="0" w:color="auto"/>
              <w:left w:val="nil"/>
              <w:bottom w:val="nil"/>
              <w:right w:val="nil"/>
            </w:tcBorders>
            <w:vAlign w:val="center"/>
          </w:tcPr>
          <w:p w14:paraId="27BF751A"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Fixed Vignettes</w:t>
            </w:r>
          </w:p>
        </w:tc>
        <w:tc>
          <w:tcPr>
            <w:tcW w:w="1224" w:type="dxa"/>
            <w:vMerge w:val="restart"/>
            <w:tcBorders>
              <w:top w:val="single" w:sz="6" w:space="0" w:color="auto"/>
              <w:left w:val="nil"/>
              <w:right w:val="nil"/>
            </w:tcBorders>
            <w:vAlign w:val="center"/>
          </w:tcPr>
          <w:p w14:paraId="76FC3E8F"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i/>
                <w:iCs/>
              </w:rPr>
              <w:t>F-test</w:t>
            </w:r>
          </w:p>
        </w:tc>
        <w:tc>
          <w:tcPr>
            <w:tcW w:w="1224" w:type="dxa"/>
            <w:tcBorders>
              <w:top w:val="single" w:sz="6" w:space="0" w:color="auto"/>
              <w:left w:val="nil"/>
              <w:right w:val="nil"/>
            </w:tcBorders>
          </w:tcPr>
          <w:p w14:paraId="45F8E52A" w14:textId="77777777" w:rsidR="00A9699C" w:rsidRPr="00A9699C" w:rsidRDefault="00A9699C" w:rsidP="00A9699C">
            <w:pPr>
              <w:widowControl w:val="0"/>
              <w:autoSpaceDE w:val="0"/>
              <w:autoSpaceDN w:val="0"/>
              <w:adjustRightInd w:val="0"/>
              <w:spacing w:before="160"/>
              <w:jc w:val="center"/>
              <w:rPr>
                <w:rFonts w:eastAsiaTheme="minorEastAsia"/>
                <w:i/>
                <w:iCs/>
              </w:rPr>
            </w:pPr>
            <w:r w:rsidRPr="00A9699C">
              <w:rPr>
                <w:rFonts w:eastAsiaTheme="minorEastAsia"/>
                <w:i/>
                <w:iCs/>
              </w:rPr>
              <w:t>num df</w:t>
            </w:r>
          </w:p>
        </w:tc>
        <w:tc>
          <w:tcPr>
            <w:tcW w:w="1224" w:type="dxa"/>
            <w:vMerge w:val="restart"/>
            <w:tcBorders>
              <w:top w:val="single" w:sz="6" w:space="0" w:color="auto"/>
              <w:left w:val="nil"/>
              <w:right w:val="nil"/>
            </w:tcBorders>
          </w:tcPr>
          <w:p w14:paraId="787C67C7" w14:textId="77777777" w:rsidR="00A9699C" w:rsidRPr="00A9699C" w:rsidRDefault="00A9699C" w:rsidP="00A9699C">
            <w:pPr>
              <w:widowControl w:val="0"/>
              <w:autoSpaceDE w:val="0"/>
              <w:autoSpaceDN w:val="0"/>
              <w:adjustRightInd w:val="0"/>
              <w:spacing w:before="160"/>
              <w:jc w:val="center"/>
              <w:rPr>
                <w:rFonts w:eastAsiaTheme="minorEastAsia"/>
                <w:i/>
                <w:iCs/>
              </w:rPr>
            </w:pPr>
            <w:r w:rsidRPr="00A9699C">
              <w:rPr>
                <w:rFonts w:eastAsiaTheme="minorEastAsia"/>
                <w:i/>
                <w:iCs/>
              </w:rPr>
              <w:t>p</w:t>
            </w:r>
          </w:p>
        </w:tc>
      </w:tr>
      <w:tr w:rsidR="00A9699C" w:rsidRPr="00A9699C" w14:paraId="5A5E5A3F" w14:textId="77777777" w:rsidTr="0055387E">
        <w:tc>
          <w:tcPr>
            <w:tcW w:w="2150" w:type="dxa"/>
            <w:vMerge/>
            <w:tcBorders>
              <w:left w:val="nil"/>
              <w:bottom w:val="nil"/>
              <w:right w:val="nil"/>
            </w:tcBorders>
            <w:vAlign w:val="center"/>
            <w:hideMark/>
          </w:tcPr>
          <w:p w14:paraId="1D9539DA" w14:textId="77777777" w:rsidR="00A9699C" w:rsidRPr="00A9699C" w:rsidRDefault="00A9699C" w:rsidP="00A9699C">
            <w:pPr>
              <w:widowControl w:val="0"/>
              <w:autoSpaceDE w:val="0"/>
              <w:autoSpaceDN w:val="0"/>
              <w:adjustRightInd w:val="0"/>
              <w:rPr>
                <w:rFonts w:eastAsiaTheme="minorEastAsia"/>
              </w:rPr>
            </w:pPr>
          </w:p>
        </w:tc>
        <w:tc>
          <w:tcPr>
            <w:tcW w:w="910" w:type="dxa"/>
            <w:tcBorders>
              <w:top w:val="single" w:sz="6" w:space="0" w:color="auto"/>
              <w:left w:val="nil"/>
              <w:bottom w:val="nil"/>
              <w:right w:val="nil"/>
            </w:tcBorders>
            <w:vAlign w:val="center"/>
            <w:hideMark/>
          </w:tcPr>
          <w:p w14:paraId="00D921B0"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M</w:t>
            </w:r>
          </w:p>
        </w:tc>
        <w:tc>
          <w:tcPr>
            <w:tcW w:w="1224" w:type="dxa"/>
            <w:tcBorders>
              <w:top w:val="single" w:sz="6" w:space="0" w:color="auto"/>
              <w:left w:val="nil"/>
              <w:bottom w:val="nil"/>
              <w:right w:val="nil"/>
            </w:tcBorders>
            <w:vAlign w:val="center"/>
            <w:hideMark/>
          </w:tcPr>
          <w:p w14:paraId="24EE06F9"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SD</w:t>
            </w:r>
          </w:p>
        </w:tc>
        <w:tc>
          <w:tcPr>
            <w:tcW w:w="1224" w:type="dxa"/>
            <w:tcBorders>
              <w:top w:val="single" w:sz="6" w:space="0" w:color="auto"/>
              <w:left w:val="nil"/>
              <w:bottom w:val="nil"/>
              <w:right w:val="nil"/>
            </w:tcBorders>
            <w:vAlign w:val="center"/>
            <w:hideMark/>
          </w:tcPr>
          <w:p w14:paraId="5A8E5479"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M</w:t>
            </w:r>
          </w:p>
        </w:tc>
        <w:tc>
          <w:tcPr>
            <w:tcW w:w="1224" w:type="dxa"/>
            <w:tcBorders>
              <w:top w:val="single" w:sz="6" w:space="0" w:color="auto"/>
              <w:left w:val="nil"/>
              <w:bottom w:val="nil"/>
              <w:right w:val="nil"/>
            </w:tcBorders>
            <w:vAlign w:val="center"/>
            <w:hideMark/>
          </w:tcPr>
          <w:p w14:paraId="214B9F61" w14:textId="77777777" w:rsidR="00A9699C" w:rsidRPr="00A9699C" w:rsidRDefault="00A9699C" w:rsidP="00A9699C">
            <w:pPr>
              <w:widowControl w:val="0"/>
              <w:autoSpaceDE w:val="0"/>
              <w:autoSpaceDN w:val="0"/>
              <w:adjustRightInd w:val="0"/>
              <w:jc w:val="center"/>
              <w:rPr>
                <w:rFonts w:eastAsiaTheme="minorEastAsia"/>
              </w:rPr>
            </w:pPr>
            <w:r w:rsidRPr="00A9699C">
              <w:rPr>
                <w:rFonts w:eastAsiaTheme="minorEastAsia"/>
              </w:rPr>
              <w:t>SD</w:t>
            </w:r>
          </w:p>
        </w:tc>
        <w:tc>
          <w:tcPr>
            <w:tcW w:w="1224" w:type="dxa"/>
            <w:vMerge/>
            <w:tcBorders>
              <w:left w:val="nil"/>
              <w:bottom w:val="nil"/>
              <w:right w:val="nil"/>
            </w:tcBorders>
            <w:vAlign w:val="center"/>
            <w:hideMark/>
          </w:tcPr>
          <w:p w14:paraId="6D2E204E" w14:textId="77777777" w:rsidR="00A9699C" w:rsidRPr="00A9699C" w:rsidRDefault="00A9699C" w:rsidP="00A9699C">
            <w:pPr>
              <w:widowControl w:val="0"/>
              <w:autoSpaceDE w:val="0"/>
              <w:autoSpaceDN w:val="0"/>
              <w:adjustRightInd w:val="0"/>
              <w:jc w:val="center"/>
              <w:rPr>
                <w:rFonts w:eastAsiaTheme="minorEastAsia"/>
              </w:rPr>
            </w:pPr>
          </w:p>
        </w:tc>
        <w:tc>
          <w:tcPr>
            <w:tcW w:w="1224" w:type="dxa"/>
            <w:tcBorders>
              <w:left w:val="nil"/>
              <w:bottom w:val="nil"/>
              <w:right w:val="nil"/>
            </w:tcBorders>
          </w:tcPr>
          <w:p w14:paraId="1D9A48E6" w14:textId="77777777" w:rsidR="00A9699C" w:rsidRPr="00A9699C" w:rsidRDefault="00A9699C" w:rsidP="00A9699C">
            <w:pPr>
              <w:widowControl w:val="0"/>
              <w:autoSpaceDE w:val="0"/>
              <w:autoSpaceDN w:val="0"/>
              <w:adjustRightInd w:val="0"/>
              <w:spacing w:before="160"/>
              <w:jc w:val="center"/>
              <w:rPr>
                <w:rFonts w:eastAsiaTheme="minorEastAsia"/>
                <w:i/>
                <w:iCs/>
              </w:rPr>
            </w:pPr>
            <w:proofErr w:type="spellStart"/>
            <w:r w:rsidRPr="00A9699C">
              <w:rPr>
                <w:rFonts w:eastAsiaTheme="minorEastAsia"/>
                <w:i/>
                <w:iCs/>
              </w:rPr>
              <w:t>denom</w:t>
            </w:r>
            <w:proofErr w:type="spellEnd"/>
            <w:r w:rsidRPr="00A9699C">
              <w:rPr>
                <w:rFonts w:eastAsiaTheme="minorEastAsia"/>
                <w:i/>
                <w:iCs/>
              </w:rPr>
              <w:t xml:space="preserve"> df</w:t>
            </w:r>
          </w:p>
        </w:tc>
        <w:tc>
          <w:tcPr>
            <w:tcW w:w="1224" w:type="dxa"/>
            <w:vMerge/>
            <w:tcBorders>
              <w:left w:val="nil"/>
              <w:bottom w:val="nil"/>
              <w:right w:val="nil"/>
            </w:tcBorders>
          </w:tcPr>
          <w:p w14:paraId="42EB5D12" w14:textId="77777777" w:rsidR="00A9699C" w:rsidRPr="00A9699C" w:rsidRDefault="00A9699C" w:rsidP="00A9699C">
            <w:pPr>
              <w:widowControl w:val="0"/>
              <w:autoSpaceDE w:val="0"/>
              <w:autoSpaceDN w:val="0"/>
              <w:adjustRightInd w:val="0"/>
              <w:jc w:val="center"/>
              <w:rPr>
                <w:rFonts w:eastAsiaTheme="minorEastAsia"/>
              </w:rPr>
            </w:pPr>
          </w:p>
        </w:tc>
      </w:tr>
      <w:tr w:rsidR="00A9699C" w:rsidRPr="00A9699C" w14:paraId="320F5874" w14:textId="77777777" w:rsidTr="0055387E">
        <w:tc>
          <w:tcPr>
            <w:tcW w:w="2150" w:type="dxa"/>
            <w:tcBorders>
              <w:top w:val="single" w:sz="6" w:space="0" w:color="auto"/>
              <w:left w:val="nil"/>
              <w:bottom w:val="nil"/>
              <w:right w:val="nil"/>
            </w:tcBorders>
            <w:vAlign w:val="center"/>
          </w:tcPr>
          <w:p w14:paraId="70B91380" w14:textId="77777777" w:rsidR="00A9699C" w:rsidRPr="00A9699C" w:rsidRDefault="00A9699C" w:rsidP="00A9699C">
            <w:pPr>
              <w:widowControl w:val="0"/>
              <w:autoSpaceDE w:val="0"/>
              <w:autoSpaceDN w:val="0"/>
              <w:adjustRightInd w:val="0"/>
              <w:rPr>
                <w:rFonts w:eastAsiaTheme="minorEastAsia"/>
              </w:rPr>
            </w:pPr>
          </w:p>
        </w:tc>
        <w:tc>
          <w:tcPr>
            <w:tcW w:w="910" w:type="dxa"/>
            <w:tcBorders>
              <w:top w:val="single" w:sz="6" w:space="0" w:color="auto"/>
              <w:left w:val="nil"/>
              <w:bottom w:val="nil"/>
              <w:right w:val="nil"/>
            </w:tcBorders>
            <w:vAlign w:val="center"/>
          </w:tcPr>
          <w:p w14:paraId="072E15EE"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vAlign w:val="center"/>
          </w:tcPr>
          <w:p w14:paraId="0E0C0BD4"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vAlign w:val="center"/>
          </w:tcPr>
          <w:p w14:paraId="7F2E789D"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vAlign w:val="center"/>
          </w:tcPr>
          <w:p w14:paraId="34D60C82"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vAlign w:val="center"/>
          </w:tcPr>
          <w:p w14:paraId="12AA993E"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tcPr>
          <w:p w14:paraId="35C593F9"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single" w:sz="6" w:space="0" w:color="auto"/>
              <w:left w:val="nil"/>
              <w:bottom w:val="nil"/>
              <w:right w:val="nil"/>
            </w:tcBorders>
          </w:tcPr>
          <w:p w14:paraId="77CA96FD"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33BC3F12" w14:textId="77777777" w:rsidTr="0055387E">
        <w:tc>
          <w:tcPr>
            <w:tcW w:w="2150" w:type="dxa"/>
            <w:vAlign w:val="center"/>
            <w:hideMark/>
          </w:tcPr>
          <w:p w14:paraId="11C12D64"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Conscientiousness</w:t>
            </w:r>
          </w:p>
        </w:tc>
        <w:tc>
          <w:tcPr>
            <w:tcW w:w="910" w:type="dxa"/>
            <w:vAlign w:val="center"/>
            <w:hideMark/>
          </w:tcPr>
          <w:p w14:paraId="3AF7013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63</w:t>
            </w:r>
          </w:p>
        </w:tc>
        <w:tc>
          <w:tcPr>
            <w:tcW w:w="1224" w:type="dxa"/>
            <w:vAlign w:val="center"/>
            <w:hideMark/>
          </w:tcPr>
          <w:p w14:paraId="30F74592"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3</w:t>
            </w:r>
          </w:p>
        </w:tc>
        <w:tc>
          <w:tcPr>
            <w:tcW w:w="1224" w:type="dxa"/>
            <w:vAlign w:val="center"/>
            <w:hideMark/>
          </w:tcPr>
          <w:p w14:paraId="1934C5A9"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64</w:t>
            </w:r>
          </w:p>
        </w:tc>
        <w:tc>
          <w:tcPr>
            <w:tcW w:w="1224" w:type="dxa"/>
            <w:vAlign w:val="center"/>
            <w:hideMark/>
          </w:tcPr>
          <w:p w14:paraId="188FB32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8</w:t>
            </w:r>
          </w:p>
        </w:tc>
        <w:tc>
          <w:tcPr>
            <w:tcW w:w="1224" w:type="dxa"/>
            <w:vAlign w:val="center"/>
            <w:hideMark/>
          </w:tcPr>
          <w:p w14:paraId="5BD8689C"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88</w:t>
            </w:r>
          </w:p>
        </w:tc>
        <w:tc>
          <w:tcPr>
            <w:tcW w:w="1224" w:type="dxa"/>
          </w:tcPr>
          <w:p w14:paraId="1831FE2B"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552</w:t>
            </w:r>
          </w:p>
        </w:tc>
        <w:tc>
          <w:tcPr>
            <w:tcW w:w="1224" w:type="dxa"/>
          </w:tcPr>
          <w:p w14:paraId="50F074C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19</w:t>
            </w:r>
          </w:p>
        </w:tc>
      </w:tr>
      <w:tr w:rsidR="00A9699C" w:rsidRPr="00A9699C" w14:paraId="707ED72D" w14:textId="77777777" w:rsidTr="0055387E">
        <w:tc>
          <w:tcPr>
            <w:tcW w:w="2150" w:type="dxa"/>
            <w:vAlign w:val="center"/>
            <w:hideMark/>
          </w:tcPr>
          <w:p w14:paraId="57CC7466"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vAlign w:val="center"/>
            <w:hideMark/>
          </w:tcPr>
          <w:p w14:paraId="599A453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0E5F53B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7A1B2E14"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7FC3A19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0F1BD0B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3921C2E2"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50</w:t>
            </w:r>
          </w:p>
        </w:tc>
        <w:tc>
          <w:tcPr>
            <w:tcW w:w="1224" w:type="dxa"/>
          </w:tcPr>
          <w:p w14:paraId="5F3E34D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5D7818EC" w14:textId="77777777" w:rsidTr="0055387E">
        <w:tc>
          <w:tcPr>
            <w:tcW w:w="2150" w:type="dxa"/>
            <w:vAlign w:val="center"/>
            <w:hideMark/>
          </w:tcPr>
          <w:p w14:paraId="4D11D1D5"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vAlign w:val="center"/>
            <w:hideMark/>
          </w:tcPr>
          <w:p w14:paraId="3FABB53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3953DAD8"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60FF5E78"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3FD7FEC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5C56FD2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103B871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56BAF5E4"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17EAA173" w14:textId="77777777" w:rsidTr="0055387E">
        <w:tc>
          <w:tcPr>
            <w:tcW w:w="2150" w:type="dxa"/>
            <w:vAlign w:val="center"/>
            <w:hideMark/>
          </w:tcPr>
          <w:p w14:paraId="6361018E"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Agreeableness</w:t>
            </w:r>
          </w:p>
        </w:tc>
        <w:tc>
          <w:tcPr>
            <w:tcW w:w="910" w:type="dxa"/>
            <w:vAlign w:val="center"/>
            <w:hideMark/>
          </w:tcPr>
          <w:p w14:paraId="1B858D0A"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59</w:t>
            </w:r>
          </w:p>
        </w:tc>
        <w:tc>
          <w:tcPr>
            <w:tcW w:w="1224" w:type="dxa"/>
            <w:vAlign w:val="center"/>
            <w:hideMark/>
          </w:tcPr>
          <w:p w14:paraId="6D80740C"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7</w:t>
            </w:r>
          </w:p>
        </w:tc>
        <w:tc>
          <w:tcPr>
            <w:tcW w:w="1224" w:type="dxa"/>
            <w:vAlign w:val="center"/>
            <w:hideMark/>
          </w:tcPr>
          <w:p w14:paraId="73F0F222"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54</w:t>
            </w:r>
          </w:p>
        </w:tc>
        <w:tc>
          <w:tcPr>
            <w:tcW w:w="1224" w:type="dxa"/>
            <w:vAlign w:val="center"/>
            <w:hideMark/>
          </w:tcPr>
          <w:p w14:paraId="7D85F344"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5</w:t>
            </w:r>
          </w:p>
        </w:tc>
        <w:tc>
          <w:tcPr>
            <w:tcW w:w="1224" w:type="dxa"/>
            <w:vAlign w:val="center"/>
            <w:hideMark/>
          </w:tcPr>
          <w:p w14:paraId="16D26DB8"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1.04 </w:t>
            </w:r>
          </w:p>
        </w:tc>
        <w:tc>
          <w:tcPr>
            <w:tcW w:w="1224" w:type="dxa"/>
          </w:tcPr>
          <w:p w14:paraId="21C7E29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546</w:t>
            </w:r>
          </w:p>
        </w:tc>
        <w:tc>
          <w:tcPr>
            <w:tcW w:w="1224" w:type="dxa"/>
          </w:tcPr>
          <w:p w14:paraId="0C4D98C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7</w:t>
            </w:r>
          </w:p>
        </w:tc>
      </w:tr>
      <w:tr w:rsidR="00A9699C" w:rsidRPr="00A9699C" w14:paraId="28B5E188" w14:textId="77777777" w:rsidTr="0055387E">
        <w:tc>
          <w:tcPr>
            <w:tcW w:w="2150" w:type="dxa"/>
            <w:vAlign w:val="center"/>
            <w:hideMark/>
          </w:tcPr>
          <w:p w14:paraId="1F407120"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vAlign w:val="center"/>
            <w:hideMark/>
          </w:tcPr>
          <w:p w14:paraId="0640A2E2"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78B56BC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62F57E0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7EF185D2"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12A7C5F9"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49629E8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51</w:t>
            </w:r>
          </w:p>
        </w:tc>
        <w:tc>
          <w:tcPr>
            <w:tcW w:w="1224" w:type="dxa"/>
          </w:tcPr>
          <w:p w14:paraId="676855F1"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6F9086F5" w14:textId="77777777" w:rsidTr="0055387E">
        <w:tc>
          <w:tcPr>
            <w:tcW w:w="2150" w:type="dxa"/>
            <w:vAlign w:val="center"/>
            <w:hideMark/>
          </w:tcPr>
          <w:p w14:paraId="6499F638"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vAlign w:val="center"/>
            <w:hideMark/>
          </w:tcPr>
          <w:p w14:paraId="0187BE0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4F92CE4A"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4E00D75B"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1152A7A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2AF5C912"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322F7B80"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62A1ADA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1DC738BB" w14:textId="77777777" w:rsidTr="0055387E">
        <w:tc>
          <w:tcPr>
            <w:tcW w:w="2150" w:type="dxa"/>
            <w:vAlign w:val="center"/>
            <w:hideMark/>
          </w:tcPr>
          <w:p w14:paraId="16965F4A"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Extraversion</w:t>
            </w:r>
          </w:p>
        </w:tc>
        <w:tc>
          <w:tcPr>
            <w:tcW w:w="910" w:type="dxa"/>
            <w:vAlign w:val="center"/>
            <w:hideMark/>
          </w:tcPr>
          <w:p w14:paraId="21D25E25"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19</w:t>
            </w:r>
          </w:p>
        </w:tc>
        <w:tc>
          <w:tcPr>
            <w:tcW w:w="1224" w:type="dxa"/>
            <w:vAlign w:val="center"/>
            <w:hideMark/>
          </w:tcPr>
          <w:p w14:paraId="1E72772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9</w:t>
            </w:r>
          </w:p>
        </w:tc>
        <w:tc>
          <w:tcPr>
            <w:tcW w:w="1224" w:type="dxa"/>
            <w:vAlign w:val="center"/>
            <w:hideMark/>
          </w:tcPr>
          <w:p w14:paraId="2850DD9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15</w:t>
            </w:r>
          </w:p>
        </w:tc>
        <w:tc>
          <w:tcPr>
            <w:tcW w:w="1224" w:type="dxa"/>
            <w:vAlign w:val="center"/>
            <w:hideMark/>
          </w:tcPr>
          <w:p w14:paraId="4152CBD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69</w:t>
            </w:r>
          </w:p>
        </w:tc>
        <w:tc>
          <w:tcPr>
            <w:tcW w:w="1224" w:type="dxa"/>
            <w:vAlign w:val="center"/>
            <w:hideMark/>
          </w:tcPr>
          <w:p w14:paraId="2061ED7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1.00 </w:t>
            </w:r>
          </w:p>
        </w:tc>
        <w:tc>
          <w:tcPr>
            <w:tcW w:w="1224" w:type="dxa"/>
          </w:tcPr>
          <w:p w14:paraId="67DFAE38"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546</w:t>
            </w:r>
          </w:p>
        </w:tc>
        <w:tc>
          <w:tcPr>
            <w:tcW w:w="1224" w:type="dxa"/>
          </w:tcPr>
          <w:p w14:paraId="0B2B78D5"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98</w:t>
            </w:r>
          </w:p>
        </w:tc>
      </w:tr>
      <w:tr w:rsidR="00A9699C" w:rsidRPr="00A9699C" w14:paraId="3A3FAC31" w14:textId="77777777" w:rsidTr="0055387E">
        <w:tc>
          <w:tcPr>
            <w:tcW w:w="2150" w:type="dxa"/>
            <w:vAlign w:val="center"/>
            <w:hideMark/>
          </w:tcPr>
          <w:p w14:paraId="7ED81DFE"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vAlign w:val="center"/>
            <w:hideMark/>
          </w:tcPr>
          <w:p w14:paraId="4403A51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5AE13B18"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0DA4FC76"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0D75EE32"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003FB7E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277ED43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52</w:t>
            </w:r>
          </w:p>
        </w:tc>
        <w:tc>
          <w:tcPr>
            <w:tcW w:w="1224" w:type="dxa"/>
          </w:tcPr>
          <w:p w14:paraId="479F02EA"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6AE5645D" w14:textId="77777777" w:rsidTr="0055387E">
        <w:tc>
          <w:tcPr>
            <w:tcW w:w="2150" w:type="dxa"/>
            <w:vAlign w:val="center"/>
            <w:hideMark/>
          </w:tcPr>
          <w:p w14:paraId="37BD9DD5"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vAlign w:val="center"/>
            <w:hideMark/>
          </w:tcPr>
          <w:p w14:paraId="005CB98B"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0046AFB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32CFA50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62FA991A"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42D06EFF"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513F080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7A24A546"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2FD5A586" w14:textId="77777777" w:rsidTr="0055387E">
        <w:tc>
          <w:tcPr>
            <w:tcW w:w="2150" w:type="dxa"/>
            <w:vAlign w:val="center"/>
            <w:hideMark/>
          </w:tcPr>
          <w:p w14:paraId="7D484063"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Openness</w:t>
            </w:r>
          </w:p>
        </w:tc>
        <w:tc>
          <w:tcPr>
            <w:tcW w:w="910" w:type="dxa"/>
            <w:vAlign w:val="center"/>
            <w:hideMark/>
          </w:tcPr>
          <w:p w14:paraId="57DB18D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62</w:t>
            </w:r>
          </w:p>
        </w:tc>
        <w:tc>
          <w:tcPr>
            <w:tcW w:w="1224" w:type="dxa"/>
            <w:vAlign w:val="center"/>
            <w:hideMark/>
          </w:tcPr>
          <w:p w14:paraId="0B55BCB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6</w:t>
            </w:r>
          </w:p>
        </w:tc>
        <w:tc>
          <w:tcPr>
            <w:tcW w:w="1224" w:type="dxa"/>
            <w:vAlign w:val="center"/>
            <w:hideMark/>
          </w:tcPr>
          <w:p w14:paraId="7335779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61</w:t>
            </w:r>
          </w:p>
        </w:tc>
        <w:tc>
          <w:tcPr>
            <w:tcW w:w="1224" w:type="dxa"/>
            <w:vAlign w:val="center"/>
            <w:hideMark/>
          </w:tcPr>
          <w:p w14:paraId="6538F3A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4</w:t>
            </w:r>
          </w:p>
        </w:tc>
        <w:tc>
          <w:tcPr>
            <w:tcW w:w="1224" w:type="dxa"/>
            <w:vAlign w:val="center"/>
            <w:hideMark/>
          </w:tcPr>
          <w:p w14:paraId="54E74E5D"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1.03</w:t>
            </w:r>
          </w:p>
        </w:tc>
        <w:tc>
          <w:tcPr>
            <w:tcW w:w="1224" w:type="dxa"/>
          </w:tcPr>
          <w:p w14:paraId="48B62EAF"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550</w:t>
            </w:r>
          </w:p>
        </w:tc>
        <w:tc>
          <w:tcPr>
            <w:tcW w:w="1224" w:type="dxa"/>
          </w:tcPr>
          <w:p w14:paraId="1029D4C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3</w:t>
            </w:r>
          </w:p>
        </w:tc>
      </w:tr>
      <w:tr w:rsidR="00A9699C" w:rsidRPr="00A9699C" w14:paraId="4B635E3F" w14:textId="77777777" w:rsidTr="0055387E">
        <w:tc>
          <w:tcPr>
            <w:tcW w:w="2150" w:type="dxa"/>
            <w:vAlign w:val="center"/>
            <w:hideMark/>
          </w:tcPr>
          <w:p w14:paraId="323BD27B"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vAlign w:val="center"/>
            <w:hideMark/>
          </w:tcPr>
          <w:p w14:paraId="3C06997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643B445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50B8FDEA"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63F1EB13"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52D41569"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2D46515C" w14:textId="77777777" w:rsidR="00A9699C" w:rsidRPr="00A9699C" w:rsidRDefault="00A9699C" w:rsidP="00A9699C">
            <w:pPr>
              <w:widowControl w:val="0"/>
              <w:tabs>
                <w:tab w:val="decimal" w:leader="dot" w:pos="428"/>
              </w:tabs>
              <w:autoSpaceDE w:val="0"/>
              <w:autoSpaceDN w:val="0"/>
              <w:adjustRightInd w:val="0"/>
              <w:rPr>
                <w:rFonts w:eastAsiaTheme="minorEastAsia"/>
                <w:sz w:val="20"/>
                <w:szCs w:val="20"/>
              </w:rPr>
            </w:pPr>
            <w:r w:rsidRPr="00A9699C">
              <w:rPr>
                <w:rFonts w:eastAsiaTheme="minorEastAsia"/>
              </w:rPr>
              <w:t>354</w:t>
            </w:r>
          </w:p>
        </w:tc>
        <w:tc>
          <w:tcPr>
            <w:tcW w:w="1224" w:type="dxa"/>
          </w:tcPr>
          <w:p w14:paraId="7DAC05B1" w14:textId="77777777" w:rsidR="00A9699C" w:rsidRPr="00A9699C" w:rsidRDefault="00A9699C" w:rsidP="00A9699C">
            <w:pPr>
              <w:widowControl w:val="0"/>
              <w:tabs>
                <w:tab w:val="decimal" w:leader="dot" w:pos="428"/>
              </w:tabs>
              <w:autoSpaceDE w:val="0"/>
              <w:autoSpaceDN w:val="0"/>
              <w:adjustRightInd w:val="0"/>
              <w:rPr>
                <w:rFonts w:eastAsiaTheme="minorEastAsia"/>
                <w:sz w:val="20"/>
                <w:szCs w:val="20"/>
              </w:rPr>
            </w:pPr>
          </w:p>
        </w:tc>
      </w:tr>
      <w:tr w:rsidR="00A9699C" w:rsidRPr="00A9699C" w14:paraId="11E8B23C" w14:textId="77777777" w:rsidTr="0055387E">
        <w:tc>
          <w:tcPr>
            <w:tcW w:w="2150" w:type="dxa"/>
            <w:vAlign w:val="center"/>
            <w:hideMark/>
          </w:tcPr>
          <w:p w14:paraId="3E2375F9"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vAlign w:val="center"/>
            <w:hideMark/>
          </w:tcPr>
          <w:p w14:paraId="7171983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2DE8554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451BAD8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51DBF040"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7D9C9E8A"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Pr>
          <w:p w14:paraId="7C7B056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168BF2A7"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r w:rsidR="00A9699C" w:rsidRPr="00A9699C" w14:paraId="3ED76A72" w14:textId="77777777" w:rsidTr="0055387E">
        <w:tc>
          <w:tcPr>
            <w:tcW w:w="2150" w:type="dxa"/>
            <w:vAlign w:val="center"/>
            <w:hideMark/>
          </w:tcPr>
          <w:p w14:paraId="270A58CD"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Negative Emotionality</w:t>
            </w:r>
          </w:p>
        </w:tc>
        <w:tc>
          <w:tcPr>
            <w:tcW w:w="910" w:type="dxa"/>
            <w:vAlign w:val="center"/>
            <w:hideMark/>
          </w:tcPr>
          <w:p w14:paraId="52FD825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2.73</w:t>
            </w:r>
          </w:p>
        </w:tc>
        <w:tc>
          <w:tcPr>
            <w:tcW w:w="1224" w:type="dxa"/>
            <w:vAlign w:val="center"/>
            <w:hideMark/>
          </w:tcPr>
          <w:p w14:paraId="627F3E7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77</w:t>
            </w:r>
          </w:p>
        </w:tc>
        <w:tc>
          <w:tcPr>
            <w:tcW w:w="1224" w:type="dxa"/>
            <w:vAlign w:val="center"/>
            <w:hideMark/>
          </w:tcPr>
          <w:p w14:paraId="468B5D4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2.77</w:t>
            </w:r>
          </w:p>
        </w:tc>
        <w:tc>
          <w:tcPr>
            <w:tcW w:w="1224" w:type="dxa"/>
            <w:vAlign w:val="center"/>
            <w:hideMark/>
          </w:tcPr>
          <w:p w14:paraId="6B8639AB"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83</w:t>
            </w:r>
          </w:p>
        </w:tc>
        <w:tc>
          <w:tcPr>
            <w:tcW w:w="1224" w:type="dxa"/>
            <w:vAlign w:val="center"/>
            <w:hideMark/>
          </w:tcPr>
          <w:p w14:paraId="175F3CE6"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86</w:t>
            </w:r>
          </w:p>
        </w:tc>
        <w:tc>
          <w:tcPr>
            <w:tcW w:w="1224" w:type="dxa"/>
            <w:vMerge w:val="restart"/>
          </w:tcPr>
          <w:p w14:paraId="3BB00D0F"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550</w:t>
            </w:r>
          </w:p>
          <w:p w14:paraId="6BF1D98E"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354</w:t>
            </w:r>
          </w:p>
        </w:tc>
        <w:tc>
          <w:tcPr>
            <w:tcW w:w="1224" w:type="dxa"/>
          </w:tcPr>
          <w:p w14:paraId="3834060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0.12</w:t>
            </w:r>
          </w:p>
        </w:tc>
      </w:tr>
      <w:tr w:rsidR="00A9699C" w:rsidRPr="00A9699C" w14:paraId="7628F24B" w14:textId="77777777" w:rsidTr="0055387E">
        <w:tc>
          <w:tcPr>
            <w:tcW w:w="2150" w:type="dxa"/>
            <w:vAlign w:val="center"/>
            <w:hideMark/>
          </w:tcPr>
          <w:p w14:paraId="691B6A95"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vAlign w:val="center"/>
            <w:hideMark/>
          </w:tcPr>
          <w:p w14:paraId="5BD4C7CB"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0D01A5A5"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vAlign w:val="center"/>
            <w:hideMark/>
          </w:tcPr>
          <w:p w14:paraId="133C57D4"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0D020BED"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Align w:val="center"/>
            <w:hideMark/>
          </w:tcPr>
          <w:p w14:paraId="22904782"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vMerge/>
          </w:tcPr>
          <w:p w14:paraId="141419D9"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Pr>
          <w:p w14:paraId="62306894" w14:textId="77777777" w:rsidR="00A9699C" w:rsidRPr="00A9699C" w:rsidRDefault="00A9699C" w:rsidP="00A9699C">
            <w:pPr>
              <w:widowControl w:val="0"/>
              <w:tabs>
                <w:tab w:val="decimal" w:leader="dot" w:pos="428"/>
              </w:tabs>
              <w:autoSpaceDE w:val="0"/>
              <w:autoSpaceDN w:val="0"/>
              <w:adjustRightInd w:val="0"/>
              <w:rPr>
                <w:rFonts w:eastAsiaTheme="minorEastAsia"/>
                <w:sz w:val="20"/>
                <w:szCs w:val="20"/>
              </w:rPr>
            </w:pPr>
          </w:p>
        </w:tc>
      </w:tr>
      <w:tr w:rsidR="00A9699C" w:rsidRPr="00A9699C" w14:paraId="63CF3865" w14:textId="77777777" w:rsidTr="0055387E">
        <w:tc>
          <w:tcPr>
            <w:tcW w:w="2150" w:type="dxa"/>
            <w:tcBorders>
              <w:top w:val="nil"/>
              <w:left w:val="nil"/>
              <w:bottom w:val="single" w:sz="6" w:space="0" w:color="auto"/>
              <w:right w:val="nil"/>
            </w:tcBorders>
            <w:vAlign w:val="center"/>
            <w:hideMark/>
          </w:tcPr>
          <w:p w14:paraId="1BE4231B"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rPr>
              <w:t xml:space="preserve"> </w:t>
            </w:r>
          </w:p>
        </w:tc>
        <w:tc>
          <w:tcPr>
            <w:tcW w:w="910" w:type="dxa"/>
            <w:tcBorders>
              <w:top w:val="nil"/>
              <w:left w:val="nil"/>
              <w:bottom w:val="single" w:sz="6" w:space="0" w:color="auto"/>
              <w:right w:val="nil"/>
            </w:tcBorders>
            <w:vAlign w:val="center"/>
            <w:hideMark/>
          </w:tcPr>
          <w:p w14:paraId="1A238007"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vAlign w:val="center"/>
            <w:hideMark/>
          </w:tcPr>
          <w:p w14:paraId="5EF34F61"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vAlign w:val="center"/>
            <w:hideMark/>
          </w:tcPr>
          <w:p w14:paraId="373916FA"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vAlign w:val="center"/>
            <w:hideMark/>
          </w:tcPr>
          <w:p w14:paraId="24334D6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vAlign w:val="center"/>
            <w:hideMark/>
          </w:tcPr>
          <w:p w14:paraId="5F2C9D43" w14:textId="77777777" w:rsidR="00A9699C" w:rsidRPr="00A9699C" w:rsidRDefault="00A9699C" w:rsidP="00A9699C">
            <w:pPr>
              <w:widowControl w:val="0"/>
              <w:tabs>
                <w:tab w:val="decimal" w:leader="dot" w:pos="428"/>
              </w:tabs>
              <w:autoSpaceDE w:val="0"/>
              <w:autoSpaceDN w:val="0"/>
              <w:adjustRightInd w:val="0"/>
              <w:rPr>
                <w:rFonts w:eastAsiaTheme="minorEastAsia"/>
              </w:rPr>
            </w:pPr>
            <w:r w:rsidRPr="00A9699C">
              <w:rPr>
                <w:rFonts w:eastAsiaTheme="minorEastAsia"/>
              </w:rPr>
              <w:t xml:space="preserve"> </w:t>
            </w:r>
          </w:p>
        </w:tc>
        <w:tc>
          <w:tcPr>
            <w:tcW w:w="1224" w:type="dxa"/>
            <w:tcBorders>
              <w:top w:val="nil"/>
              <w:left w:val="nil"/>
              <w:bottom w:val="single" w:sz="6" w:space="0" w:color="auto"/>
              <w:right w:val="nil"/>
            </w:tcBorders>
          </w:tcPr>
          <w:p w14:paraId="4D9A0C6C"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c>
          <w:tcPr>
            <w:tcW w:w="1224" w:type="dxa"/>
            <w:tcBorders>
              <w:top w:val="nil"/>
              <w:left w:val="nil"/>
              <w:bottom w:val="single" w:sz="6" w:space="0" w:color="auto"/>
              <w:right w:val="nil"/>
            </w:tcBorders>
          </w:tcPr>
          <w:p w14:paraId="29DB7975" w14:textId="77777777" w:rsidR="00A9699C" w:rsidRPr="00A9699C" w:rsidRDefault="00A9699C" w:rsidP="00A9699C">
            <w:pPr>
              <w:widowControl w:val="0"/>
              <w:tabs>
                <w:tab w:val="decimal" w:leader="dot" w:pos="428"/>
              </w:tabs>
              <w:autoSpaceDE w:val="0"/>
              <w:autoSpaceDN w:val="0"/>
              <w:adjustRightInd w:val="0"/>
              <w:rPr>
                <w:rFonts w:eastAsiaTheme="minorEastAsia"/>
              </w:rPr>
            </w:pPr>
          </w:p>
        </w:tc>
      </w:tr>
    </w:tbl>
    <w:p w14:paraId="1FB3720E" w14:textId="77777777" w:rsidR="00A9699C" w:rsidRPr="00A9699C" w:rsidRDefault="00A9699C" w:rsidP="00A9699C">
      <w:pPr>
        <w:widowControl w:val="0"/>
        <w:autoSpaceDE w:val="0"/>
        <w:autoSpaceDN w:val="0"/>
        <w:adjustRightInd w:val="0"/>
        <w:rPr>
          <w:rFonts w:eastAsiaTheme="minorEastAsia"/>
        </w:rPr>
      </w:pPr>
    </w:p>
    <w:p w14:paraId="422B4420" w14:textId="77777777" w:rsidR="00A9699C" w:rsidRPr="00A9699C" w:rsidRDefault="00A9699C" w:rsidP="00A9699C">
      <w:pPr>
        <w:widowControl w:val="0"/>
        <w:autoSpaceDE w:val="0"/>
        <w:autoSpaceDN w:val="0"/>
        <w:adjustRightInd w:val="0"/>
        <w:rPr>
          <w:rFonts w:eastAsiaTheme="minorEastAsia"/>
        </w:rPr>
      </w:pPr>
      <w:r w:rsidRPr="00A9699C">
        <w:rPr>
          <w:rFonts w:eastAsiaTheme="minorEastAsia"/>
          <w:i/>
          <w:iCs/>
        </w:rPr>
        <w:t>Note.</w:t>
      </w:r>
      <w:r w:rsidRPr="00A9699C">
        <w:rPr>
          <w:rFonts w:eastAsiaTheme="minorEastAsia"/>
        </w:rPr>
        <w:t xml:space="preserve"> * indicates </w:t>
      </w:r>
      <w:r w:rsidRPr="00A9699C">
        <w:rPr>
          <w:rFonts w:eastAsiaTheme="minorEastAsia"/>
          <w:i/>
          <w:iCs/>
        </w:rPr>
        <w:t>p</w:t>
      </w:r>
      <w:r w:rsidRPr="00A9699C">
        <w:rPr>
          <w:rFonts w:eastAsiaTheme="minorEastAsia"/>
        </w:rPr>
        <w:t xml:space="preserve"> &lt; .05. ** indicates </w:t>
      </w:r>
      <w:r w:rsidRPr="00A9699C">
        <w:rPr>
          <w:rFonts w:eastAsiaTheme="minorEastAsia"/>
          <w:i/>
          <w:iCs/>
        </w:rPr>
        <w:t>p</w:t>
      </w:r>
      <w:r w:rsidRPr="00A9699C">
        <w:rPr>
          <w:rFonts w:eastAsiaTheme="minorEastAsia"/>
        </w:rPr>
        <w:t xml:space="preserve"> &lt; .01.</w:t>
      </w:r>
    </w:p>
    <w:p w14:paraId="10E14C94" w14:textId="77777777" w:rsidR="00A9699C" w:rsidRPr="00A9699C" w:rsidRDefault="00A9699C" w:rsidP="00A9699C">
      <w:pPr>
        <w:spacing w:after="160" w:line="256" w:lineRule="auto"/>
        <w:rPr>
          <w:rFonts w:asciiTheme="minorHAnsi" w:eastAsiaTheme="minorEastAsia" w:hAnsiTheme="minorHAnsi" w:cstheme="minorBidi"/>
          <w:sz w:val="22"/>
          <w:szCs w:val="22"/>
        </w:rPr>
      </w:pPr>
    </w:p>
    <w:p w14:paraId="1300923F" w14:textId="77777777" w:rsidR="003F00A9" w:rsidRDefault="003F00A9">
      <w:r>
        <w:br w:type="page"/>
      </w:r>
    </w:p>
    <w:p w14:paraId="6A601A3A" w14:textId="25BB16D7" w:rsidR="002B5CC9" w:rsidRPr="001E25D1" w:rsidRDefault="005D741F" w:rsidP="002B5CC9">
      <w:pPr>
        <w:spacing w:line="480" w:lineRule="auto"/>
        <w:rPr>
          <w:bCs/>
        </w:rPr>
      </w:pPr>
      <w:r>
        <w:rPr>
          <w:bCs/>
          <w:noProof/>
        </w:rPr>
        <w:lastRenderedPageBreak/>
        <mc:AlternateContent>
          <mc:Choice Requires="wpg">
            <w:drawing>
              <wp:anchor distT="0" distB="0" distL="114300" distR="114300" simplePos="0" relativeHeight="251659264" behindDoc="0" locked="0" layoutInCell="1" allowOverlap="1" wp14:anchorId="13F384D5" wp14:editId="3F1B9838">
                <wp:simplePos x="0" y="0"/>
                <wp:positionH relativeFrom="column">
                  <wp:posOffset>84406</wp:posOffset>
                </wp:positionH>
                <wp:positionV relativeFrom="paragraph">
                  <wp:posOffset>351692</wp:posOffset>
                </wp:positionV>
                <wp:extent cx="3314089" cy="5116734"/>
                <wp:effectExtent l="0" t="0" r="0" b="14605"/>
                <wp:wrapNone/>
                <wp:docPr id="985" name="Group 985"/>
                <wp:cNvGraphicFramePr/>
                <a:graphic xmlns:a="http://schemas.openxmlformats.org/drawingml/2006/main">
                  <a:graphicData uri="http://schemas.microsoft.com/office/word/2010/wordprocessingGroup">
                    <wpg:wgp>
                      <wpg:cNvGrpSpPr/>
                      <wpg:grpSpPr>
                        <a:xfrm>
                          <a:off x="0" y="0"/>
                          <a:ext cx="3314089" cy="5116734"/>
                          <a:chOff x="0" y="0"/>
                          <a:chExt cx="3314089" cy="5116734"/>
                        </a:xfrm>
                      </wpg:grpSpPr>
                      <wps:wsp>
                        <wps:cNvPr id="7" name="Oval 7"/>
                        <wps:cNvSpPr/>
                        <wps:spPr>
                          <a:xfrm>
                            <a:off x="935502" y="0"/>
                            <a:ext cx="1271584" cy="76509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 name="TextBox 9"/>
                        <wps:cNvSpPr txBox="1"/>
                        <wps:spPr>
                          <a:xfrm>
                            <a:off x="1167619" y="225083"/>
                            <a:ext cx="1128393" cy="369333"/>
                          </a:xfrm>
                          <a:prstGeom prst="rect">
                            <a:avLst/>
                          </a:prstGeom>
                          <a:noFill/>
                        </wps:spPr>
                        <wps:txbx>
                          <w:txbxContent>
                            <w:p w14:paraId="7A059EAC" w14:textId="77777777" w:rsidR="00230722" w:rsidRDefault="00230722" w:rsidP="00230722">
                              <w:r>
                                <w:rPr>
                                  <w:rFonts w:asciiTheme="minorHAnsi" w:hAnsi="Calibri" w:cstheme="minorBidi"/>
                                  <w:color w:val="000000" w:themeColor="text1"/>
                                  <w:kern w:val="24"/>
                                  <w:sz w:val="18"/>
                                  <w:szCs w:val="18"/>
                                </w:rPr>
                                <w:t>750 US Student sample</w:t>
                              </w:r>
                            </w:p>
                          </w:txbxContent>
                        </wps:txbx>
                        <wps:bodyPr wrap="square" rtlCol="0">
                          <a:spAutoFit/>
                        </wps:bodyPr>
                      </wps:wsp>
                      <wpg:grpSp>
                        <wpg:cNvPr id="8" name="Group 8"/>
                        <wpg:cNvGrpSpPr/>
                        <wpg:grpSpPr>
                          <a:xfrm>
                            <a:off x="0" y="766690"/>
                            <a:ext cx="3314089" cy="4350044"/>
                            <a:chOff x="0" y="765091"/>
                            <a:chExt cx="2975797" cy="3938573"/>
                          </a:xfrm>
                        </wpg:grpSpPr>
                        <wps:wsp>
                          <wps:cNvPr id="9" name="Straight Connector 9"/>
                          <wps:cNvCnPr>
                            <a:cxnSpLocks/>
                          </wps:cNvCnPr>
                          <wps:spPr>
                            <a:xfrm>
                              <a:off x="1405095" y="765091"/>
                              <a:ext cx="0" cy="22783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a:cxnSpLocks/>
                          </wps:cNvCnPr>
                          <wps:spPr>
                            <a:xfrm>
                              <a:off x="503770" y="992924"/>
                              <a:ext cx="182624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503770" y="980593"/>
                              <a:ext cx="0" cy="44334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1405095" y="980592"/>
                              <a:ext cx="0" cy="44334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2330014" y="982581"/>
                              <a:ext cx="0" cy="44334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 name="Group 20"/>
                          <wpg:cNvGrpSpPr/>
                          <wpg:grpSpPr>
                            <a:xfrm>
                              <a:off x="55033" y="1423937"/>
                              <a:ext cx="945360" cy="531621"/>
                              <a:chOff x="55033" y="1423937"/>
                              <a:chExt cx="945360" cy="531621"/>
                            </a:xfrm>
                          </wpg:grpSpPr>
                          <wps:wsp>
                            <wps:cNvPr id="21" name="Oval 21"/>
                            <wps:cNvSpPr/>
                            <wps:spPr>
                              <a:xfrm>
                                <a:off x="55033" y="1423937"/>
                                <a:ext cx="897474" cy="53162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 name="TextBox 142"/>
                            <wps:cNvSpPr txBox="1"/>
                            <wps:spPr>
                              <a:xfrm>
                                <a:off x="55033" y="1516339"/>
                                <a:ext cx="945360" cy="335187"/>
                              </a:xfrm>
                              <a:prstGeom prst="rect">
                                <a:avLst/>
                              </a:prstGeom>
                              <a:noFill/>
                            </wps:spPr>
                            <wps:txbx>
                              <w:txbxContent>
                                <w:p w14:paraId="44A51FCD" w14:textId="77777777" w:rsidR="00230722" w:rsidRDefault="00230722" w:rsidP="00230722">
                                  <w:r>
                                    <w:rPr>
                                      <w:rFonts w:asciiTheme="minorHAnsi" w:hAnsi="Calibri" w:cstheme="minorBidi"/>
                                      <w:color w:val="000000" w:themeColor="text1"/>
                                      <w:kern w:val="24"/>
                                      <w:sz w:val="18"/>
                                      <w:szCs w:val="18"/>
                                    </w:rPr>
                                    <w:t>method one group</w:t>
                                  </w:r>
                                </w:p>
                                <w:p w14:paraId="0DC1C3EF" w14:textId="77777777" w:rsidR="00230722" w:rsidRDefault="00230722" w:rsidP="00230722">
                                  <w:r>
                                    <w:rPr>
                                      <w:rFonts w:asciiTheme="minorHAnsi" w:hAnsi="Calibri" w:cstheme="minorBidi"/>
                                      <w:color w:val="000000" w:themeColor="text1"/>
                                      <w:kern w:val="24"/>
                                      <w:sz w:val="18"/>
                                      <w:szCs w:val="18"/>
                                    </w:rPr>
                                    <w:t>N=150</w:t>
                                  </w:r>
                                </w:p>
                              </w:txbxContent>
                            </wps:txbx>
                            <wps:bodyPr wrap="none" rtlCol="0">
                              <a:spAutoFit/>
                            </wps:bodyPr>
                          </wps:wsp>
                        </wpg:grpSp>
                        <wpg:grpSp>
                          <wpg:cNvPr id="25" name="Group 25"/>
                          <wpg:cNvGrpSpPr/>
                          <wpg:grpSpPr>
                            <a:xfrm>
                              <a:off x="964539" y="1419454"/>
                              <a:ext cx="948212" cy="531621"/>
                              <a:chOff x="964539" y="1419454"/>
                              <a:chExt cx="948212" cy="531621"/>
                            </a:xfrm>
                          </wpg:grpSpPr>
                          <wps:wsp>
                            <wps:cNvPr id="27" name="Oval 27"/>
                            <wps:cNvSpPr/>
                            <wps:spPr>
                              <a:xfrm>
                                <a:off x="964546" y="1419454"/>
                                <a:ext cx="897474" cy="53162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 name="TextBox 140"/>
                            <wps:cNvSpPr txBox="1"/>
                            <wps:spPr>
                              <a:xfrm>
                                <a:off x="964539" y="1511856"/>
                                <a:ext cx="948212" cy="335187"/>
                              </a:xfrm>
                              <a:prstGeom prst="rect">
                                <a:avLst/>
                              </a:prstGeom>
                              <a:noFill/>
                            </wps:spPr>
                            <wps:txbx>
                              <w:txbxContent>
                                <w:p w14:paraId="5D864DBD" w14:textId="77777777" w:rsidR="00230722" w:rsidRDefault="00230722" w:rsidP="00230722">
                                  <w:r>
                                    <w:rPr>
                                      <w:rFonts w:asciiTheme="minorHAnsi" w:hAnsi="Calibri" w:cstheme="minorBidi"/>
                                      <w:color w:val="000000" w:themeColor="text1"/>
                                      <w:kern w:val="24"/>
                                      <w:sz w:val="18"/>
                                      <w:szCs w:val="18"/>
                                    </w:rPr>
                                    <w:t>method two group</w:t>
                                  </w:r>
                                </w:p>
                                <w:p w14:paraId="0461220E" w14:textId="77777777" w:rsidR="00230722" w:rsidRDefault="00230722" w:rsidP="00230722">
                                  <w:r>
                                    <w:rPr>
                                      <w:rFonts w:asciiTheme="minorHAnsi" w:hAnsi="Calibri" w:cstheme="minorBidi"/>
                                      <w:color w:val="000000" w:themeColor="text1"/>
                                      <w:kern w:val="24"/>
                                      <w:sz w:val="18"/>
                                      <w:szCs w:val="18"/>
                                    </w:rPr>
                                    <w:t>N=300</w:t>
                                  </w:r>
                                </w:p>
                              </w:txbxContent>
                            </wps:txbx>
                            <wps:bodyPr wrap="none" rtlCol="0">
                              <a:spAutoFit/>
                            </wps:bodyPr>
                          </wps:wsp>
                        </wpg:grpSp>
                        <wpg:grpSp>
                          <wpg:cNvPr id="31" name="Group 31"/>
                          <wpg:cNvGrpSpPr/>
                          <wpg:grpSpPr>
                            <a:xfrm>
                              <a:off x="1828578" y="1425161"/>
                              <a:ext cx="1012642" cy="531621"/>
                              <a:chOff x="1828578" y="1425161"/>
                              <a:chExt cx="1012642" cy="531621"/>
                            </a:xfrm>
                          </wpg:grpSpPr>
                          <wps:wsp>
                            <wps:cNvPr id="33" name="Oval 33"/>
                            <wps:cNvSpPr/>
                            <wps:spPr>
                              <a:xfrm>
                                <a:off x="1873747" y="1425161"/>
                                <a:ext cx="897474" cy="53162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 name="TextBox 138"/>
                            <wps:cNvSpPr txBox="1"/>
                            <wps:spPr>
                              <a:xfrm>
                                <a:off x="1828578" y="1517563"/>
                                <a:ext cx="1012642" cy="335187"/>
                              </a:xfrm>
                              <a:prstGeom prst="rect">
                                <a:avLst/>
                              </a:prstGeom>
                              <a:noFill/>
                            </wps:spPr>
                            <wps:txbx>
                              <w:txbxContent>
                                <w:p w14:paraId="1D643720" w14:textId="77777777" w:rsidR="00230722" w:rsidRDefault="00230722" w:rsidP="00230722">
                                  <w:r>
                                    <w:rPr>
                                      <w:rFonts w:asciiTheme="minorHAnsi" w:hAnsi="Calibri" w:cstheme="minorBidi"/>
                                      <w:color w:val="000000" w:themeColor="text1"/>
                                      <w:kern w:val="24"/>
                                      <w:sz w:val="18"/>
                                      <w:szCs w:val="18"/>
                                    </w:rPr>
                                    <w:t>method three group</w:t>
                                  </w:r>
                                </w:p>
                                <w:p w14:paraId="28A37768" w14:textId="77777777" w:rsidR="00230722" w:rsidRDefault="00230722" w:rsidP="00230722">
                                  <w:r>
                                    <w:rPr>
                                      <w:rFonts w:asciiTheme="minorHAnsi" w:hAnsi="Calibri" w:cstheme="minorBidi"/>
                                      <w:color w:val="000000" w:themeColor="text1"/>
                                      <w:kern w:val="24"/>
                                      <w:sz w:val="18"/>
                                      <w:szCs w:val="18"/>
                                    </w:rPr>
                                    <w:t>N=300</w:t>
                                  </w:r>
                                </w:p>
                              </w:txbxContent>
                            </wps:txbx>
                            <wps:bodyPr wrap="none" rtlCol="0">
                              <a:spAutoFit/>
                            </wps:bodyPr>
                          </wps:wsp>
                        </wpg:grpSp>
                        <wpg:grpSp>
                          <wpg:cNvPr id="37" name="Group 37"/>
                          <wpg:cNvGrpSpPr/>
                          <wpg:grpSpPr>
                            <a:xfrm>
                              <a:off x="0" y="1962391"/>
                              <a:ext cx="1127929" cy="2736382"/>
                              <a:chOff x="0" y="1962391"/>
                              <a:chExt cx="1169701" cy="2721686"/>
                            </a:xfrm>
                          </wpg:grpSpPr>
                          <wpg:grpSp>
                            <wpg:cNvPr id="38" name="Group 38"/>
                            <wpg:cNvGrpSpPr/>
                            <wpg:grpSpPr>
                              <a:xfrm>
                                <a:off x="54131" y="2197800"/>
                                <a:ext cx="931260" cy="443346"/>
                                <a:chOff x="54131" y="2197800"/>
                                <a:chExt cx="931260" cy="443346"/>
                              </a:xfrm>
                            </wpg:grpSpPr>
                            <wps:wsp>
                              <wps:cNvPr id="39" name="Rectangle 39"/>
                              <wps:cNvSpPr/>
                              <wps:spPr>
                                <a:xfrm>
                                  <a:off x="54131" y="2197800"/>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 name="TextBox 136"/>
                              <wps:cNvSpPr txBox="1"/>
                              <wps:spPr>
                                <a:xfrm>
                                  <a:off x="109690" y="2319921"/>
                                  <a:ext cx="875701" cy="207875"/>
                                </a:xfrm>
                                <a:prstGeom prst="rect">
                                  <a:avLst/>
                                </a:prstGeom>
                                <a:noFill/>
                              </wps:spPr>
                              <wps:txbx>
                                <w:txbxContent>
                                  <w:p w14:paraId="22288DC6" w14:textId="77777777" w:rsidR="00230722" w:rsidRDefault="00230722" w:rsidP="00230722">
                                    <w:r>
                                      <w:rPr>
                                        <w:rFonts w:asciiTheme="minorHAnsi" w:hAnsi="Calibri" w:cstheme="minorBidi"/>
                                        <w:color w:val="000000" w:themeColor="text1"/>
                                        <w:kern w:val="24"/>
                                        <w:sz w:val="18"/>
                                        <w:szCs w:val="18"/>
                                      </w:rPr>
                                      <w:t>demographics</w:t>
                                    </w:r>
                                  </w:p>
                                </w:txbxContent>
                              </wps:txbx>
                              <wps:bodyPr wrap="square" rtlCol="0">
                                <a:spAutoFit/>
                              </wps:bodyPr>
                            </wps:wsp>
                          </wpg:grpSp>
                          <wpg:grpSp>
                            <wpg:cNvPr id="42" name="Group 42"/>
                            <wpg:cNvGrpSpPr/>
                            <wpg:grpSpPr>
                              <a:xfrm>
                                <a:off x="0" y="2879374"/>
                                <a:ext cx="1169701" cy="1022023"/>
                                <a:chOff x="0" y="2879374"/>
                                <a:chExt cx="1169701" cy="1022023"/>
                              </a:xfrm>
                            </wpg:grpSpPr>
                            <wps:wsp>
                              <wps:cNvPr id="43" name="Rectangle 43"/>
                              <wps:cNvSpPr/>
                              <wps:spPr>
                                <a:xfrm>
                                  <a:off x="57225" y="2879374"/>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 name="TextBox 134"/>
                              <wps:cNvSpPr txBox="1"/>
                              <wps:spPr>
                                <a:xfrm>
                                  <a:off x="0" y="3693522"/>
                                  <a:ext cx="1169701" cy="207875"/>
                                </a:xfrm>
                                <a:prstGeom prst="rect">
                                  <a:avLst/>
                                </a:prstGeom>
                                <a:noFill/>
                              </wps:spPr>
                              <wps:txbx>
                                <w:txbxContent>
                                  <w:p w14:paraId="08D3B93A" w14:textId="77777777" w:rsidR="00230722" w:rsidRDefault="00230722" w:rsidP="00230722">
                                    <w:r>
                                      <w:rPr>
                                        <w:rFonts w:asciiTheme="minorHAnsi" w:hAnsi="Calibri" w:cstheme="minorBidi"/>
                                        <w:color w:val="000000" w:themeColor="text1"/>
                                        <w:kern w:val="24"/>
                                        <w:sz w:val="18"/>
                                        <w:szCs w:val="18"/>
                                      </w:rPr>
                                      <w:t xml:space="preserve">self-rated vignettes </w:t>
                                    </w:r>
                                  </w:p>
                                </w:txbxContent>
                              </wps:txbx>
                              <wps:bodyPr wrap="square" rtlCol="0">
                                <a:spAutoFit/>
                              </wps:bodyPr>
                            </wps:wsp>
                          </wpg:grpSp>
                          <wpg:grpSp>
                            <wpg:cNvPr id="45" name="Group 45"/>
                            <wpg:cNvGrpSpPr/>
                            <wpg:grpSpPr>
                              <a:xfrm>
                                <a:off x="43440" y="3018092"/>
                                <a:ext cx="909784" cy="994698"/>
                                <a:chOff x="43440" y="3018092"/>
                                <a:chExt cx="909784" cy="994698"/>
                              </a:xfrm>
                            </wpg:grpSpPr>
                            <wps:wsp>
                              <wps:cNvPr id="46" name="Rectangle 46"/>
                              <wps:cNvSpPr/>
                              <wps:spPr>
                                <a:xfrm>
                                  <a:off x="43440" y="3569444"/>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 name="TextBox 132"/>
                              <wps:cNvSpPr txBox="1"/>
                              <wps:spPr>
                                <a:xfrm>
                                  <a:off x="311762" y="3018092"/>
                                  <a:ext cx="506977" cy="207875"/>
                                </a:xfrm>
                                <a:prstGeom prst="rect">
                                  <a:avLst/>
                                </a:prstGeom>
                                <a:noFill/>
                              </wps:spPr>
                              <wps:txbx>
                                <w:txbxContent>
                                  <w:p w14:paraId="3D75A6CF" w14:textId="77777777" w:rsidR="00230722" w:rsidRDefault="00230722" w:rsidP="00230722">
                                    <w:r>
                                      <w:rPr>
                                        <w:rFonts w:asciiTheme="minorHAnsi" w:hAnsi="Calibri" w:cstheme="minorBidi"/>
                                        <w:color w:val="000000" w:themeColor="text1"/>
                                        <w:kern w:val="24"/>
                                        <w:sz w:val="18"/>
                                        <w:szCs w:val="18"/>
                                      </w:rPr>
                                      <w:t>BFI-2</w:t>
                                    </w:r>
                                  </w:p>
                                </w:txbxContent>
                              </wps:txbx>
                              <wps:bodyPr wrap="square" rtlCol="0">
                                <a:spAutoFit/>
                              </wps:bodyPr>
                            </wps:wsp>
                          </wpg:grpSp>
                          <wps:wsp>
                            <wps:cNvPr id="48" name="Straight Arrow Connector 48"/>
                            <wps:cNvCnPr>
                              <a:cxnSpLocks/>
                            </wps:cNvCnPr>
                            <wps:spPr>
                              <a:xfrm>
                                <a:off x="504487" y="1962391"/>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a:cxnSpLocks/>
                            </wps:cNvCnPr>
                            <wps:spPr>
                              <a:xfrm>
                                <a:off x="509023" y="2641146"/>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a:cxnSpLocks/>
                            </wps:cNvCnPr>
                            <wps:spPr>
                              <a:xfrm>
                                <a:off x="500811" y="3334636"/>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51" name="Group 51"/>
                            <wpg:cNvGrpSpPr/>
                            <wpg:grpSpPr>
                              <a:xfrm>
                                <a:off x="55938" y="4240731"/>
                                <a:ext cx="929801" cy="443346"/>
                                <a:chOff x="55938" y="4240731"/>
                                <a:chExt cx="929801" cy="443346"/>
                              </a:xfrm>
                            </wpg:grpSpPr>
                            <wps:wsp>
                              <wps:cNvPr id="52" name="Rectangle 52"/>
                              <wps:cNvSpPr/>
                              <wps:spPr>
                                <a:xfrm>
                                  <a:off x="55938" y="4240731"/>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3" name="TextBox 130"/>
                              <wps:cNvSpPr txBox="1"/>
                              <wps:spPr>
                                <a:xfrm>
                                  <a:off x="157562" y="4306036"/>
                                  <a:ext cx="828177" cy="332601"/>
                                </a:xfrm>
                                <a:prstGeom prst="rect">
                                  <a:avLst/>
                                </a:prstGeom>
                                <a:noFill/>
                              </wps:spPr>
                              <wps:txbx>
                                <w:txbxContent>
                                  <w:p w14:paraId="658D2AA3" w14:textId="77777777" w:rsidR="00230722" w:rsidRDefault="00230722" w:rsidP="00230722">
                                    <w:r>
                                      <w:rPr>
                                        <w:rFonts w:asciiTheme="minorHAnsi" w:hAnsi="Calibri" w:cstheme="minorBidi"/>
                                        <w:color w:val="000000" w:themeColor="text1"/>
                                        <w:kern w:val="24"/>
                                        <w:sz w:val="18"/>
                                        <w:szCs w:val="18"/>
                                      </w:rPr>
                                      <w:t>GPA, HBCL, &amp; UWES-S</w:t>
                                    </w:r>
                                  </w:p>
                                </w:txbxContent>
                              </wps:txbx>
                              <wps:bodyPr wrap="square" rtlCol="0">
                                <a:spAutoFit/>
                              </wps:bodyPr>
                            </wps:wsp>
                          </wpg:grpSp>
                          <wps:wsp>
                            <wps:cNvPr id="54" name="Straight Arrow Connector 54"/>
                            <wps:cNvCnPr>
                              <a:cxnSpLocks/>
                            </wps:cNvCnPr>
                            <wps:spPr>
                              <a:xfrm>
                                <a:off x="513309" y="4005923"/>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5" name="Group 55"/>
                          <wpg:cNvGrpSpPr/>
                          <wpg:grpSpPr>
                            <a:xfrm>
                              <a:off x="963127" y="1967282"/>
                              <a:ext cx="921468" cy="2736382"/>
                              <a:chOff x="963127" y="1967282"/>
                              <a:chExt cx="955594" cy="2721686"/>
                            </a:xfrm>
                          </wpg:grpSpPr>
                          <wpg:grpSp>
                            <wpg:cNvPr id="56" name="Group 56"/>
                            <wpg:cNvGrpSpPr/>
                            <wpg:grpSpPr>
                              <a:xfrm>
                                <a:off x="973818" y="2202691"/>
                                <a:ext cx="931260" cy="443346"/>
                                <a:chOff x="973818" y="2202691"/>
                                <a:chExt cx="931260" cy="443346"/>
                              </a:xfrm>
                            </wpg:grpSpPr>
                            <wps:wsp>
                              <wps:cNvPr id="57" name="Rectangle 57"/>
                              <wps:cNvSpPr/>
                              <wps:spPr>
                                <a:xfrm>
                                  <a:off x="973818" y="2202691"/>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 name="TextBox 120"/>
                              <wps:cNvSpPr txBox="1"/>
                              <wps:spPr>
                                <a:xfrm>
                                  <a:off x="1029377" y="2324812"/>
                                  <a:ext cx="875701" cy="207875"/>
                                </a:xfrm>
                                <a:prstGeom prst="rect">
                                  <a:avLst/>
                                </a:prstGeom>
                                <a:noFill/>
                              </wps:spPr>
                              <wps:txbx>
                                <w:txbxContent>
                                  <w:p w14:paraId="73A9AE71" w14:textId="77777777" w:rsidR="00230722" w:rsidRDefault="00230722" w:rsidP="00230722">
                                    <w:r>
                                      <w:rPr>
                                        <w:rFonts w:asciiTheme="minorHAnsi" w:hAnsi="Calibri" w:cstheme="minorBidi"/>
                                        <w:color w:val="000000" w:themeColor="text1"/>
                                        <w:kern w:val="24"/>
                                        <w:sz w:val="18"/>
                                        <w:szCs w:val="18"/>
                                      </w:rPr>
                                      <w:t>demographics</w:t>
                                    </w:r>
                                  </w:p>
                                </w:txbxContent>
                              </wps:txbx>
                              <wps:bodyPr wrap="square" rtlCol="0">
                                <a:spAutoFit/>
                              </wps:bodyPr>
                            </wps:wsp>
                          </wpg:grpSp>
                          <wpg:grpSp>
                            <wpg:cNvPr id="59" name="Group 59"/>
                            <wpg:cNvGrpSpPr/>
                            <wpg:grpSpPr>
                              <a:xfrm>
                                <a:off x="976912" y="2884265"/>
                                <a:ext cx="941809" cy="443346"/>
                                <a:chOff x="976912" y="2884265"/>
                                <a:chExt cx="941809" cy="443346"/>
                              </a:xfrm>
                            </wpg:grpSpPr>
                            <wps:wsp>
                              <wps:cNvPr id="60" name="Rectangle 60"/>
                              <wps:cNvSpPr/>
                              <wps:spPr>
                                <a:xfrm>
                                  <a:off x="976912" y="2884265"/>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TextBox 118"/>
                              <wps:cNvSpPr txBox="1"/>
                              <wps:spPr>
                                <a:xfrm>
                                  <a:off x="1033006" y="3002831"/>
                                  <a:ext cx="885715" cy="207875"/>
                                </a:xfrm>
                                <a:prstGeom prst="rect">
                                  <a:avLst/>
                                </a:prstGeom>
                                <a:noFill/>
                              </wps:spPr>
                              <wps:txbx>
                                <w:txbxContent>
                                  <w:p w14:paraId="4F960F39" w14:textId="77777777" w:rsidR="00230722" w:rsidRDefault="00230722" w:rsidP="00230722">
                                    <w:r>
                                      <w:rPr>
                                        <w:rFonts w:asciiTheme="minorHAnsi" w:hAnsi="Calibri" w:cstheme="minorBidi"/>
                                        <w:color w:val="000000" w:themeColor="text1"/>
                                        <w:kern w:val="24"/>
                                        <w:sz w:val="18"/>
                                        <w:szCs w:val="18"/>
                                      </w:rPr>
                                      <w:t xml:space="preserve">fixed vignettes </w:t>
                                    </w:r>
                                  </w:p>
                                </w:txbxContent>
                              </wps:txbx>
                              <wps:bodyPr wrap="square" rtlCol="0">
                                <a:spAutoFit/>
                              </wps:bodyPr>
                            </wps:wsp>
                          </wpg:grpSp>
                          <wpg:grpSp>
                            <wpg:cNvPr id="62" name="Group 62"/>
                            <wpg:cNvGrpSpPr/>
                            <wpg:grpSpPr>
                              <a:xfrm>
                                <a:off x="963127" y="3574335"/>
                                <a:ext cx="909784" cy="443346"/>
                                <a:chOff x="963127" y="3574335"/>
                                <a:chExt cx="909784" cy="443346"/>
                              </a:xfrm>
                            </wpg:grpSpPr>
                            <wps:wsp>
                              <wps:cNvPr id="63" name="Rectangle 63"/>
                              <wps:cNvSpPr/>
                              <wps:spPr>
                                <a:xfrm>
                                  <a:off x="963127" y="3574335"/>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TextBox 116"/>
                              <wps:cNvSpPr txBox="1"/>
                              <wps:spPr>
                                <a:xfrm>
                                  <a:off x="1230212" y="3707632"/>
                                  <a:ext cx="506977" cy="207875"/>
                                </a:xfrm>
                                <a:prstGeom prst="rect">
                                  <a:avLst/>
                                </a:prstGeom>
                                <a:noFill/>
                              </wps:spPr>
                              <wps:txbx>
                                <w:txbxContent>
                                  <w:p w14:paraId="4AD2E662" w14:textId="77777777" w:rsidR="00230722" w:rsidRDefault="00230722" w:rsidP="00230722">
                                    <w:r>
                                      <w:rPr>
                                        <w:rFonts w:asciiTheme="minorHAnsi" w:hAnsi="Calibri" w:cstheme="minorBidi"/>
                                        <w:color w:val="000000" w:themeColor="text1"/>
                                        <w:kern w:val="24"/>
                                        <w:sz w:val="18"/>
                                        <w:szCs w:val="18"/>
                                      </w:rPr>
                                      <w:t>BFI-2</w:t>
                                    </w:r>
                                  </w:p>
                                </w:txbxContent>
                              </wps:txbx>
                              <wps:bodyPr wrap="square" rtlCol="0">
                                <a:spAutoFit/>
                              </wps:bodyPr>
                            </wps:wsp>
                          </wpg:grpSp>
                          <wps:wsp>
                            <wps:cNvPr id="961" name="Straight Arrow Connector 961"/>
                            <wps:cNvCnPr>
                              <a:cxnSpLocks/>
                            </wps:cNvCnPr>
                            <wps:spPr>
                              <a:xfrm>
                                <a:off x="1424174" y="1967282"/>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2" name="Straight Arrow Connector 962"/>
                            <wps:cNvCnPr>
                              <a:cxnSpLocks/>
                            </wps:cNvCnPr>
                            <wps:spPr>
                              <a:xfrm>
                                <a:off x="1428710" y="2646037"/>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3" name="Straight Arrow Connector 963"/>
                            <wps:cNvCnPr>
                              <a:cxnSpLocks/>
                            </wps:cNvCnPr>
                            <wps:spPr>
                              <a:xfrm>
                                <a:off x="1420498" y="3339527"/>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964" name="Group 964"/>
                            <wpg:cNvGrpSpPr/>
                            <wpg:grpSpPr>
                              <a:xfrm>
                                <a:off x="975625" y="4245622"/>
                                <a:ext cx="929801" cy="443346"/>
                                <a:chOff x="975625" y="4245622"/>
                                <a:chExt cx="929801" cy="443346"/>
                              </a:xfrm>
                            </wpg:grpSpPr>
                            <wps:wsp>
                              <wps:cNvPr id="965" name="Rectangle 965"/>
                              <wps:cNvSpPr/>
                              <wps:spPr>
                                <a:xfrm>
                                  <a:off x="975625" y="4245622"/>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6" name="TextBox 114"/>
                              <wps:cNvSpPr txBox="1"/>
                              <wps:spPr>
                                <a:xfrm>
                                  <a:off x="1077249" y="4310927"/>
                                  <a:ext cx="828177" cy="332601"/>
                                </a:xfrm>
                                <a:prstGeom prst="rect">
                                  <a:avLst/>
                                </a:prstGeom>
                                <a:noFill/>
                              </wps:spPr>
                              <wps:txbx>
                                <w:txbxContent>
                                  <w:p w14:paraId="17DD0DED" w14:textId="77777777" w:rsidR="00230722" w:rsidRDefault="00230722" w:rsidP="00230722">
                                    <w:r>
                                      <w:rPr>
                                        <w:rFonts w:asciiTheme="minorHAnsi" w:hAnsi="Calibri" w:cstheme="minorBidi"/>
                                        <w:color w:val="000000" w:themeColor="text1"/>
                                        <w:kern w:val="24"/>
                                        <w:sz w:val="18"/>
                                        <w:szCs w:val="18"/>
                                      </w:rPr>
                                      <w:t>GPA, HBCL, &amp; UWES-S</w:t>
                                    </w:r>
                                  </w:p>
                                </w:txbxContent>
                              </wps:txbx>
                              <wps:bodyPr wrap="square" rtlCol="0">
                                <a:spAutoFit/>
                              </wps:bodyPr>
                            </wps:wsp>
                          </wpg:grpSp>
                          <wps:wsp>
                            <wps:cNvPr id="967" name="Straight Arrow Connector 967"/>
                            <wps:cNvCnPr>
                              <a:cxnSpLocks/>
                            </wps:cNvCnPr>
                            <wps:spPr>
                              <a:xfrm>
                                <a:off x="1432996" y="4010814"/>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968" name="Group 968"/>
                          <wpg:cNvGrpSpPr/>
                          <wpg:grpSpPr>
                            <a:xfrm>
                              <a:off x="1847868" y="1963311"/>
                              <a:ext cx="1127929" cy="2736382"/>
                              <a:chOff x="1847868" y="1963311"/>
                              <a:chExt cx="1169701" cy="2721686"/>
                            </a:xfrm>
                          </wpg:grpSpPr>
                          <wpg:grpSp>
                            <wpg:cNvPr id="969" name="Group 969"/>
                            <wpg:cNvGrpSpPr/>
                            <wpg:grpSpPr>
                              <a:xfrm>
                                <a:off x="1893683" y="2198720"/>
                                <a:ext cx="931260" cy="443346"/>
                                <a:chOff x="1893683" y="2198720"/>
                                <a:chExt cx="931260" cy="443346"/>
                              </a:xfrm>
                            </wpg:grpSpPr>
                            <wps:wsp>
                              <wps:cNvPr id="970" name="Rectangle 970"/>
                              <wps:cNvSpPr/>
                              <wps:spPr>
                                <a:xfrm>
                                  <a:off x="1893683" y="2198720"/>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1" name="TextBox 104"/>
                              <wps:cNvSpPr txBox="1"/>
                              <wps:spPr>
                                <a:xfrm>
                                  <a:off x="1949242" y="2320841"/>
                                  <a:ext cx="875701" cy="207875"/>
                                </a:xfrm>
                                <a:prstGeom prst="rect">
                                  <a:avLst/>
                                </a:prstGeom>
                                <a:noFill/>
                              </wps:spPr>
                              <wps:txbx>
                                <w:txbxContent>
                                  <w:p w14:paraId="166C0C26" w14:textId="77777777" w:rsidR="00230722" w:rsidRDefault="00230722" w:rsidP="00230722">
                                    <w:r>
                                      <w:rPr>
                                        <w:rFonts w:asciiTheme="minorHAnsi" w:hAnsi="Calibri" w:cstheme="minorBidi"/>
                                        <w:color w:val="000000" w:themeColor="text1"/>
                                        <w:kern w:val="24"/>
                                        <w:sz w:val="18"/>
                                        <w:szCs w:val="18"/>
                                      </w:rPr>
                                      <w:t>demographics</w:t>
                                    </w:r>
                                  </w:p>
                                </w:txbxContent>
                              </wps:txbx>
                              <wps:bodyPr wrap="square" rtlCol="0">
                                <a:spAutoFit/>
                              </wps:bodyPr>
                            </wps:wsp>
                          </wpg:grpSp>
                          <wpg:grpSp>
                            <wpg:cNvPr id="972" name="Group 972"/>
                            <wpg:cNvGrpSpPr/>
                            <wpg:grpSpPr>
                              <a:xfrm>
                                <a:off x="1847868" y="2880294"/>
                                <a:ext cx="1169701" cy="443346"/>
                                <a:chOff x="1847868" y="2880294"/>
                                <a:chExt cx="1169701" cy="443346"/>
                              </a:xfrm>
                            </wpg:grpSpPr>
                            <wps:wsp>
                              <wps:cNvPr id="973" name="Rectangle 973"/>
                              <wps:cNvSpPr/>
                              <wps:spPr>
                                <a:xfrm>
                                  <a:off x="1896777" y="2880294"/>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4" name="TextBox 102"/>
                              <wps:cNvSpPr txBox="1"/>
                              <wps:spPr>
                                <a:xfrm>
                                  <a:off x="1847868" y="2989100"/>
                                  <a:ext cx="1169701" cy="207875"/>
                                </a:xfrm>
                                <a:prstGeom prst="rect">
                                  <a:avLst/>
                                </a:prstGeom>
                                <a:noFill/>
                              </wps:spPr>
                              <wps:txbx>
                                <w:txbxContent>
                                  <w:p w14:paraId="4A1AD97B" w14:textId="77777777" w:rsidR="00230722" w:rsidRDefault="00230722" w:rsidP="00230722">
                                    <w:r>
                                      <w:rPr>
                                        <w:rFonts w:asciiTheme="minorHAnsi" w:hAnsi="Calibri" w:cstheme="minorBidi"/>
                                        <w:color w:val="000000" w:themeColor="text1"/>
                                        <w:kern w:val="24"/>
                                        <w:sz w:val="18"/>
                                        <w:szCs w:val="18"/>
                                      </w:rPr>
                                      <w:t xml:space="preserve">self-rated vignettes </w:t>
                                    </w:r>
                                  </w:p>
                                </w:txbxContent>
                              </wps:txbx>
                              <wps:bodyPr wrap="square" rtlCol="0">
                                <a:spAutoFit/>
                              </wps:bodyPr>
                            </wps:wsp>
                          </wpg:grpSp>
                          <wpg:grpSp>
                            <wpg:cNvPr id="975" name="Group 975"/>
                            <wpg:cNvGrpSpPr/>
                            <wpg:grpSpPr>
                              <a:xfrm>
                                <a:off x="1882992" y="3570364"/>
                                <a:ext cx="909784" cy="443346"/>
                                <a:chOff x="1882992" y="3570364"/>
                                <a:chExt cx="909784" cy="443346"/>
                              </a:xfrm>
                            </wpg:grpSpPr>
                            <wps:wsp>
                              <wps:cNvPr id="976" name="Rectangle 976"/>
                              <wps:cNvSpPr/>
                              <wps:spPr>
                                <a:xfrm>
                                  <a:off x="1882992" y="3570364"/>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7" name="TextBox 100"/>
                              <wps:cNvSpPr txBox="1"/>
                              <wps:spPr>
                                <a:xfrm>
                                  <a:off x="2150077" y="3703661"/>
                                  <a:ext cx="506977" cy="207875"/>
                                </a:xfrm>
                                <a:prstGeom prst="rect">
                                  <a:avLst/>
                                </a:prstGeom>
                                <a:noFill/>
                              </wps:spPr>
                              <wps:txbx>
                                <w:txbxContent>
                                  <w:p w14:paraId="03162F0F" w14:textId="77777777" w:rsidR="00230722" w:rsidRDefault="00230722" w:rsidP="00230722">
                                    <w:r>
                                      <w:rPr>
                                        <w:rFonts w:asciiTheme="minorHAnsi" w:hAnsi="Calibri" w:cstheme="minorBidi"/>
                                        <w:color w:val="000000" w:themeColor="text1"/>
                                        <w:kern w:val="24"/>
                                        <w:sz w:val="18"/>
                                        <w:szCs w:val="18"/>
                                      </w:rPr>
                                      <w:t>BFI-2</w:t>
                                    </w:r>
                                  </w:p>
                                </w:txbxContent>
                              </wps:txbx>
                              <wps:bodyPr wrap="square" rtlCol="0">
                                <a:spAutoFit/>
                              </wps:bodyPr>
                            </wps:wsp>
                          </wpg:grpSp>
                          <wps:wsp>
                            <wps:cNvPr id="978" name="Straight Arrow Connector 978"/>
                            <wps:cNvCnPr>
                              <a:cxnSpLocks/>
                            </wps:cNvCnPr>
                            <wps:spPr>
                              <a:xfrm>
                                <a:off x="2344039" y="1963311"/>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9" name="Straight Arrow Connector 979"/>
                            <wps:cNvCnPr>
                              <a:cxnSpLocks/>
                            </wps:cNvCnPr>
                            <wps:spPr>
                              <a:xfrm>
                                <a:off x="2348575" y="2642066"/>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0" name="Straight Arrow Connector 980"/>
                            <wps:cNvCnPr>
                              <a:cxnSpLocks/>
                            </wps:cNvCnPr>
                            <wps:spPr>
                              <a:xfrm>
                                <a:off x="2340363" y="3335556"/>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981" name="Group 981"/>
                            <wpg:cNvGrpSpPr/>
                            <wpg:grpSpPr>
                              <a:xfrm>
                                <a:off x="1895490" y="4241651"/>
                                <a:ext cx="929801" cy="443346"/>
                                <a:chOff x="1895490" y="4241651"/>
                                <a:chExt cx="929801" cy="443346"/>
                              </a:xfrm>
                            </wpg:grpSpPr>
                            <wps:wsp>
                              <wps:cNvPr id="982" name="Rectangle 982"/>
                              <wps:cNvSpPr/>
                              <wps:spPr>
                                <a:xfrm>
                                  <a:off x="1895490" y="4241651"/>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3" name="TextBox 98"/>
                              <wps:cNvSpPr txBox="1"/>
                              <wps:spPr>
                                <a:xfrm>
                                  <a:off x="1997114" y="4306956"/>
                                  <a:ext cx="828177" cy="332601"/>
                                </a:xfrm>
                                <a:prstGeom prst="rect">
                                  <a:avLst/>
                                </a:prstGeom>
                                <a:noFill/>
                              </wps:spPr>
                              <wps:txbx>
                                <w:txbxContent>
                                  <w:p w14:paraId="05181118" w14:textId="77777777" w:rsidR="00230722" w:rsidRDefault="00230722" w:rsidP="00230722">
                                    <w:r>
                                      <w:rPr>
                                        <w:rFonts w:asciiTheme="minorHAnsi" w:hAnsi="Calibri" w:cstheme="minorBidi"/>
                                        <w:color w:val="000000" w:themeColor="text1"/>
                                        <w:kern w:val="24"/>
                                        <w:sz w:val="18"/>
                                        <w:szCs w:val="18"/>
                                      </w:rPr>
                                      <w:t>GPA, HBCL, &amp; UWES-S</w:t>
                                    </w:r>
                                  </w:p>
                                </w:txbxContent>
                              </wps:txbx>
                              <wps:bodyPr wrap="square" rtlCol="0">
                                <a:spAutoFit/>
                              </wps:bodyPr>
                            </wps:wsp>
                          </wpg:grpSp>
                          <wps:wsp>
                            <wps:cNvPr id="984" name="Straight Arrow Connector 984"/>
                            <wps:cNvCnPr>
                              <a:cxnSpLocks/>
                            </wps:cNvCnPr>
                            <wps:spPr>
                              <a:xfrm>
                                <a:off x="2352861" y="4006843"/>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13F384D5" id="Group 985" o:spid="_x0000_s1026" style="position:absolute;margin-left:6.65pt;margin-top:27.7pt;width:260.95pt;height:402.9pt;z-index:251659264" coordsize="33140,51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">
                <v:oval id="Oval 7" o:spid="_x0000_s1027" style="position:absolute;left:9355;width:12715;height:7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" filled="f" strokecolor="black [3213]" strokeweight="1pt">
                  <v:stroke joinstyle="miter"/>
                </v:oval>
                <v:shapetype id="_x0000_t202" coordsize="21600,21600" o:spt="202" path="m,l,21600r21600,l21600,xe">
                  <v:stroke joinstyle="miter"/>
                  <v:path gradientshapeok="t" o:connecttype="rect"/>
                </v:shapetype>
                <v:shape id="TextBox 9" o:spid="_x0000_s1028" type="#_x0000_t202" style="position:absolute;left:11676;top:2250;width:1128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" filled="f" stroked="f">
                  <v:textbox style="mso-fit-shape-to-text:t">
                    <w:txbxContent>
                      <w:p w14:paraId="7A059EAC" w14:textId="77777777" w:rsidR="00230722" w:rsidRDefault="00230722" w:rsidP="00230722">
                        <w:r>
                          <w:rPr>
                            <w:rFonts w:asciiTheme="minorHAnsi" w:hAnsi="Calibri" w:cstheme="minorBidi"/>
                            <w:color w:val="000000" w:themeColor="text1"/>
                            <w:kern w:val="24"/>
                            <w:sz w:val="18"/>
                            <w:szCs w:val="18"/>
                          </w:rPr>
                          <w:t>750 US Student sample</w:t>
                        </w:r>
                      </w:p>
                    </w:txbxContent>
                  </v:textbox>
                </v:shape>
                <v:group id="Group 8" o:spid="_x0000_s1029" style="position:absolute;top:7666;width:33140;height:43501" coordorigin=",7650" coordsize="29757,39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line id="Straight Connector 9" o:spid="_x0000_s1030" style="position:absolute;visibility:visible;mso-wrap-style:square" from="14050,7650" to="14050,9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" strokecolor="black [3213]" strokeweight="1.5pt">
                    <v:stroke joinstyle="miter"/>
                    <o:lock v:ext="edit" shapetype="f"/>
                  </v:line>
                  <v:line id="Straight Connector 10" o:spid="_x0000_s1031" style="position:absolute;visibility:visible;mso-wrap-style:square" from="5037,9929" to="23300,9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o:lock v:ext="edit" shapetype="f"/>
                  </v:line>
                  <v:shapetype id="_x0000_t32" coordsize="21600,21600" o:spt="32" o:oned="t" path="m,l21600,21600e" filled="f">
                    <v:path arrowok="t" fillok="f" o:connecttype="none"/>
                    <o:lock v:ext="edit" shapetype="t"/>
                  </v:shapetype>
                  <v:shape id="Straight Arrow Connector 11" o:spid="_x0000_s1032" type="#_x0000_t32" style="position:absolute;left:5037;top:9805;width:0;height:44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" strokecolor="black [3213]" strokeweight="1.5pt">
                    <v:stroke endarrow="block" joinstyle="miter"/>
                  </v:shape>
                  <v:shape id="Straight Arrow Connector 12" o:spid="_x0000_s1033" type="#_x0000_t32" style="position:absolute;left:14050;top:9805;width:0;height:44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" strokecolor="black [3213]" strokeweight="1.5pt">
                    <v:stroke endarrow="block" joinstyle="miter"/>
                  </v:shape>
                  <v:shape id="Straight Arrow Connector 18" o:spid="_x0000_s1034" type="#_x0000_t32" style="position:absolute;left:23300;top:9825;width:0;height:44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" strokecolor="black [3213]" strokeweight="1.5pt">
                    <v:stroke endarrow="block" joinstyle="miter"/>
                  </v:shape>
                  <v:group id="Group 20" o:spid="_x0000_s1035" style="position:absolute;left:550;top:14239;width:9453;height:5316" coordorigin="550,14239" coordsize="9453,5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oval id="Oval 21" o:spid="_x0000_s1036" style="position:absolute;left:550;top:14239;width:8975;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" filled="f" strokecolor="black [3213]" strokeweight="1pt">
                      <v:stroke joinstyle="miter"/>
                    </v:oval>
                    <v:shape id="TextBox 142" o:spid="_x0000_s1037" type="#_x0000_t202" style="position:absolute;left:550;top:15163;width:9453;height:33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44A51FCD" w14:textId="77777777" w:rsidR="00230722" w:rsidRDefault="00230722" w:rsidP="00230722">
                            <w:r>
                              <w:rPr>
                                <w:rFonts w:asciiTheme="minorHAnsi" w:hAnsi="Calibri" w:cstheme="minorBidi"/>
                                <w:color w:val="000000" w:themeColor="text1"/>
                                <w:kern w:val="24"/>
                                <w:sz w:val="18"/>
                                <w:szCs w:val="18"/>
                              </w:rPr>
                              <w:t>method one group</w:t>
                            </w:r>
                          </w:p>
                          <w:p w14:paraId="0DC1C3EF" w14:textId="77777777" w:rsidR="00230722" w:rsidRDefault="00230722" w:rsidP="00230722">
                            <w:r>
                              <w:rPr>
                                <w:rFonts w:asciiTheme="minorHAnsi" w:hAnsi="Calibri" w:cstheme="minorBidi"/>
                                <w:color w:val="000000" w:themeColor="text1"/>
                                <w:kern w:val="24"/>
                                <w:sz w:val="18"/>
                                <w:szCs w:val="18"/>
                              </w:rPr>
                              <w:t>N=150</w:t>
                            </w:r>
                          </w:p>
                        </w:txbxContent>
                      </v:textbox>
                    </v:shape>
                  </v:group>
                  <v:group id="Group 25" o:spid="_x0000_s1038" style="position:absolute;left:9645;top:14194;width:9482;height:5316" coordorigin="9645,14194" coordsize="9482,5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27" o:spid="_x0000_s1039" style="position:absolute;left:9645;top:14194;width:8975;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" filled="f" strokecolor="black [3213]" strokeweight="1pt">
                      <v:stroke joinstyle="miter"/>
                    </v:oval>
                    <v:shape id="TextBox 140" o:spid="_x0000_s1040" type="#_x0000_t202" style="position:absolute;left:9645;top:15118;width:9482;height:33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" filled="f" stroked="f">
                      <v:textbox style="mso-fit-shape-to-text:t">
                        <w:txbxContent>
                          <w:p w14:paraId="5D864DBD" w14:textId="77777777" w:rsidR="00230722" w:rsidRDefault="00230722" w:rsidP="00230722">
                            <w:r>
                              <w:rPr>
                                <w:rFonts w:asciiTheme="minorHAnsi" w:hAnsi="Calibri" w:cstheme="minorBidi"/>
                                <w:color w:val="000000" w:themeColor="text1"/>
                                <w:kern w:val="24"/>
                                <w:sz w:val="18"/>
                                <w:szCs w:val="18"/>
                              </w:rPr>
                              <w:t>method two group</w:t>
                            </w:r>
                          </w:p>
                          <w:p w14:paraId="0461220E" w14:textId="77777777" w:rsidR="00230722" w:rsidRDefault="00230722" w:rsidP="00230722">
                            <w:r>
                              <w:rPr>
                                <w:rFonts w:asciiTheme="minorHAnsi" w:hAnsi="Calibri" w:cstheme="minorBidi"/>
                                <w:color w:val="000000" w:themeColor="text1"/>
                                <w:kern w:val="24"/>
                                <w:sz w:val="18"/>
                                <w:szCs w:val="18"/>
                              </w:rPr>
                              <w:t>N=300</w:t>
                            </w:r>
                          </w:p>
                        </w:txbxContent>
                      </v:textbox>
                    </v:shape>
                  </v:group>
                  <v:group id="Group 31" o:spid="_x0000_s1041" style="position:absolute;left:18285;top:14251;width:10127;height:5316" coordorigin="18285,14251" coordsize="10126,5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oval id="Oval 33" o:spid="_x0000_s1042" style="position:absolute;left:18737;top:14251;width:8975;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" filled="f" strokecolor="black [3213]" strokeweight="1pt">
                      <v:stroke joinstyle="miter"/>
                    </v:oval>
                    <v:shape id="TextBox 138" o:spid="_x0000_s1043" type="#_x0000_t202" style="position:absolute;left:18285;top:15175;width:10127;height:33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" filled="f" stroked="f">
                      <v:textbox style="mso-fit-shape-to-text:t">
                        <w:txbxContent>
                          <w:p w14:paraId="1D643720" w14:textId="77777777" w:rsidR="00230722" w:rsidRDefault="00230722" w:rsidP="00230722">
                            <w:r>
                              <w:rPr>
                                <w:rFonts w:asciiTheme="minorHAnsi" w:hAnsi="Calibri" w:cstheme="minorBidi"/>
                                <w:color w:val="000000" w:themeColor="text1"/>
                                <w:kern w:val="24"/>
                                <w:sz w:val="18"/>
                                <w:szCs w:val="18"/>
                              </w:rPr>
                              <w:t>method three group</w:t>
                            </w:r>
                          </w:p>
                          <w:p w14:paraId="28A37768" w14:textId="77777777" w:rsidR="00230722" w:rsidRDefault="00230722" w:rsidP="00230722">
                            <w:r>
                              <w:rPr>
                                <w:rFonts w:asciiTheme="minorHAnsi" w:hAnsi="Calibri" w:cstheme="minorBidi"/>
                                <w:color w:val="000000" w:themeColor="text1"/>
                                <w:kern w:val="24"/>
                                <w:sz w:val="18"/>
                                <w:szCs w:val="18"/>
                              </w:rPr>
                              <w:t>N=300</w:t>
                            </w:r>
                          </w:p>
                        </w:txbxContent>
                      </v:textbox>
                    </v:shape>
                  </v:group>
                  <v:group id="Group 37" o:spid="_x0000_s1044" style="position:absolute;top:19623;width:11279;height:27364" coordorigin=",19623" coordsize="11697,27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Group 38" o:spid="_x0000_s1045" style="position:absolute;left:541;top:21978;width:9312;height:4433" coordorigin="541,21978" coordsize="9312,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ect id="Rectangle 39" o:spid="_x0000_s1046" style="position:absolute;left:541;top:21978;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ONoxgAAANsAAAAPAAAAZHJzL2Rvd25yZXYueG1sRI9Ba8JA&#10;FITvhf6H5RV6Ed1oo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XsDjaMYAAADbAAAA&#10;DwAAAAAAAAAAAAAAAAAHAgAAZHJzL2Rvd25yZXYueG1sUEsFBgAAAAADAAMAtwAAAPoCAAAAAA==&#10;" filled="f" strokecolor="black [3213]" strokeweight="1pt"/>
                      <v:shape id="TextBox 136" o:spid="_x0000_s1047" type="#_x0000_t202" style="position:absolute;left:1096;top:23199;width:8757;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EglvgAAANsAAAAPAAAAZHJzL2Rvd25yZXYueG1sRE9Na8JA&#10;EL0X/A/LCL3Vjc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NkwSCW+AAAA2wAAAA8AAAAAAAAA&#10;AAAAAAAABwIAAGRycy9kb3ducmV2LnhtbFBLBQYAAAAAAwADALcAAADyAgAAAAA=&#10;" filled="f" stroked="f">
                        <v:textbox style="mso-fit-shape-to-text:t">
                          <w:txbxContent>
                            <w:p w14:paraId="22288DC6" w14:textId="77777777" w:rsidR="00230722" w:rsidRDefault="00230722" w:rsidP="00230722">
                              <w:r>
                                <w:rPr>
                                  <w:rFonts w:asciiTheme="minorHAnsi" w:hAnsi="Calibri" w:cstheme="minorBidi"/>
                                  <w:color w:val="000000" w:themeColor="text1"/>
                                  <w:kern w:val="24"/>
                                  <w:sz w:val="18"/>
                                  <w:szCs w:val="18"/>
                                </w:rPr>
                                <w:t>demographics</w:t>
                              </w:r>
                            </w:p>
                          </w:txbxContent>
                        </v:textbox>
                      </v:shape>
                    </v:group>
                    <v:group id="Group 42" o:spid="_x0000_s1048" style="position:absolute;top:28793;width:11697;height:10220" coordorigin=",28793" coordsize="11697,10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rect id="Rectangle 43" o:spid="_x0000_s1049" style="position:absolute;left:572;top:28793;width:9098;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shape id="TextBox 134" o:spid="_x0000_s1050" type="#_x0000_t202" style="position:absolute;top:36935;width:11697;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08D3B93A" w14:textId="77777777" w:rsidR="00230722" w:rsidRDefault="00230722" w:rsidP="00230722">
                              <w:r>
                                <w:rPr>
                                  <w:rFonts w:asciiTheme="minorHAnsi" w:hAnsi="Calibri" w:cstheme="minorBidi"/>
                                  <w:color w:val="000000" w:themeColor="text1"/>
                                  <w:kern w:val="24"/>
                                  <w:sz w:val="18"/>
                                  <w:szCs w:val="18"/>
                                </w:rPr>
                                <w:t xml:space="preserve">self-rated vignettes </w:t>
                              </w:r>
                            </w:p>
                          </w:txbxContent>
                        </v:textbox>
                      </v:shape>
                    </v:group>
                    <v:group id="Group 45" o:spid="_x0000_s1051" style="position:absolute;left:434;top:30180;width:9098;height:9947" coordorigin="434,30180" coordsize="9097,9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52" style="position:absolute;left:434;top:35694;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shape id="TextBox 132" o:spid="_x0000_s1053" type="#_x0000_t202" style="position:absolute;left:3117;top:30180;width:5070;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dBRwgAAANsAAAAPAAAAZHJzL2Rvd25yZXYueG1sRI9Ba8JA&#10;FITvBf/D8oTe6kax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BW2dBRwgAAANsAAAAPAAAA&#10;AAAAAAAAAAAAAAcCAABkcnMvZG93bnJldi54bWxQSwUGAAAAAAMAAwC3AAAA9gIAAAAA&#10;" filled="f" stroked="f">
                        <v:textbox style="mso-fit-shape-to-text:t">
                          <w:txbxContent>
                            <w:p w14:paraId="3D75A6CF" w14:textId="77777777" w:rsidR="00230722" w:rsidRDefault="00230722" w:rsidP="00230722">
                              <w:r>
                                <w:rPr>
                                  <w:rFonts w:asciiTheme="minorHAnsi" w:hAnsi="Calibri" w:cstheme="minorBidi"/>
                                  <w:color w:val="000000" w:themeColor="text1"/>
                                  <w:kern w:val="24"/>
                                  <w:sz w:val="18"/>
                                  <w:szCs w:val="18"/>
                                </w:rPr>
                                <w:t>BFI-2</w:t>
                              </w:r>
                            </w:p>
                          </w:txbxContent>
                        </v:textbox>
                      </v:shape>
                    </v:group>
                    <v:shape id="Straight Arrow Connector 48" o:spid="_x0000_s1054" type="#_x0000_t32" style="position:absolute;left:5044;top:19623;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" strokecolor="black [3213]" strokeweight="1.5pt">
                      <v:stroke endarrow="block" joinstyle="miter"/>
                      <o:lock v:ext="edit" shapetype="f"/>
                    </v:shape>
                    <v:shape id="Straight Arrow Connector 49" o:spid="_x0000_s1055" type="#_x0000_t32" style="position:absolute;left:5090;top:26411;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" strokecolor="black [3213]" strokeweight="1.5pt">
                      <v:stroke endarrow="block" joinstyle="miter"/>
                      <o:lock v:ext="edit" shapetype="f"/>
                    </v:shape>
                    <v:shape id="Straight Arrow Connector 50" o:spid="_x0000_s1056" type="#_x0000_t32" style="position:absolute;left:5008;top:33346;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" strokecolor="black [3213]" strokeweight="1.5pt">
                      <v:stroke endarrow="block" joinstyle="miter"/>
                      <o:lock v:ext="edit" shapetype="f"/>
                    </v:shape>
                    <v:group id="Group 51" o:spid="_x0000_s1057" style="position:absolute;left:559;top:42407;width:9298;height:4433" coordorigin="559,42407" coordsize="9298,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52" o:spid="_x0000_s1058" style="position:absolute;left:559;top:42407;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shape id="TextBox 130" o:spid="_x0000_s1059" type="#_x0000_t202" style="position:absolute;left:1575;top:43060;width:8282;height:3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658D2AA3" w14:textId="77777777" w:rsidR="00230722" w:rsidRDefault="00230722" w:rsidP="00230722">
                              <w:r>
                                <w:rPr>
                                  <w:rFonts w:asciiTheme="minorHAnsi" w:hAnsi="Calibri" w:cstheme="minorBidi"/>
                                  <w:color w:val="000000" w:themeColor="text1"/>
                                  <w:kern w:val="24"/>
                                  <w:sz w:val="18"/>
                                  <w:szCs w:val="18"/>
                                </w:rPr>
                                <w:t>GPA, HBCL, &amp; UWES-S</w:t>
                              </w:r>
                            </w:p>
                          </w:txbxContent>
                        </v:textbox>
                      </v:shape>
                    </v:group>
                    <v:shape id="Straight Arrow Connector 54" o:spid="_x0000_s1060" type="#_x0000_t32" style="position:absolute;left:5133;top:40059;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08xxgAAANsAAAAPAAAAZHJzL2Rvd25yZXYueG1sRI9Pa8JA&#10;FMTvgt9heYIXqRul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SCtPMcYAAADbAAAA&#10;DwAAAAAAAAAAAAAAAAAHAgAAZHJzL2Rvd25yZXYueG1sUEsFBgAAAAADAAMAtwAAAPoCAAAAAA==&#10;" strokecolor="black [3213]" strokeweight="1.5pt">
                      <v:stroke endarrow="block" joinstyle="miter"/>
                      <o:lock v:ext="edit" shapetype="f"/>
                    </v:shape>
                  </v:group>
                  <v:group id="Group 55" o:spid="_x0000_s1061" style="position:absolute;left:9631;top:19672;width:9214;height:27364" coordorigin="9631,19672" coordsize="9555,27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group id="Group 56" o:spid="_x0000_s1062" style="position:absolute;left:9738;top:22026;width:9312;height:4434" coordorigin="9738,22026" coordsize="9312,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57" o:spid="_x0000_s1063" style="position:absolute;left:9738;top:22026;width:9098;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shape id="TextBox 120" o:spid="_x0000_s1064" type="#_x0000_t202" style="position:absolute;left:10293;top:23248;width:8757;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" filled="f" stroked="f">
                        <v:textbox style="mso-fit-shape-to-text:t">
                          <w:txbxContent>
                            <w:p w14:paraId="73A9AE71" w14:textId="77777777" w:rsidR="00230722" w:rsidRDefault="00230722" w:rsidP="00230722">
                              <w:r>
                                <w:rPr>
                                  <w:rFonts w:asciiTheme="minorHAnsi" w:hAnsi="Calibri" w:cstheme="minorBidi"/>
                                  <w:color w:val="000000" w:themeColor="text1"/>
                                  <w:kern w:val="24"/>
                                  <w:sz w:val="18"/>
                                  <w:szCs w:val="18"/>
                                </w:rPr>
                                <w:t>demographics</w:t>
                              </w:r>
                            </w:p>
                          </w:txbxContent>
                        </v:textbox>
                      </v:shape>
                    </v:group>
                    <v:group id="Group 59" o:spid="_x0000_s1065" style="position:absolute;left:9769;top:28842;width:9418;height:4434" coordorigin="9769,28842" coordsize="9418,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rect id="Rectangle 60" o:spid="_x0000_s1066" style="position:absolute;left:9769;top:28842;width:9097;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shape id="TextBox 118" o:spid="_x0000_s1067" type="#_x0000_t202" style="position:absolute;left:10330;top:30028;width:8857;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" filled="f" stroked="f">
                        <v:textbox style="mso-fit-shape-to-text:t">
                          <w:txbxContent>
                            <w:p w14:paraId="4F960F39" w14:textId="77777777" w:rsidR="00230722" w:rsidRDefault="00230722" w:rsidP="00230722">
                              <w:r>
                                <w:rPr>
                                  <w:rFonts w:asciiTheme="minorHAnsi" w:hAnsi="Calibri" w:cstheme="minorBidi"/>
                                  <w:color w:val="000000" w:themeColor="text1"/>
                                  <w:kern w:val="24"/>
                                  <w:sz w:val="18"/>
                                  <w:szCs w:val="18"/>
                                </w:rPr>
                                <w:t xml:space="preserve">fixed vignettes </w:t>
                              </w:r>
                            </w:p>
                          </w:txbxContent>
                        </v:textbox>
                      </v:shape>
                    </v:group>
                    <v:group id="Group 62" o:spid="_x0000_s1068" style="position:absolute;left:9631;top:35743;width:9098;height:4433" coordorigin="9631,35743" coordsize="9097,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rect id="Rectangle 63" o:spid="_x0000_s1069" style="position:absolute;left:9631;top:35743;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shape id="TextBox 116" o:spid="_x0000_s1070" type="#_x0000_t202" style="position:absolute;left:12302;top:37076;width:5069;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" filled="f" stroked="f">
                        <v:textbox style="mso-fit-shape-to-text:t">
                          <w:txbxContent>
                            <w:p w14:paraId="4AD2E662" w14:textId="77777777" w:rsidR="00230722" w:rsidRDefault="00230722" w:rsidP="00230722">
                              <w:r>
                                <w:rPr>
                                  <w:rFonts w:asciiTheme="minorHAnsi" w:hAnsi="Calibri" w:cstheme="minorBidi"/>
                                  <w:color w:val="000000" w:themeColor="text1"/>
                                  <w:kern w:val="24"/>
                                  <w:sz w:val="18"/>
                                  <w:szCs w:val="18"/>
                                </w:rPr>
                                <w:t>BFI-2</w:t>
                              </w:r>
                            </w:p>
                          </w:txbxContent>
                        </v:textbox>
                      </v:shape>
                    </v:group>
                    <v:shape id="Straight Arrow Connector 961" o:spid="_x0000_s1071" type="#_x0000_t32" style="position:absolute;left:14241;top:19672;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" strokecolor="black [3213]" strokeweight="1.5pt">
                      <v:stroke endarrow="block" joinstyle="miter"/>
                      <o:lock v:ext="edit" shapetype="f"/>
                    </v:shape>
                    <v:shape id="Straight Arrow Connector 962" o:spid="_x0000_s1072" type="#_x0000_t32" style="position:absolute;left:14287;top:26460;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" strokecolor="black [3213]" strokeweight="1.5pt">
                      <v:stroke endarrow="block" joinstyle="miter"/>
                      <o:lock v:ext="edit" shapetype="f"/>
                    </v:shape>
                    <v:shape id="Straight Arrow Connector 963" o:spid="_x0000_s1073" type="#_x0000_t32" style="position:absolute;left:14204;top:33395;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" strokecolor="black [3213]" strokeweight="1.5pt">
                      <v:stroke endarrow="block" joinstyle="miter"/>
                      <o:lock v:ext="edit" shapetype="f"/>
                    </v:shape>
                    <v:group id="Group 964" o:spid="_x0000_s1074" style="position:absolute;left:9756;top:42456;width:9298;height:4433" coordorigin="9756,42456" coordsize="9298,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">
                      <v:rect id="Rectangle 965" o:spid="_x0000_s1075" style="position:absolute;left:9756;top:42456;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" filled="f" strokecolor="black [3213]" strokeweight="1pt"/>
                      <v:shape id="TextBox 114" o:spid="_x0000_s1076" type="#_x0000_t202" style="position:absolute;left:10772;top:43109;width:8282;height:3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" filled="f" stroked="f">
                        <v:textbox style="mso-fit-shape-to-text:t">
                          <w:txbxContent>
                            <w:p w14:paraId="17DD0DED" w14:textId="77777777" w:rsidR="00230722" w:rsidRDefault="00230722" w:rsidP="00230722">
                              <w:r>
                                <w:rPr>
                                  <w:rFonts w:asciiTheme="minorHAnsi" w:hAnsi="Calibri" w:cstheme="minorBidi"/>
                                  <w:color w:val="000000" w:themeColor="text1"/>
                                  <w:kern w:val="24"/>
                                  <w:sz w:val="18"/>
                                  <w:szCs w:val="18"/>
                                </w:rPr>
                                <w:t>GPA, HBCL, &amp; UWES-S</w:t>
                              </w:r>
                            </w:p>
                          </w:txbxContent>
                        </v:textbox>
                      </v:shape>
                    </v:group>
                    <v:shape id="Straight Arrow Connector 967" o:spid="_x0000_s1077" type="#_x0000_t32" style="position:absolute;left:14329;top:40108;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" strokecolor="black [3213]" strokeweight="1.5pt">
                      <v:stroke endarrow="block" joinstyle="miter"/>
                      <o:lock v:ext="edit" shapetype="f"/>
                    </v:shape>
                  </v:group>
                  <v:group id="Group 968" o:spid="_x0000_s1078" style="position:absolute;left:18478;top:19633;width:11279;height:27363" coordorigin="18478,19633" coordsize="11697,27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">
                    <v:group id="Group 969" o:spid="_x0000_s1079" style="position:absolute;left:18936;top:21987;width:9313;height:4433" coordorigin="18936,21987" coordsize="9312,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">
                      <v:rect id="Rectangle 970" o:spid="_x0000_s1080" style="position:absolute;left:18936;top:21987;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" filled="f" strokecolor="black [3213]" strokeweight="1pt"/>
                      <v:shape id="TextBox 104" o:spid="_x0000_s1081" type="#_x0000_t202" style="position:absolute;left:19492;top:23208;width:8757;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" filled="f" stroked="f">
                        <v:textbox style="mso-fit-shape-to-text:t">
                          <w:txbxContent>
                            <w:p w14:paraId="166C0C26" w14:textId="77777777" w:rsidR="00230722" w:rsidRDefault="00230722" w:rsidP="00230722">
                              <w:r>
                                <w:rPr>
                                  <w:rFonts w:asciiTheme="minorHAnsi" w:hAnsi="Calibri" w:cstheme="minorBidi"/>
                                  <w:color w:val="000000" w:themeColor="text1"/>
                                  <w:kern w:val="24"/>
                                  <w:sz w:val="18"/>
                                  <w:szCs w:val="18"/>
                                </w:rPr>
                                <w:t>demographics</w:t>
                              </w:r>
                            </w:p>
                          </w:txbxContent>
                        </v:textbox>
                      </v:shape>
                    </v:group>
                    <v:group id="Group 972" o:spid="_x0000_s1082" style="position:absolute;left:18478;top:28802;width:11697;height:4434" coordorigin="18478,28802" coordsize="11697,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">
                      <v:rect id="Rectangle 973" o:spid="_x0000_s1083" style="position:absolute;left:18967;top:28802;width:9098;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" filled="f" strokecolor="black [3213]" strokeweight="1pt"/>
                      <v:shape id="TextBox 102" o:spid="_x0000_s1084" type="#_x0000_t202" style="position:absolute;left:18478;top:29891;width:11697;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" filled="f" stroked="f">
                        <v:textbox style="mso-fit-shape-to-text:t">
                          <w:txbxContent>
                            <w:p w14:paraId="4A1AD97B" w14:textId="77777777" w:rsidR="00230722" w:rsidRDefault="00230722" w:rsidP="00230722">
                              <w:r>
                                <w:rPr>
                                  <w:rFonts w:asciiTheme="minorHAnsi" w:hAnsi="Calibri" w:cstheme="minorBidi"/>
                                  <w:color w:val="000000" w:themeColor="text1"/>
                                  <w:kern w:val="24"/>
                                  <w:sz w:val="18"/>
                                  <w:szCs w:val="18"/>
                                </w:rPr>
                                <w:t xml:space="preserve">self-rated vignettes </w:t>
                              </w:r>
                            </w:p>
                          </w:txbxContent>
                        </v:textbox>
                      </v:shape>
                    </v:group>
                    <v:group id="Group 975" o:spid="_x0000_s1085" style="position:absolute;left:18829;top:35703;width:9098;height:4434" coordorigin="18829,35703" coordsize="9097,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">
                      <v:rect id="Rectangle 976" o:spid="_x0000_s1086" style="position:absolute;left:18829;top:35703;width:9098;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" filled="f" strokecolor="black [3213]" strokeweight="1pt"/>
                      <v:shape id="TextBox 100" o:spid="_x0000_s1087" type="#_x0000_t202" style="position:absolute;left:21500;top:37036;width:5070;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" filled="f" stroked="f">
                        <v:textbox style="mso-fit-shape-to-text:t">
                          <w:txbxContent>
                            <w:p w14:paraId="03162F0F" w14:textId="77777777" w:rsidR="00230722" w:rsidRDefault="00230722" w:rsidP="00230722">
                              <w:r>
                                <w:rPr>
                                  <w:rFonts w:asciiTheme="minorHAnsi" w:hAnsi="Calibri" w:cstheme="minorBidi"/>
                                  <w:color w:val="000000" w:themeColor="text1"/>
                                  <w:kern w:val="24"/>
                                  <w:sz w:val="18"/>
                                  <w:szCs w:val="18"/>
                                </w:rPr>
                                <w:t>BFI-2</w:t>
                              </w:r>
                            </w:p>
                          </w:txbxContent>
                        </v:textbox>
                      </v:shape>
                    </v:group>
                    <v:shape id="Straight Arrow Connector 978" o:spid="_x0000_s1088" type="#_x0000_t32" style="position:absolute;left:23440;top:19633;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" strokecolor="black [3213]" strokeweight="1.5pt">
                      <v:stroke endarrow="block" joinstyle="miter"/>
                      <o:lock v:ext="edit" shapetype="f"/>
                    </v:shape>
                    <v:shape id="Straight Arrow Connector 979" o:spid="_x0000_s1089" type="#_x0000_t32" style="position:absolute;left:23485;top:26420;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" strokecolor="black [3213]" strokeweight="1.5pt">
                      <v:stroke endarrow="block" joinstyle="miter"/>
                      <o:lock v:ext="edit" shapetype="f"/>
                    </v:shape>
                    <v:shape id="Straight Arrow Connector 980" o:spid="_x0000_s1090" type="#_x0000_t32" style="position:absolute;left:23403;top:33355;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" strokecolor="black [3213]" strokeweight="1.5pt">
                      <v:stroke endarrow="block" joinstyle="miter"/>
                      <o:lock v:ext="edit" shapetype="f"/>
                    </v:shape>
                    <v:group id="Group 981" o:spid="_x0000_s1091" style="position:absolute;left:18954;top:42416;width:9298;height:4433" coordorigin="18954,42416" coordsize="9298,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rect id="Rectangle 982" o:spid="_x0000_s1092" style="position:absolute;left:18954;top:42416;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" filled="f" strokecolor="black [3213]" strokeweight="1pt"/>
                      <v:shape id="TextBox 98" o:spid="_x0000_s1093" type="#_x0000_t202" style="position:absolute;left:19971;top:43069;width:8281;height:3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" filled="f" stroked="f">
                        <v:textbox style="mso-fit-shape-to-text:t">
                          <w:txbxContent>
                            <w:p w14:paraId="05181118" w14:textId="77777777" w:rsidR="00230722" w:rsidRDefault="00230722" w:rsidP="00230722">
                              <w:r>
                                <w:rPr>
                                  <w:rFonts w:asciiTheme="minorHAnsi" w:hAnsi="Calibri" w:cstheme="minorBidi"/>
                                  <w:color w:val="000000" w:themeColor="text1"/>
                                  <w:kern w:val="24"/>
                                  <w:sz w:val="18"/>
                                  <w:szCs w:val="18"/>
                                </w:rPr>
                                <w:t>GPA, HBCL, &amp; UWES-S</w:t>
                              </w:r>
                            </w:p>
                          </w:txbxContent>
                        </v:textbox>
                      </v:shape>
                    </v:group>
                    <v:shape id="Straight Arrow Connector 984" o:spid="_x0000_s1094" type="#_x0000_t32" style="position:absolute;left:23528;top:40068;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" strokecolor="black [3213]" strokeweight="1.5pt">
                      <v:stroke endarrow="block" joinstyle="miter"/>
                      <o:lock v:ext="edit" shapetype="f"/>
                    </v:shape>
                  </v:group>
                </v:group>
              </v:group>
            </w:pict>
          </mc:Fallback>
        </mc:AlternateContent>
      </w:r>
      <w:r w:rsidR="002B5CC9" w:rsidRPr="00093743">
        <w:rPr>
          <w:bCs/>
        </w:rPr>
        <w:t xml:space="preserve">Figure </w:t>
      </w:r>
      <w:r w:rsidR="002D2259">
        <w:rPr>
          <w:bCs/>
        </w:rPr>
        <w:t>1</w:t>
      </w:r>
      <w:r w:rsidR="002B5CC9" w:rsidRPr="00093743">
        <w:rPr>
          <w:bCs/>
        </w:rPr>
        <w:t>: The Procedure Flow Chart</w:t>
      </w:r>
    </w:p>
    <w:p w14:paraId="536B50C8" w14:textId="746EDBBA" w:rsidR="002B5CC9" w:rsidRPr="001E25D1" w:rsidRDefault="002B5CC9">
      <w:pPr>
        <w:rPr>
          <w:b/>
        </w:rPr>
      </w:pPr>
      <w:r w:rsidRPr="001E25D1">
        <w:rPr>
          <w:b/>
        </w:rPr>
        <w:br w:type="page"/>
      </w:r>
    </w:p>
    <w:p w14:paraId="1B81831C" w14:textId="37A240A7" w:rsidR="00A774AD" w:rsidRDefault="005C3291" w:rsidP="00A774AD">
      <w:pPr>
        <w:spacing w:line="480" w:lineRule="auto"/>
        <w:rPr>
          <w:bCs/>
        </w:rPr>
      </w:pPr>
      <w:bookmarkStart w:id="13" w:name="_Hlk71277244"/>
      <w:r w:rsidRPr="005C3291">
        <w:rPr>
          <w:bCs/>
        </w:rPr>
        <w:lastRenderedPageBreak/>
        <w:t xml:space="preserve">Figure </w:t>
      </w:r>
      <w:r w:rsidR="00340171">
        <w:rPr>
          <w:bCs/>
        </w:rPr>
        <w:t>2</w:t>
      </w:r>
      <w:r w:rsidR="00B85DA5">
        <w:rPr>
          <w:bCs/>
        </w:rPr>
        <w:t>a</w:t>
      </w:r>
      <w:r w:rsidRPr="005C3291">
        <w:rPr>
          <w:bCs/>
        </w:rPr>
        <w:t xml:space="preserve">. </w:t>
      </w:r>
      <w:r w:rsidR="00A27C26">
        <w:rPr>
          <w:bCs/>
        </w:rPr>
        <w:t xml:space="preserve">Censored Ordered </w:t>
      </w:r>
      <w:proofErr w:type="spellStart"/>
      <w:r w:rsidR="00A27C26">
        <w:rPr>
          <w:bCs/>
        </w:rPr>
        <w:t>Probit</w:t>
      </w:r>
      <w:proofErr w:type="spellEnd"/>
      <w:r w:rsidR="00A27C26">
        <w:rPr>
          <w:bCs/>
        </w:rPr>
        <w:t xml:space="preserve"> Allocation </w:t>
      </w:r>
      <w:r w:rsidR="00B85DA5">
        <w:rPr>
          <w:bCs/>
        </w:rPr>
        <w:t>Graphs</w:t>
      </w:r>
    </w:p>
    <w:bookmarkEnd w:id="13"/>
    <w:p w14:paraId="24D1842D" w14:textId="4B4C5C76" w:rsidR="00B85DA5" w:rsidRDefault="00A27C26" w:rsidP="00A774AD">
      <w:pPr>
        <w:spacing w:line="480" w:lineRule="auto"/>
        <w:rPr>
          <w:bCs/>
        </w:rPr>
      </w:pPr>
      <w:r w:rsidRPr="00941335">
        <w:rPr>
          <w:noProof/>
        </w:rPr>
        <w:drawing>
          <wp:inline distT="0" distB="0" distL="0" distR="0" wp14:anchorId="543C1287" wp14:editId="1F9FB4B0">
            <wp:extent cx="4404742" cy="272057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404742" cy="2720576"/>
                    </a:xfrm>
                    <a:prstGeom prst="rect">
                      <a:avLst/>
                    </a:prstGeom>
                  </pic:spPr>
                </pic:pic>
              </a:graphicData>
            </a:graphic>
          </wp:inline>
        </w:drawing>
      </w:r>
    </w:p>
    <w:p w14:paraId="4B8403EB" w14:textId="77777777" w:rsidR="00B85DA5" w:rsidRDefault="00B85DA5">
      <w:pPr>
        <w:rPr>
          <w:bCs/>
        </w:rPr>
      </w:pPr>
      <w:r>
        <w:rPr>
          <w:bCs/>
        </w:rPr>
        <w:br w:type="page"/>
      </w:r>
    </w:p>
    <w:p w14:paraId="46FCB0ED" w14:textId="453CD278" w:rsidR="00B85DA5" w:rsidRDefault="00B85DA5" w:rsidP="00B85DA5">
      <w:pPr>
        <w:spacing w:line="480" w:lineRule="auto"/>
        <w:rPr>
          <w:bCs/>
        </w:rPr>
      </w:pPr>
      <w:r w:rsidRPr="005C3291">
        <w:rPr>
          <w:bCs/>
        </w:rPr>
        <w:lastRenderedPageBreak/>
        <w:t xml:space="preserve">Figure </w:t>
      </w:r>
      <w:r>
        <w:rPr>
          <w:bCs/>
        </w:rPr>
        <w:t>2</w:t>
      </w:r>
      <w:r>
        <w:rPr>
          <w:bCs/>
        </w:rPr>
        <w:t>b</w:t>
      </w:r>
      <w:r w:rsidRPr="005C3291">
        <w:rPr>
          <w:bCs/>
        </w:rPr>
        <w:t xml:space="preserve">. </w:t>
      </w:r>
      <w:r>
        <w:rPr>
          <w:bCs/>
        </w:rPr>
        <w:t xml:space="preserve">Censored Ordered </w:t>
      </w:r>
      <w:proofErr w:type="spellStart"/>
      <w:r>
        <w:rPr>
          <w:bCs/>
        </w:rPr>
        <w:t>Probit</w:t>
      </w:r>
      <w:proofErr w:type="spellEnd"/>
      <w:r>
        <w:rPr>
          <w:bCs/>
        </w:rPr>
        <w:t xml:space="preserve"> Allocation Graphs</w:t>
      </w:r>
    </w:p>
    <w:p w14:paraId="3667E86D" w14:textId="3B333271" w:rsidR="00B85DA5" w:rsidRDefault="000C0A31" w:rsidP="00A774AD">
      <w:pPr>
        <w:spacing w:line="480" w:lineRule="auto"/>
        <w:rPr>
          <w:bCs/>
        </w:rPr>
      </w:pPr>
      <w:r w:rsidRPr="00941335">
        <w:rPr>
          <w:noProof/>
        </w:rPr>
        <w:drawing>
          <wp:inline distT="0" distB="0" distL="0" distR="0" wp14:anchorId="3622DC30" wp14:editId="7265EDAF">
            <wp:extent cx="4404742" cy="2720576"/>
            <wp:effectExtent l="0" t="0" r="0" b="3810"/>
            <wp:docPr id="989" name="Picture 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04742" cy="2720576"/>
                    </a:xfrm>
                    <a:prstGeom prst="rect">
                      <a:avLst/>
                    </a:prstGeom>
                  </pic:spPr>
                </pic:pic>
              </a:graphicData>
            </a:graphic>
          </wp:inline>
        </w:drawing>
      </w:r>
    </w:p>
    <w:p w14:paraId="2C757636" w14:textId="77777777" w:rsidR="00B85DA5" w:rsidRDefault="00B85DA5">
      <w:pPr>
        <w:rPr>
          <w:bCs/>
        </w:rPr>
      </w:pPr>
      <w:r>
        <w:rPr>
          <w:bCs/>
        </w:rPr>
        <w:br w:type="page"/>
      </w:r>
    </w:p>
    <w:p w14:paraId="75EA3701" w14:textId="6C04BE4C" w:rsidR="00B85DA5" w:rsidRDefault="00B85DA5" w:rsidP="00B85DA5">
      <w:pPr>
        <w:spacing w:line="480" w:lineRule="auto"/>
        <w:rPr>
          <w:bCs/>
        </w:rPr>
      </w:pPr>
      <w:r w:rsidRPr="005C3291">
        <w:rPr>
          <w:bCs/>
        </w:rPr>
        <w:lastRenderedPageBreak/>
        <w:t xml:space="preserve">Figure </w:t>
      </w:r>
      <w:r>
        <w:rPr>
          <w:bCs/>
        </w:rPr>
        <w:t>2</w:t>
      </w:r>
      <w:r>
        <w:rPr>
          <w:bCs/>
        </w:rPr>
        <w:t>c</w:t>
      </w:r>
      <w:r w:rsidRPr="005C3291">
        <w:rPr>
          <w:bCs/>
        </w:rPr>
        <w:t xml:space="preserve">. </w:t>
      </w:r>
      <w:r>
        <w:rPr>
          <w:bCs/>
        </w:rPr>
        <w:t xml:space="preserve">Censored Ordered </w:t>
      </w:r>
      <w:proofErr w:type="spellStart"/>
      <w:r>
        <w:rPr>
          <w:bCs/>
        </w:rPr>
        <w:t>Probit</w:t>
      </w:r>
      <w:proofErr w:type="spellEnd"/>
      <w:r>
        <w:rPr>
          <w:bCs/>
        </w:rPr>
        <w:t xml:space="preserve"> Allocation Graphs</w:t>
      </w:r>
    </w:p>
    <w:p w14:paraId="7BE7896A" w14:textId="1116C8C0" w:rsidR="00A27C26" w:rsidRPr="005C3291" w:rsidRDefault="000C0A31" w:rsidP="00A774AD">
      <w:pPr>
        <w:spacing w:line="480" w:lineRule="auto"/>
        <w:rPr>
          <w:bCs/>
        </w:rPr>
      </w:pPr>
      <w:r w:rsidRPr="00941335">
        <w:rPr>
          <w:noProof/>
        </w:rPr>
        <w:drawing>
          <wp:inline distT="0" distB="0" distL="0" distR="0" wp14:anchorId="3220183C" wp14:editId="144E8F44">
            <wp:extent cx="4404742" cy="2720576"/>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04742" cy="2720576"/>
                    </a:xfrm>
                    <a:prstGeom prst="rect">
                      <a:avLst/>
                    </a:prstGeom>
                  </pic:spPr>
                </pic:pic>
              </a:graphicData>
            </a:graphic>
          </wp:inline>
        </w:drawing>
      </w:r>
    </w:p>
    <w:p w14:paraId="6674150D" w14:textId="7CC2B702" w:rsidR="00B85DA5" w:rsidRDefault="00A774AD">
      <w:pPr>
        <w:rPr>
          <w:b/>
        </w:rPr>
      </w:pPr>
      <w:r>
        <w:rPr>
          <w:b/>
        </w:rPr>
        <w:br w:type="page"/>
      </w:r>
    </w:p>
    <w:p w14:paraId="2AD3820B" w14:textId="5AF73CAE" w:rsidR="00B85DA5" w:rsidRDefault="00B85DA5" w:rsidP="00B85DA5">
      <w:pPr>
        <w:spacing w:line="480" w:lineRule="auto"/>
        <w:rPr>
          <w:bCs/>
        </w:rPr>
      </w:pPr>
      <w:r w:rsidRPr="005C3291">
        <w:rPr>
          <w:bCs/>
        </w:rPr>
        <w:lastRenderedPageBreak/>
        <w:t xml:space="preserve">Figure </w:t>
      </w:r>
      <w:r>
        <w:rPr>
          <w:bCs/>
        </w:rPr>
        <w:t>2</w:t>
      </w:r>
      <w:r>
        <w:rPr>
          <w:bCs/>
        </w:rPr>
        <w:t>d</w:t>
      </w:r>
      <w:r w:rsidRPr="005C3291">
        <w:rPr>
          <w:bCs/>
        </w:rPr>
        <w:t xml:space="preserve">. </w:t>
      </w:r>
      <w:r>
        <w:rPr>
          <w:bCs/>
        </w:rPr>
        <w:t xml:space="preserve">Censored Ordered </w:t>
      </w:r>
      <w:proofErr w:type="spellStart"/>
      <w:r>
        <w:rPr>
          <w:bCs/>
        </w:rPr>
        <w:t>Probit</w:t>
      </w:r>
      <w:proofErr w:type="spellEnd"/>
      <w:r>
        <w:rPr>
          <w:bCs/>
        </w:rPr>
        <w:t xml:space="preserve"> Allocation Graphs</w:t>
      </w:r>
    </w:p>
    <w:p w14:paraId="54F3D591" w14:textId="0F4B9880" w:rsidR="00B85DA5" w:rsidRDefault="000C0A31">
      <w:pPr>
        <w:rPr>
          <w:b/>
        </w:rPr>
      </w:pPr>
      <w:r w:rsidRPr="00941335">
        <w:rPr>
          <w:noProof/>
        </w:rPr>
        <w:drawing>
          <wp:inline distT="0" distB="0" distL="0" distR="0" wp14:anchorId="62262AAF" wp14:editId="6D4060A6">
            <wp:extent cx="4404742" cy="272057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04742" cy="2720576"/>
                    </a:xfrm>
                    <a:prstGeom prst="rect">
                      <a:avLst/>
                    </a:prstGeom>
                  </pic:spPr>
                </pic:pic>
              </a:graphicData>
            </a:graphic>
          </wp:inline>
        </w:drawing>
      </w:r>
      <w:r w:rsidR="00B85DA5">
        <w:rPr>
          <w:b/>
        </w:rPr>
        <w:br w:type="page"/>
      </w:r>
    </w:p>
    <w:p w14:paraId="751A08DC" w14:textId="6EC79F20" w:rsidR="00B85DA5" w:rsidRDefault="00B85DA5" w:rsidP="00B85DA5">
      <w:pPr>
        <w:spacing w:line="480" w:lineRule="auto"/>
        <w:rPr>
          <w:bCs/>
        </w:rPr>
      </w:pPr>
      <w:r w:rsidRPr="005C3291">
        <w:rPr>
          <w:bCs/>
        </w:rPr>
        <w:lastRenderedPageBreak/>
        <w:t xml:space="preserve">Figure </w:t>
      </w:r>
      <w:r>
        <w:rPr>
          <w:bCs/>
        </w:rPr>
        <w:t>2</w:t>
      </w:r>
      <w:r>
        <w:rPr>
          <w:bCs/>
        </w:rPr>
        <w:t>e</w:t>
      </w:r>
      <w:r w:rsidRPr="005C3291">
        <w:rPr>
          <w:bCs/>
        </w:rPr>
        <w:t xml:space="preserve">. </w:t>
      </w:r>
      <w:r>
        <w:rPr>
          <w:bCs/>
        </w:rPr>
        <w:t xml:space="preserve">Censored Ordered </w:t>
      </w:r>
      <w:proofErr w:type="spellStart"/>
      <w:r>
        <w:rPr>
          <w:bCs/>
        </w:rPr>
        <w:t>Probit</w:t>
      </w:r>
      <w:proofErr w:type="spellEnd"/>
      <w:r>
        <w:rPr>
          <w:bCs/>
        </w:rPr>
        <w:t xml:space="preserve"> Allocation Graphs</w:t>
      </w:r>
    </w:p>
    <w:p w14:paraId="235486C3" w14:textId="1083B7F7" w:rsidR="00A774AD" w:rsidRDefault="000C0A31">
      <w:pPr>
        <w:rPr>
          <w:b/>
        </w:rPr>
      </w:pPr>
      <w:r w:rsidRPr="00941335">
        <w:rPr>
          <w:noProof/>
        </w:rPr>
        <w:drawing>
          <wp:inline distT="0" distB="0" distL="0" distR="0" wp14:anchorId="6649B22A" wp14:editId="3444D77D">
            <wp:extent cx="4404742" cy="272057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04742" cy="2720576"/>
                    </a:xfrm>
                    <a:prstGeom prst="rect">
                      <a:avLst/>
                    </a:prstGeom>
                  </pic:spPr>
                </pic:pic>
              </a:graphicData>
            </a:graphic>
          </wp:inline>
        </w:drawing>
      </w:r>
      <w:r w:rsidR="00B85DA5">
        <w:rPr>
          <w:b/>
        </w:rPr>
        <w:br w:type="page"/>
      </w:r>
    </w:p>
    <w:p w14:paraId="3CD8BAE3" w14:textId="528F81D1" w:rsidR="004A13B6" w:rsidRPr="00093743" w:rsidRDefault="004A13B6" w:rsidP="004A13B6">
      <w:pPr>
        <w:spacing w:line="480" w:lineRule="auto"/>
        <w:jc w:val="center"/>
        <w:rPr>
          <w:b/>
        </w:rPr>
      </w:pPr>
      <w:r w:rsidRPr="00093743">
        <w:rPr>
          <w:b/>
        </w:rPr>
        <w:lastRenderedPageBreak/>
        <w:t>Appendix A: Health Behavior Checklist</w:t>
      </w:r>
    </w:p>
    <w:p w14:paraId="61866DE8" w14:textId="77777777" w:rsidR="004A13B6" w:rsidRPr="00093743" w:rsidRDefault="004A13B6" w:rsidP="004A13B6">
      <w:pPr>
        <w:spacing w:line="480" w:lineRule="auto"/>
        <w:rPr>
          <w:b/>
        </w:rPr>
      </w:pPr>
      <w:r w:rsidRPr="00093743">
        <w:rPr>
          <w:b/>
        </w:rPr>
        <w:t>Wellness Maintenance and Enhancement</w:t>
      </w:r>
    </w:p>
    <w:p w14:paraId="7D333625" w14:textId="77777777" w:rsidR="004A13B6" w:rsidRPr="00093743" w:rsidRDefault="004A13B6" w:rsidP="004A13B6">
      <w:pPr>
        <w:spacing w:line="480" w:lineRule="auto"/>
      </w:pPr>
      <w:r w:rsidRPr="00093743">
        <w:t>1. I exercise to stay healthy.</w:t>
      </w:r>
    </w:p>
    <w:p w14:paraId="30B1139E" w14:textId="77777777" w:rsidR="004A13B6" w:rsidRPr="00093743" w:rsidRDefault="004A13B6" w:rsidP="004A13B6">
      <w:pPr>
        <w:spacing w:line="480" w:lineRule="auto"/>
      </w:pPr>
      <w:r w:rsidRPr="00093743">
        <w:t>2. I gather information on things that affect my health by watching television and reading books, newspapers, or magazine articles.</w:t>
      </w:r>
    </w:p>
    <w:p w14:paraId="144A56B7" w14:textId="77777777" w:rsidR="004A13B6" w:rsidRPr="00093743" w:rsidRDefault="004A13B6" w:rsidP="004A13B6">
      <w:pPr>
        <w:spacing w:line="480" w:lineRule="auto"/>
      </w:pPr>
      <w:r w:rsidRPr="00093743">
        <w:t>3. I see a doctor for regular checkups.</w:t>
      </w:r>
    </w:p>
    <w:p w14:paraId="02ED5472" w14:textId="77777777" w:rsidR="004A13B6" w:rsidRPr="00093743" w:rsidRDefault="004A13B6" w:rsidP="004A13B6">
      <w:pPr>
        <w:spacing w:line="480" w:lineRule="auto"/>
      </w:pPr>
      <w:r w:rsidRPr="00093743">
        <w:t>4. I see a dentist for regular checkups.</w:t>
      </w:r>
    </w:p>
    <w:p w14:paraId="65CD4219" w14:textId="77777777" w:rsidR="004A13B6" w:rsidRPr="00093743" w:rsidRDefault="004A13B6" w:rsidP="004A13B6">
      <w:pPr>
        <w:spacing w:line="480" w:lineRule="auto"/>
      </w:pPr>
      <w:r w:rsidRPr="00093743">
        <w:t>5. I discuss health with friends, neighbors, and relatives.</w:t>
      </w:r>
    </w:p>
    <w:p w14:paraId="0E6DAB21" w14:textId="77777777" w:rsidR="004A13B6" w:rsidRPr="00093743" w:rsidRDefault="004A13B6" w:rsidP="004A13B6">
      <w:pPr>
        <w:spacing w:line="480" w:lineRule="auto"/>
      </w:pPr>
      <w:r w:rsidRPr="00093743">
        <w:t>6. I limit my intake of foods like coffee, sugar, fats, etc.</w:t>
      </w:r>
    </w:p>
    <w:p w14:paraId="204AC6A4" w14:textId="77777777" w:rsidR="004A13B6" w:rsidRPr="00093743" w:rsidRDefault="004A13B6" w:rsidP="004A13B6">
      <w:pPr>
        <w:spacing w:line="480" w:lineRule="auto"/>
      </w:pPr>
      <w:r w:rsidRPr="00093743">
        <w:t>7. I use dental floss regularly.</w:t>
      </w:r>
    </w:p>
    <w:p w14:paraId="6FB33726" w14:textId="77777777" w:rsidR="004A13B6" w:rsidRPr="00093743" w:rsidRDefault="004A13B6" w:rsidP="004A13B6">
      <w:pPr>
        <w:spacing w:line="480" w:lineRule="auto"/>
      </w:pPr>
      <w:r w:rsidRPr="00093743">
        <w:t>8. I watch my weight.</w:t>
      </w:r>
    </w:p>
    <w:p w14:paraId="4957A823" w14:textId="77777777" w:rsidR="004A13B6" w:rsidRPr="00093743" w:rsidRDefault="004A13B6" w:rsidP="004A13B6">
      <w:pPr>
        <w:spacing w:line="480" w:lineRule="auto"/>
      </w:pPr>
      <w:r w:rsidRPr="00093743">
        <w:t>9. I take vitamins.</w:t>
      </w:r>
    </w:p>
    <w:p w14:paraId="42DA1FF4" w14:textId="77777777" w:rsidR="004A13B6" w:rsidRPr="00093743" w:rsidRDefault="004A13B6" w:rsidP="004A13B6">
      <w:pPr>
        <w:spacing w:line="480" w:lineRule="auto"/>
      </w:pPr>
      <w:r w:rsidRPr="00093743">
        <w:t>10. I take health food supplements (</w:t>
      </w:r>
      <w:proofErr w:type="gramStart"/>
      <w:r w:rsidRPr="00093743">
        <w:t>e.g.</w:t>
      </w:r>
      <w:proofErr w:type="gramEnd"/>
      <w:r w:rsidRPr="00093743">
        <w:t xml:space="preserve"> protein additives, wheat germ, bran, lecithin).</w:t>
      </w:r>
    </w:p>
    <w:p w14:paraId="4508BA4B" w14:textId="77777777" w:rsidR="004A13B6" w:rsidRPr="00093743" w:rsidRDefault="004A13B6" w:rsidP="004A13B6">
      <w:pPr>
        <w:spacing w:line="480" w:lineRule="auto"/>
        <w:rPr>
          <w:b/>
        </w:rPr>
      </w:pPr>
      <w:r w:rsidRPr="00093743">
        <w:rPr>
          <w:b/>
        </w:rPr>
        <w:t>Accident Control</w:t>
      </w:r>
    </w:p>
    <w:p w14:paraId="7ADFA33D" w14:textId="77777777" w:rsidR="004A13B6" w:rsidRPr="00093743" w:rsidRDefault="004A13B6" w:rsidP="004A13B6">
      <w:pPr>
        <w:spacing w:line="480" w:lineRule="auto"/>
      </w:pPr>
      <w:r w:rsidRPr="00093743">
        <w:t>1. I keep emergency numbers near the phone.</w:t>
      </w:r>
    </w:p>
    <w:p w14:paraId="70864CC0" w14:textId="77777777" w:rsidR="004A13B6" w:rsidRPr="00093743" w:rsidRDefault="004A13B6" w:rsidP="004A13B6">
      <w:pPr>
        <w:spacing w:line="480" w:lineRule="auto"/>
      </w:pPr>
      <w:r w:rsidRPr="00093743">
        <w:t>2. I destroy old or unused medicines.</w:t>
      </w:r>
    </w:p>
    <w:p w14:paraId="6B3B49AC" w14:textId="77777777" w:rsidR="004A13B6" w:rsidRPr="00093743" w:rsidRDefault="004A13B6" w:rsidP="004A13B6">
      <w:pPr>
        <w:spacing w:line="480" w:lineRule="auto"/>
      </w:pPr>
      <w:r w:rsidRPr="00093743">
        <w:t>3. I have a first aid kit in my home.</w:t>
      </w:r>
    </w:p>
    <w:p w14:paraId="5C86494A" w14:textId="77777777" w:rsidR="004A13B6" w:rsidRPr="00093743" w:rsidRDefault="004A13B6" w:rsidP="004A13B6">
      <w:pPr>
        <w:spacing w:line="480" w:lineRule="auto"/>
      </w:pPr>
      <w:r w:rsidRPr="00093743">
        <w:t>4. I check the condition of electrical appliances, the car, etc. to avoid accidents.</w:t>
      </w:r>
    </w:p>
    <w:p w14:paraId="26B674D3" w14:textId="77777777" w:rsidR="004A13B6" w:rsidRPr="00093743" w:rsidRDefault="004A13B6" w:rsidP="004A13B6">
      <w:pPr>
        <w:spacing w:line="480" w:lineRule="auto"/>
      </w:pPr>
      <w:r w:rsidRPr="00093743">
        <w:t>5. I fix broken things around my home right away.</w:t>
      </w:r>
    </w:p>
    <w:p w14:paraId="40AC8D6E" w14:textId="77777777" w:rsidR="004A13B6" w:rsidRPr="00093743" w:rsidRDefault="004A13B6" w:rsidP="004A13B6">
      <w:pPr>
        <w:spacing w:line="480" w:lineRule="auto"/>
      </w:pPr>
      <w:r w:rsidRPr="00093743">
        <w:t>6. I learn first aid techniques.</w:t>
      </w:r>
    </w:p>
    <w:p w14:paraId="36BA9971" w14:textId="77777777" w:rsidR="004A13B6" w:rsidRPr="00093743" w:rsidRDefault="004A13B6" w:rsidP="004A13B6">
      <w:pPr>
        <w:spacing w:line="480" w:lineRule="auto"/>
        <w:rPr>
          <w:b/>
        </w:rPr>
      </w:pPr>
      <w:r w:rsidRPr="00093743">
        <w:rPr>
          <w:b/>
        </w:rPr>
        <w:t>Traffic Risk</w:t>
      </w:r>
    </w:p>
    <w:p w14:paraId="2F9D4DC8" w14:textId="77777777" w:rsidR="004A13B6" w:rsidRPr="00093743" w:rsidRDefault="004A13B6" w:rsidP="004A13B6">
      <w:pPr>
        <w:spacing w:line="480" w:lineRule="auto"/>
      </w:pPr>
      <w:r w:rsidRPr="00093743">
        <w:t>1. I cross busy streets in the middle of the block.</w:t>
      </w:r>
    </w:p>
    <w:p w14:paraId="40BDC14E" w14:textId="77777777" w:rsidR="004A13B6" w:rsidRPr="00093743" w:rsidRDefault="004A13B6" w:rsidP="004A13B6">
      <w:pPr>
        <w:spacing w:line="480" w:lineRule="auto"/>
      </w:pPr>
      <w:r w:rsidRPr="00093743">
        <w:t>2. I take more chances doing things than the average person.</w:t>
      </w:r>
    </w:p>
    <w:p w14:paraId="4AADAA66" w14:textId="77777777" w:rsidR="004A13B6" w:rsidRPr="00093743" w:rsidRDefault="004A13B6" w:rsidP="004A13B6">
      <w:pPr>
        <w:spacing w:line="480" w:lineRule="auto"/>
      </w:pPr>
      <w:r w:rsidRPr="00093743">
        <w:lastRenderedPageBreak/>
        <w:t>3. I speed while driving.</w:t>
      </w:r>
    </w:p>
    <w:p w14:paraId="036ED576" w14:textId="77777777" w:rsidR="004A13B6" w:rsidRPr="00093743" w:rsidRDefault="004A13B6" w:rsidP="004A13B6">
      <w:pPr>
        <w:spacing w:line="480" w:lineRule="auto"/>
      </w:pPr>
      <w:r w:rsidRPr="00093743">
        <w:t>4. I take chances when crossing the street.</w:t>
      </w:r>
    </w:p>
    <w:p w14:paraId="4DFFD181" w14:textId="77777777" w:rsidR="004A13B6" w:rsidRPr="00093743" w:rsidRDefault="004A13B6" w:rsidP="004A13B6">
      <w:pPr>
        <w:spacing w:line="480" w:lineRule="auto"/>
      </w:pPr>
      <w:r w:rsidRPr="00093743">
        <w:t xml:space="preserve">5. I carefully obey traffic rules, so I </w:t>
      </w:r>
      <w:proofErr w:type="gramStart"/>
      <w:r w:rsidRPr="00093743">
        <w:t>won't</w:t>
      </w:r>
      <w:proofErr w:type="gramEnd"/>
      <w:r w:rsidRPr="00093743">
        <w:t xml:space="preserve"> have accidents. [reverse scored]</w:t>
      </w:r>
    </w:p>
    <w:p w14:paraId="6A152032" w14:textId="77777777" w:rsidR="004A13B6" w:rsidRPr="00093743" w:rsidRDefault="004A13B6" w:rsidP="004A13B6">
      <w:pPr>
        <w:spacing w:line="480" w:lineRule="auto"/>
      </w:pPr>
      <w:r w:rsidRPr="00093743">
        <w:t>6. I cross the street against the stop light.</w:t>
      </w:r>
    </w:p>
    <w:p w14:paraId="4781124E" w14:textId="77777777" w:rsidR="004A13B6" w:rsidRPr="00093743" w:rsidRDefault="004A13B6" w:rsidP="004A13B6">
      <w:pPr>
        <w:spacing w:line="480" w:lineRule="auto"/>
      </w:pPr>
      <w:r w:rsidRPr="00093743">
        <w:t>7. I engage in activities or hobbies where accidents are possible (</w:t>
      </w:r>
      <w:proofErr w:type="gramStart"/>
      <w:r w:rsidRPr="00093743">
        <w:t>e.g.</w:t>
      </w:r>
      <w:proofErr w:type="gramEnd"/>
      <w:r w:rsidRPr="00093743">
        <w:t xml:space="preserve"> motorcycle riding, skiing, using power tools, sky or skin diving, hang-gliding, etc.).</w:t>
      </w:r>
    </w:p>
    <w:p w14:paraId="3DA802A4" w14:textId="77777777" w:rsidR="004A13B6" w:rsidRPr="00093743" w:rsidRDefault="004A13B6" w:rsidP="004A13B6">
      <w:pPr>
        <w:spacing w:line="480" w:lineRule="auto"/>
        <w:rPr>
          <w:b/>
        </w:rPr>
      </w:pPr>
      <w:r w:rsidRPr="00093743">
        <w:rPr>
          <w:b/>
        </w:rPr>
        <w:t>Substance Use Risk</w:t>
      </w:r>
    </w:p>
    <w:p w14:paraId="717A3247" w14:textId="77777777" w:rsidR="004A13B6" w:rsidRPr="00093743" w:rsidRDefault="004A13B6" w:rsidP="004A13B6">
      <w:pPr>
        <w:spacing w:line="480" w:lineRule="auto"/>
      </w:pPr>
      <w:r w:rsidRPr="00093743">
        <w:t>1. I do not drink alcohol. [reverse scored]</w:t>
      </w:r>
    </w:p>
    <w:p w14:paraId="77E7D2CA" w14:textId="77777777" w:rsidR="004A13B6" w:rsidRPr="00093743" w:rsidRDefault="004A13B6" w:rsidP="004A13B6">
      <w:pPr>
        <w:spacing w:line="480" w:lineRule="auto"/>
      </w:pPr>
      <w:r w:rsidRPr="00093743">
        <w:t>2. I don't take chemical substances which might injure my health (</w:t>
      </w:r>
      <w:proofErr w:type="gramStart"/>
      <w:r w:rsidRPr="00093743">
        <w:t>e.g.</w:t>
      </w:r>
      <w:proofErr w:type="gramEnd"/>
      <w:r w:rsidRPr="00093743">
        <w:t xml:space="preserve"> food additives, drugs, stimulants). [reverse scored]</w:t>
      </w:r>
    </w:p>
    <w:p w14:paraId="138E791C" w14:textId="77777777" w:rsidR="004A13B6" w:rsidRPr="00093743" w:rsidRDefault="004A13B6" w:rsidP="004A13B6">
      <w:pPr>
        <w:spacing w:line="480" w:lineRule="auto"/>
      </w:pPr>
      <w:r w:rsidRPr="00093743">
        <w:t xml:space="preserve">3. I </w:t>
      </w:r>
      <w:proofErr w:type="gramStart"/>
      <w:r w:rsidRPr="00093743">
        <w:t>don't</w:t>
      </w:r>
      <w:proofErr w:type="gramEnd"/>
      <w:r w:rsidRPr="00093743">
        <w:t xml:space="preserve"> smoke. [reverse scored]</w:t>
      </w:r>
    </w:p>
    <w:p w14:paraId="227A5429" w14:textId="06877A50" w:rsidR="004A13B6" w:rsidRPr="00093743" w:rsidRDefault="004A13B6" w:rsidP="00DF6918">
      <w:pPr>
        <w:spacing w:line="480" w:lineRule="auto"/>
        <w:ind w:left="720"/>
      </w:pPr>
    </w:p>
    <w:p w14:paraId="166C0278" w14:textId="77777777" w:rsidR="004A13B6" w:rsidRPr="00093743" w:rsidRDefault="004A13B6">
      <w:r w:rsidRPr="00093743">
        <w:br w:type="page"/>
      </w:r>
    </w:p>
    <w:p w14:paraId="2CE45687" w14:textId="77777777" w:rsidR="00587C50" w:rsidRPr="00093743" w:rsidRDefault="00587C50" w:rsidP="00587C50">
      <w:pPr>
        <w:spacing w:line="480" w:lineRule="auto"/>
        <w:jc w:val="center"/>
        <w:rPr>
          <w:b/>
        </w:rPr>
      </w:pPr>
      <w:r w:rsidRPr="00093743">
        <w:rPr>
          <w:b/>
        </w:rPr>
        <w:lastRenderedPageBreak/>
        <w:t>Appendix B: Utrecht Work Engagement Scale for Students</w:t>
      </w:r>
    </w:p>
    <w:p w14:paraId="4ED85162" w14:textId="77777777" w:rsidR="00587C50" w:rsidRPr="00093743" w:rsidRDefault="00587C50" w:rsidP="00587C50">
      <w:pPr>
        <w:spacing w:line="480" w:lineRule="auto"/>
        <w:rPr>
          <w:b/>
        </w:rPr>
      </w:pPr>
      <w:r w:rsidRPr="00093743">
        <w:rPr>
          <w:b/>
        </w:rPr>
        <w:t xml:space="preserve">Vigor (VI) </w:t>
      </w:r>
    </w:p>
    <w:p w14:paraId="5BB6FC5C" w14:textId="77777777" w:rsidR="00587C50" w:rsidRPr="00093743" w:rsidRDefault="00587C50" w:rsidP="00587C50">
      <w:pPr>
        <w:spacing w:line="480" w:lineRule="auto"/>
      </w:pPr>
      <w:r w:rsidRPr="00093743">
        <w:t xml:space="preserve">1. When I get up in the morning, I feel like going to class. </w:t>
      </w:r>
    </w:p>
    <w:p w14:paraId="15FC3482" w14:textId="77777777" w:rsidR="00587C50" w:rsidRPr="00093743" w:rsidRDefault="00587C50" w:rsidP="00587C50">
      <w:pPr>
        <w:spacing w:line="480" w:lineRule="auto"/>
      </w:pPr>
      <w:r w:rsidRPr="00093743">
        <w:t xml:space="preserve">2. When </w:t>
      </w:r>
      <w:proofErr w:type="gramStart"/>
      <w:r w:rsidRPr="00093743">
        <w:t>I’m</w:t>
      </w:r>
      <w:proofErr w:type="gramEnd"/>
      <w:r w:rsidRPr="00093743">
        <w:t xml:space="preserve"> doing my work as a student, I feel bursting with energy. </w:t>
      </w:r>
    </w:p>
    <w:p w14:paraId="077725F6" w14:textId="77777777" w:rsidR="00587C50" w:rsidRPr="00093743" w:rsidRDefault="00587C50" w:rsidP="00587C50">
      <w:pPr>
        <w:spacing w:line="480" w:lineRule="auto"/>
      </w:pPr>
      <w:r w:rsidRPr="00093743">
        <w:t>3. As far as my studies are concerned, I always persevere, even when things do not go well.</w:t>
      </w:r>
    </w:p>
    <w:p w14:paraId="00F813D4" w14:textId="77777777" w:rsidR="00587C50" w:rsidRPr="00093743" w:rsidRDefault="00587C50" w:rsidP="00587C50">
      <w:pPr>
        <w:spacing w:line="480" w:lineRule="auto"/>
      </w:pPr>
      <w:r w:rsidRPr="00093743">
        <w:t xml:space="preserve">4. I can continue studying for very long periods at a time. </w:t>
      </w:r>
    </w:p>
    <w:p w14:paraId="481D6E1A" w14:textId="77777777" w:rsidR="00587C50" w:rsidRPr="00093743" w:rsidRDefault="00587C50" w:rsidP="00587C50">
      <w:pPr>
        <w:spacing w:line="480" w:lineRule="auto"/>
      </w:pPr>
      <w:r w:rsidRPr="00093743">
        <w:t xml:space="preserve">5. I am very resilient, mentally, as far as my studies are concerned. </w:t>
      </w:r>
    </w:p>
    <w:p w14:paraId="2C15BD3B" w14:textId="77777777" w:rsidR="00587C50" w:rsidRPr="00093743" w:rsidRDefault="00587C50" w:rsidP="00587C50">
      <w:pPr>
        <w:spacing w:line="480" w:lineRule="auto"/>
      </w:pPr>
      <w:r w:rsidRPr="00093743">
        <w:t xml:space="preserve">6. I feel strong and vigorous when </w:t>
      </w:r>
      <w:proofErr w:type="gramStart"/>
      <w:r w:rsidRPr="00093743">
        <w:t>I’m</w:t>
      </w:r>
      <w:proofErr w:type="gramEnd"/>
      <w:r w:rsidRPr="00093743">
        <w:t xml:space="preserve"> studying or going to class. </w:t>
      </w:r>
    </w:p>
    <w:p w14:paraId="590940F2" w14:textId="77777777" w:rsidR="00587C50" w:rsidRPr="00093743" w:rsidRDefault="00587C50" w:rsidP="00587C50">
      <w:pPr>
        <w:spacing w:line="480" w:lineRule="auto"/>
        <w:rPr>
          <w:b/>
        </w:rPr>
      </w:pPr>
      <w:r w:rsidRPr="00093743">
        <w:rPr>
          <w:b/>
        </w:rPr>
        <w:t xml:space="preserve">Dedication (DE) </w:t>
      </w:r>
    </w:p>
    <w:p w14:paraId="530D6CD0" w14:textId="77777777" w:rsidR="00587C50" w:rsidRPr="00093743" w:rsidRDefault="00587C50" w:rsidP="00587C50">
      <w:pPr>
        <w:spacing w:line="480" w:lineRule="auto"/>
      </w:pPr>
      <w:r w:rsidRPr="00093743">
        <w:t xml:space="preserve">1. To me, my studies are challenging. </w:t>
      </w:r>
    </w:p>
    <w:p w14:paraId="45144CCA" w14:textId="77777777" w:rsidR="00587C50" w:rsidRPr="00093743" w:rsidRDefault="00587C50" w:rsidP="00587C50">
      <w:pPr>
        <w:spacing w:line="480" w:lineRule="auto"/>
      </w:pPr>
      <w:r w:rsidRPr="00093743">
        <w:t xml:space="preserve">2. My study inspires me. </w:t>
      </w:r>
    </w:p>
    <w:p w14:paraId="36D2CA6F" w14:textId="77777777" w:rsidR="00587C50" w:rsidRPr="00093743" w:rsidRDefault="00587C50" w:rsidP="00587C50">
      <w:pPr>
        <w:spacing w:line="480" w:lineRule="auto"/>
      </w:pPr>
      <w:r w:rsidRPr="00093743">
        <w:t xml:space="preserve">3. I am enthusiastic about my studies. </w:t>
      </w:r>
    </w:p>
    <w:p w14:paraId="4FACD120" w14:textId="77777777" w:rsidR="00587C50" w:rsidRPr="00093743" w:rsidRDefault="00587C50" w:rsidP="00587C50">
      <w:pPr>
        <w:spacing w:line="480" w:lineRule="auto"/>
      </w:pPr>
      <w:r w:rsidRPr="00093743">
        <w:t xml:space="preserve">4. I am proud of my studies. </w:t>
      </w:r>
    </w:p>
    <w:p w14:paraId="33DF996F" w14:textId="77777777" w:rsidR="00587C50" w:rsidRPr="00093743" w:rsidRDefault="00587C50" w:rsidP="00587C50">
      <w:pPr>
        <w:spacing w:line="480" w:lineRule="auto"/>
      </w:pPr>
      <w:r w:rsidRPr="00093743">
        <w:t xml:space="preserve">5. I find my studies full of meaning and purpose. </w:t>
      </w:r>
    </w:p>
    <w:p w14:paraId="240E04E1" w14:textId="77777777" w:rsidR="00587C50" w:rsidRPr="00093743" w:rsidRDefault="00587C50" w:rsidP="00587C50">
      <w:pPr>
        <w:spacing w:line="480" w:lineRule="auto"/>
        <w:rPr>
          <w:b/>
        </w:rPr>
      </w:pPr>
      <w:r w:rsidRPr="00093743">
        <w:rPr>
          <w:b/>
        </w:rPr>
        <w:t xml:space="preserve">Absorption (AB) </w:t>
      </w:r>
    </w:p>
    <w:p w14:paraId="48DDDF24" w14:textId="77777777" w:rsidR="00587C50" w:rsidRPr="00093743" w:rsidRDefault="00587C50" w:rsidP="00587C50">
      <w:pPr>
        <w:spacing w:line="480" w:lineRule="auto"/>
      </w:pPr>
      <w:r w:rsidRPr="00093743">
        <w:t xml:space="preserve">1. When I am studying, I forget everything else around me. </w:t>
      </w:r>
    </w:p>
    <w:p w14:paraId="02C632C9" w14:textId="77777777" w:rsidR="00587C50" w:rsidRPr="00093743" w:rsidRDefault="00587C50" w:rsidP="00587C50">
      <w:pPr>
        <w:spacing w:line="480" w:lineRule="auto"/>
      </w:pPr>
      <w:r w:rsidRPr="00093743">
        <w:t xml:space="preserve">2. Time flies when I am studying. </w:t>
      </w:r>
    </w:p>
    <w:p w14:paraId="0897002C" w14:textId="77777777" w:rsidR="00587C50" w:rsidRPr="00093743" w:rsidRDefault="00587C50" w:rsidP="00587C50">
      <w:pPr>
        <w:spacing w:line="480" w:lineRule="auto"/>
      </w:pPr>
      <w:r w:rsidRPr="00093743">
        <w:t xml:space="preserve">3. I get carried away when I am studying. </w:t>
      </w:r>
    </w:p>
    <w:p w14:paraId="23EE3F7A" w14:textId="77777777" w:rsidR="00587C50" w:rsidRPr="00093743" w:rsidRDefault="00587C50" w:rsidP="00587C50">
      <w:pPr>
        <w:spacing w:line="480" w:lineRule="auto"/>
      </w:pPr>
      <w:r w:rsidRPr="00093743">
        <w:t xml:space="preserve">4. It is difficult to detach myself from my studies. </w:t>
      </w:r>
    </w:p>
    <w:p w14:paraId="0605EB3B" w14:textId="77777777" w:rsidR="00587C50" w:rsidRPr="00093743" w:rsidRDefault="00587C50" w:rsidP="00587C50">
      <w:pPr>
        <w:spacing w:line="480" w:lineRule="auto"/>
      </w:pPr>
      <w:r w:rsidRPr="00093743">
        <w:t xml:space="preserve">5. I am immersed in my studies. </w:t>
      </w:r>
    </w:p>
    <w:p w14:paraId="2C1DD857" w14:textId="77777777" w:rsidR="00587C50" w:rsidRPr="00093743" w:rsidRDefault="00587C50" w:rsidP="00587C50">
      <w:pPr>
        <w:spacing w:line="480" w:lineRule="auto"/>
      </w:pPr>
      <w:r w:rsidRPr="00093743">
        <w:t>6. I feel happy when I am studying intensely.</w:t>
      </w:r>
    </w:p>
    <w:p w14:paraId="13DE1E6E" w14:textId="4345BCB5" w:rsidR="00F251BA" w:rsidRPr="00093743" w:rsidRDefault="00F251BA"/>
    <w:p w14:paraId="65653136" w14:textId="77777777" w:rsidR="00F251BA" w:rsidRPr="00093743" w:rsidRDefault="00F251BA">
      <w:r w:rsidRPr="00093743">
        <w:br w:type="page"/>
      </w:r>
    </w:p>
    <w:p w14:paraId="728A6B5D" w14:textId="77777777" w:rsidR="00F251BA" w:rsidRPr="00093743" w:rsidRDefault="00F251BA"/>
    <w:p w14:paraId="269B4FBD" w14:textId="77777777" w:rsidR="00F251BA" w:rsidRPr="00093743" w:rsidRDefault="00F251BA" w:rsidP="00F251BA">
      <w:pPr>
        <w:spacing w:line="480" w:lineRule="auto"/>
        <w:jc w:val="center"/>
        <w:rPr>
          <w:b/>
        </w:rPr>
      </w:pPr>
      <w:r w:rsidRPr="00093743">
        <w:rPr>
          <w:b/>
        </w:rPr>
        <w:t>Appendix C: Big Five Inventroy-2</w:t>
      </w:r>
    </w:p>
    <w:p w14:paraId="2F4ED2EA" w14:textId="77777777" w:rsidR="00F251BA" w:rsidRPr="00093743" w:rsidRDefault="00F251BA" w:rsidP="00F251BA">
      <w:pPr>
        <w:spacing w:line="480" w:lineRule="auto"/>
        <w:rPr>
          <w:b/>
          <w:bCs/>
        </w:rPr>
      </w:pPr>
      <w:r w:rsidRPr="00093743">
        <w:rPr>
          <w:b/>
          <w:bCs/>
        </w:rPr>
        <w:t>Extraversion</w:t>
      </w:r>
    </w:p>
    <w:p w14:paraId="7DFE18E5" w14:textId="77777777" w:rsidR="00F251BA" w:rsidRPr="00093743" w:rsidRDefault="00F251BA" w:rsidP="00F251BA">
      <w:pPr>
        <w:spacing w:line="480" w:lineRule="auto"/>
        <w:rPr>
          <w:b/>
          <w:bCs/>
        </w:rPr>
      </w:pPr>
      <w:r w:rsidRPr="00093743">
        <w:rPr>
          <w:b/>
          <w:bCs/>
        </w:rPr>
        <w:tab/>
        <w:t>Sociability items</w:t>
      </w:r>
    </w:p>
    <w:p w14:paraId="180E0ABF" w14:textId="77777777" w:rsidR="00F251BA" w:rsidRPr="00093743" w:rsidRDefault="00F251BA" w:rsidP="00F251BA">
      <w:pPr>
        <w:pStyle w:val="ListParagraph"/>
        <w:numPr>
          <w:ilvl w:val="0"/>
          <w:numId w:val="2"/>
        </w:numPr>
        <w:spacing w:line="480" w:lineRule="auto"/>
      </w:pPr>
      <w:r w:rsidRPr="00093743">
        <w:t>Tends to be quiet. [reverse scored]</w:t>
      </w:r>
    </w:p>
    <w:p w14:paraId="6DBEF71C" w14:textId="77777777" w:rsidR="00F251BA" w:rsidRPr="00093743" w:rsidRDefault="00F251BA" w:rsidP="00F251BA">
      <w:pPr>
        <w:pStyle w:val="ListParagraph"/>
        <w:numPr>
          <w:ilvl w:val="0"/>
          <w:numId w:val="2"/>
        </w:numPr>
        <w:spacing w:line="480" w:lineRule="auto"/>
      </w:pPr>
      <w:r w:rsidRPr="00093743">
        <w:t>Is talkative.</w:t>
      </w:r>
    </w:p>
    <w:p w14:paraId="521AD014" w14:textId="77777777" w:rsidR="00F251BA" w:rsidRPr="00093743" w:rsidRDefault="00F251BA" w:rsidP="00F251BA">
      <w:pPr>
        <w:pStyle w:val="ListParagraph"/>
        <w:numPr>
          <w:ilvl w:val="0"/>
          <w:numId w:val="2"/>
        </w:numPr>
        <w:spacing w:line="480" w:lineRule="auto"/>
      </w:pPr>
      <w:r w:rsidRPr="00093743">
        <w:t>Is outgoing, sociable.</w:t>
      </w:r>
    </w:p>
    <w:p w14:paraId="69AD601C" w14:textId="77777777" w:rsidR="00F251BA" w:rsidRPr="00093743" w:rsidRDefault="00F251BA" w:rsidP="00F251BA">
      <w:pPr>
        <w:pStyle w:val="ListParagraph"/>
        <w:numPr>
          <w:ilvl w:val="0"/>
          <w:numId w:val="2"/>
        </w:numPr>
        <w:spacing w:line="480" w:lineRule="auto"/>
      </w:pPr>
      <w:r w:rsidRPr="00093743">
        <w:t>Is sometimes shy, introverted. [reverse scored]</w:t>
      </w:r>
    </w:p>
    <w:p w14:paraId="3B4D1200" w14:textId="77777777" w:rsidR="00F251BA" w:rsidRPr="00093743" w:rsidRDefault="00F251BA" w:rsidP="00F251BA">
      <w:pPr>
        <w:spacing w:line="480" w:lineRule="auto"/>
        <w:ind w:left="720"/>
        <w:rPr>
          <w:b/>
          <w:bCs/>
        </w:rPr>
      </w:pPr>
      <w:r w:rsidRPr="00093743">
        <w:rPr>
          <w:b/>
          <w:bCs/>
        </w:rPr>
        <w:t>Assertiveness items</w:t>
      </w:r>
    </w:p>
    <w:p w14:paraId="16B85F32" w14:textId="77777777" w:rsidR="00F251BA" w:rsidRPr="00093743" w:rsidRDefault="00F251BA" w:rsidP="00F251BA">
      <w:pPr>
        <w:pStyle w:val="ListParagraph"/>
        <w:numPr>
          <w:ilvl w:val="0"/>
          <w:numId w:val="3"/>
        </w:numPr>
        <w:spacing w:line="480" w:lineRule="auto"/>
      </w:pPr>
      <w:r w:rsidRPr="00093743">
        <w:t>Is dominant, acts as a leader.</w:t>
      </w:r>
    </w:p>
    <w:p w14:paraId="3A28C8CC" w14:textId="77777777" w:rsidR="00F251BA" w:rsidRPr="00093743" w:rsidRDefault="00F251BA" w:rsidP="00F251BA">
      <w:pPr>
        <w:pStyle w:val="ListParagraph"/>
        <w:numPr>
          <w:ilvl w:val="0"/>
          <w:numId w:val="3"/>
        </w:numPr>
        <w:spacing w:line="480" w:lineRule="auto"/>
      </w:pPr>
      <w:r w:rsidRPr="00093743">
        <w:t>Has an assertive personality.</w:t>
      </w:r>
    </w:p>
    <w:p w14:paraId="49AC0676" w14:textId="77777777" w:rsidR="00F251BA" w:rsidRPr="00093743" w:rsidRDefault="00F251BA" w:rsidP="00F251BA">
      <w:pPr>
        <w:pStyle w:val="ListParagraph"/>
        <w:numPr>
          <w:ilvl w:val="0"/>
          <w:numId w:val="3"/>
        </w:numPr>
        <w:spacing w:line="480" w:lineRule="auto"/>
      </w:pPr>
      <w:r w:rsidRPr="00093743">
        <w:t>Prefers to have others take charge. [reverse scored]</w:t>
      </w:r>
    </w:p>
    <w:p w14:paraId="6780BA3A" w14:textId="77777777" w:rsidR="00F251BA" w:rsidRPr="00093743" w:rsidRDefault="00F251BA" w:rsidP="00F251BA">
      <w:pPr>
        <w:pStyle w:val="ListParagraph"/>
        <w:numPr>
          <w:ilvl w:val="0"/>
          <w:numId w:val="3"/>
        </w:numPr>
        <w:spacing w:line="480" w:lineRule="auto"/>
      </w:pPr>
      <w:r w:rsidRPr="00093743">
        <w:t>Finds it hard to influence people. [reverse scored]</w:t>
      </w:r>
    </w:p>
    <w:p w14:paraId="50752959" w14:textId="77777777" w:rsidR="00F251BA" w:rsidRPr="00093743" w:rsidRDefault="00F251BA" w:rsidP="00F251BA">
      <w:pPr>
        <w:spacing w:line="480" w:lineRule="auto"/>
        <w:ind w:left="720"/>
        <w:rPr>
          <w:b/>
          <w:bCs/>
        </w:rPr>
      </w:pPr>
      <w:r w:rsidRPr="00093743">
        <w:rPr>
          <w:b/>
          <w:bCs/>
        </w:rPr>
        <w:t>Energy Level items</w:t>
      </w:r>
    </w:p>
    <w:p w14:paraId="39C012D9" w14:textId="77777777" w:rsidR="00F251BA" w:rsidRPr="00093743" w:rsidRDefault="00F251BA" w:rsidP="00F251BA">
      <w:pPr>
        <w:pStyle w:val="ListParagraph"/>
        <w:numPr>
          <w:ilvl w:val="0"/>
          <w:numId w:val="4"/>
        </w:numPr>
        <w:spacing w:line="480" w:lineRule="auto"/>
      </w:pPr>
      <w:r w:rsidRPr="00093743">
        <w:t>Is full of energy.</w:t>
      </w:r>
    </w:p>
    <w:p w14:paraId="189FEEAB" w14:textId="77777777" w:rsidR="00F251BA" w:rsidRPr="00093743" w:rsidRDefault="00F251BA" w:rsidP="00F251BA">
      <w:pPr>
        <w:pStyle w:val="ListParagraph"/>
        <w:numPr>
          <w:ilvl w:val="0"/>
          <w:numId w:val="4"/>
        </w:numPr>
        <w:spacing w:line="480" w:lineRule="auto"/>
      </w:pPr>
      <w:r w:rsidRPr="00093743">
        <w:t>Shows a lot of enthusiasm.</w:t>
      </w:r>
    </w:p>
    <w:p w14:paraId="4A93D5CF" w14:textId="77777777" w:rsidR="00F251BA" w:rsidRPr="00093743" w:rsidRDefault="00F251BA" w:rsidP="00F251BA">
      <w:pPr>
        <w:pStyle w:val="ListParagraph"/>
        <w:numPr>
          <w:ilvl w:val="0"/>
          <w:numId w:val="4"/>
        </w:numPr>
        <w:spacing w:line="480" w:lineRule="auto"/>
      </w:pPr>
      <w:r w:rsidRPr="00093743">
        <w:t>Rarely feels excited or eager. [reverse scored]</w:t>
      </w:r>
    </w:p>
    <w:p w14:paraId="247E4F2D" w14:textId="77777777" w:rsidR="00F251BA" w:rsidRPr="00093743" w:rsidRDefault="00F251BA" w:rsidP="00F251BA">
      <w:pPr>
        <w:pStyle w:val="ListParagraph"/>
        <w:numPr>
          <w:ilvl w:val="0"/>
          <w:numId w:val="4"/>
        </w:numPr>
        <w:spacing w:line="480" w:lineRule="auto"/>
      </w:pPr>
      <w:r w:rsidRPr="00093743">
        <w:t>Is less active than other people. [reverse scored]</w:t>
      </w:r>
    </w:p>
    <w:p w14:paraId="1CB0372F" w14:textId="77777777" w:rsidR="00F251BA" w:rsidRPr="00093743" w:rsidRDefault="00F251BA" w:rsidP="00F251BA">
      <w:pPr>
        <w:spacing w:line="480" w:lineRule="auto"/>
        <w:rPr>
          <w:b/>
          <w:bCs/>
        </w:rPr>
      </w:pPr>
      <w:r w:rsidRPr="00093743">
        <w:rPr>
          <w:b/>
          <w:bCs/>
        </w:rPr>
        <w:t>Agreeableness</w:t>
      </w:r>
    </w:p>
    <w:p w14:paraId="2F41C4A4" w14:textId="77777777" w:rsidR="00F251BA" w:rsidRPr="00093743" w:rsidRDefault="00F251BA" w:rsidP="00F251BA">
      <w:pPr>
        <w:spacing w:line="480" w:lineRule="auto"/>
        <w:rPr>
          <w:b/>
          <w:bCs/>
        </w:rPr>
      </w:pPr>
      <w:r w:rsidRPr="00093743">
        <w:rPr>
          <w:b/>
          <w:bCs/>
        </w:rPr>
        <w:tab/>
        <w:t>Compassion items</w:t>
      </w:r>
    </w:p>
    <w:p w14:paraId="092194C2" w14:textId="77777777" w:rsidR="00F251BA" w:rsidRPr="00093743" w:rsidRDefault="00F251BA" w:rsidP="00F251BA">
      <w:pPr>
        <w:pStyle w:val="ListParagraph"/>
        <w:numPr>
          <w:ilvl w:val="0"/>
          <w:numId w:val="5"/>
        </w:numPr>
        <w:spacing w:line="480" w:lineRule="auto"/>
      </w:pPr>
      <w:r w:rsidRPr="00093743">
        <w:t>Is compassionate, has a soft heart.</w:t>
      </w:r>
    </w:p>
    <w:p w14:paraId="68548D66" w14:textId="77777777" w:rsidR="00F251BA" w:rsidRPr="00093743" w:rsidRDefault="00F251BA" w:rsidP="00F251BA">
      <w:pPr>
        <w:pStyle w:val="ListParagraph"/>
        <w:numPr>
          <w:ilvl w:val="0"/>
          <w:numId w:val="5"/>
        </w:numPr>
        <w:spacing w:line="480" w:lineRule="auto"/>
      </w:pPr>
      <w:r w:rsidRPr="00093743">
        <w:t>Can be cold and uncaring. [reverse scored]</w:t>
      </w:r>
    </w:p>
    <w:p w14:paraId="0EC1615E" w14:textId="77777777" w:rsidR="00F251BA" w:rsidRPr="00093743" w:rsidRDefault="00F251BA" w:rsidP="00F251BA">
      <w:pPr>
        <w:pStyle w:val="ListParagraph"/>
        <w:numPr>
          <w:ilvl w:val="0"/>
          <w:numId w:val="5"/>
        </w:numPr>
        <w:spacing w:line="480" w:lineRule="auto"/>
      </w:pPr>
      <w:r w:rsidRPr="00093743">
        <w:t>Is helpful and unselfish with others.</w:t>
      </w:r>
    </w:p>
    <w:p w14:paraId="2BC1086D" w14:textId="77777777" w:rsidR="00F251BA" w:rsidRPr="00093743" w:rsidRDefault="00F251BA" w:rsidP="00F251BA">
      <w:pPr>
        <w:pStyle w:val="ListParagraph"/>
        <w:numPr>
          <w:ilvl w:val="0"/>
          <w:numId w:val="5"/>
        </w:numPr>
        <w:spacing w:line="480" w:lineRule="auto"/>
      </w:pPr>
      <w:r w:rsidRPr="00093743">
        <w:t>Feels little sympathy for others. [reverse scored]</w:t>
      </w:r>
    </w:p>
    <w:p w14:paraId="276CF6B2" w14:textId="77777777" w:rsidR="00F251BA" w:rsidRPr="00093743" w:rsidRDefault="00F251BA" w:rsidP="00F251BA">
      <w:pPr>
        <w:spacing w:line="480" w:lineRule="auto"/>
        <w:ind w:left="720"/>
        <w:rPr>
          <w:b/>
          <w:bCs/>
        </w:rPr>
      </w:pPr>
      <w:r w:rsidRPr="00093743">
        <w:rPr>
          <w:b/>
          <w:bCs/>
        </w:rPr>
        <w:lastRenderedPageBreak/>
        <w:t>Respectfulness items</w:t>
      </w:r>
    </w:p>
    <w:p w14:paraId="1A40CDE1" w14:textId="77777777" w:rsidR="00F251BA" w:rsidRPr="00093743" w:rsidRDefault="00F251BA" w:rsidP="00F251BA">
      <w:pPr>
        <w:pStyle w:val="ListParagraph"/>
        <w:numPr>
          <w:ilvl w:val="0"/>
          <w:numId w:val="6"/>
        </w:numPr>
        <w:spacing w:line="480" w:lineRule="auto"/>
      </w:pPr>
      <w:r w:rsidRPr="00093743">
        <w:t>Is respectful, treats others with respect.</w:t>
      </w:r>
    </w:p>
    <w:p w14:paraId="4326E197" w14:textId="77777777" w:rsidR="00F251BA" w:rsidRPr="00093743" w:rsidRDefault="00F251BA" w:rsidP="00F251BA">
      <w:pPr>
        <w:pStyle w:val="ListParagraph"/>
        <w:numPr>
          <w:ilvl w:val="0"/>
          <w:numId w:val="6"/>
        </w:numPr>
        <w:spacing w:line="480" w:lineRule="auto"/>
      </w:pPr>
      <w:r w:rsidRPr="00093743">
        <w:t>Is polite, courteous to others.</w:t>
      </w:r>
    </w:p>
    <w:p w14:paraId="45A9482E" w14:textId="77777777" w:rsidR="00F251BA" w:rsidRPr="00093743" w:rsidRDefault="00F251BA" w:rsidP="00F251BA">
      <w:pPr>
        <w:pStyle w:val="ListParagraph"/>
        <w:numPr>
          <w:ilvl w:val="0"/>
          <w:numId w:val="6"/>
        </w:numPr>
        <w:spacing w:line="480" w:lineRule="auto"/>
      </w:pPr>
      <w:r w:rsidRPr="00093743">
        <w:t>Is sometimes rude to others. [reverse scored]</w:t>
      </w:r>
    </w:p>
    <w:p w14:paraId="0A42DCE3" w14:textId="77777777" w:rsidR="00F251BA" w:rsidRPr="00093743" w:rsidRDefault="00F251BA" w:rsidP="00F251BA">
      <w:pPr>
        <w:pStyle w:val="ListParagraph"/>
        <w:numPr>
          <w:ilvl w:val="0"/>
          <w:numId w:val="6"/>
        </w:numPr>
        <w:spacing w:line="480" w:lineRule="auto"/>
      </w:pPr>
      <w:r w:rsidRPr="00093743">
        <w:t>Starts arguments with others. [reverse scored]</w:t>
      </w:r>
    </w:p>
    <w:p w14:paraId="4220B194" w14:textId="77777777" w:rsidR="00F251BA" w:rsidRPr="00093743" w:rsidRDefault="00F251BA" w:rsidP="00F251BA">
      <w:pPr>
        <w:spacing w:line="480" w:lineRule="auto"/>
        <w:ind w:firstLine="720"/>
        <w:rPr>
          <w:b/>
          <w:bCs/>
        </w:rPr>
      </w:pPr>
      <w:r w:rsidRPr="00093743">
        <w:rPr>
          <w:b/>
          <w:bCs/>
        </w:rPr>
        <w:t>Trust items</w:t>
      </w:r>
    </w:p>
    <w:p w14:paraId="7B494EAF" w14:textId="77777777" w:rsidR="00F251BA" w:rsidRPr="00093743" w:rsidRDefault="00F251BA" w:rsidP="00F251BA">
      <w:pPr>
        <w:pStyle w:val="ListParagraph"/>
        <w:numPr>
          <w:ilvl w:val="0"/>
          <w:numId w:val="15"/>
        </w:numPr>
        <w:spacing w:line="480" w:lineRule="auto"/>
      </w:pPr>
      <w:r w:rsidRPr="00093743">
        <w:t>Assumes the best about people.</w:t>
      </w:r>
    </w:p>
    <w:p w14:paraId="465C7A32" w14:textId="77777777" w:rsidR="00F251BA" w:rsidRPr="00093743" w:rsidRDefault="00F251BA" w:rsidP="00F251BA">
      <w:pPr>
        <w:pStyle w:val="ListParagraph"/>
        <w:numPr>
          <w:ilvl w:val="0"/>
          <w:numId w:val="15"/>
        </w:numPr>
        <w:spacing w:line="480" w:lineRule="auto"/>
      </w:pPr>
      <w:r w:rsidRPr="00093743">
        <w:t>Has a forgiving nature.</w:t>
      </w:r>
    </w:p>
    <w:p w14:paraId="64C8BC49" w14:textId="77777777" w:rsidR="00F251BA" w:rsidRPr="00093743" w:rsidRDefault="00F251BA" w:rsidP="00F251BA">
      <w:pPr>
        <w:pStyle w:val="ListParagraph"/>
        <w:numPr>
          <w:ilvl w:val="0"/>
          <w:numId w:val="15"/>
        </w:numPr>
        <w:spacing w:line="480" w:lineRule="auto"/>
      </w:pPr>
      <w:r w:rsidRPr="00093743">
        <w:t>Tends to find fault with others. [reverse scored]</w:t>
      </w:r>
    </w:p>
    <w:p w14:paraId="03EC1A7C" w14:textId="77777777" w:rsidR="00F251BA" w:rsidRPr="00093743" w:rsidRDefault="00F251BA" w:rsidP="00F251BA">
      <w:pPr>
        <w:pStyle w:val="ListParagraph"/>
        <w:numPr>
          <w:ilvl w:val="0"/>
          <w:numId w:val="15"/>
        </w:numPr>
        <w:spacing w:line="480" w:lineRule="auto"/>
      </w:pPr>
      <w:r w:rsidRPr="00093743">
        <w:t>Is suspicious of others’ intentions. [reverse scored]</w:t>
      </w:r>
    </w:p>
    <w:p w14:paraId="13C0B1FC" w14:textId="77777777" w:rsidR="00F251BA" w:rsidRPr="00093743" w:rsidRDefault="00F251BA" w:rsidP="00F251BA">
      <w:pPr>
        <w:spacing w:line="480" w:lineRule="auto"/>
        <w:rPr>
          <w:b/>
          <w:bCs/>
        </w:rPr>
      </w:pPr>
      <w:r w:rsidRPr="00093743">
        <w:rPr>
          <w:b/>
          <w:bCs/>
        </w:rPr>
        <w:t>Conscientiousness</w:t>
      </w:r>
    </w:p>
    <w:p w14:paraId="6278C718" w14:textId="77777777" w:rsidR="00F251BA" w:rsidRPr="00093743" w:rsidRDefault="00F251BA" w:rsidP="00F251BA">
      <w:pPr>
        <w:spacing w:line="480" w:lineRule="auto"/>
        <w:rPr>
          <w:b/>
          <w:bCs/>
        </w:rPr>
      </w:pPr>
      <w:r w:rsidRPr="00093743">
        <w:rPr>
          <w:b/>
          <w:bCs/>
        </w:rPr>
        <w:tab/>
        <w:t>Organization items</w:t>
      </w:r>
    </w:p>
    <w:p w14:paraId="4E7AC68C" w14:textId="77777777" w:rsidR="00F251BA" w:rsidRPr="00093743" w:rsidRDefault="00F251BA" w:rsidP="00F251BA">
      <w:pPr>
        <w:pStyle w:val="ListParagraph"/>
        <w:numPr>
          <w:ilvl w:val="0"/>
          <w:numId w:val="16"/>
        </w:numPr>
        <w:spacing w:line="480" w:lineRule="auto"/>
      </w:pPr>
      <w:r w:rsidRPr="00093743">
        <w:t>Tends to be disorganized. [reverse scored]</w:t>
      </w:r>
    </w:p>
    <w:p w14:paraId="571FD91A" w14:textId="77777777" w:rsidR="00F251BA" w:rsidRPr="00093743" w:rsidRDefault="00F251BA" w:rsidP="00F251BA">
      <w:pPr>
        <w:pStyle w:val="ListParagraph"/>
        <w:numPr>
          <w:ilvl w:val="0"/>
          <w:numId w:val="16"/>
        </w:numPr>
        <w:spacing w:line="480" w:lineRule="auto"/>
      </w:pPr>
      <w:r w:rsidRPr="00093743">
        <w:t>Is systematic, likes to keep things in order.</w:t>
      </w:r>
    </w:p>
    <w:p w14:paraId="7BD89807" w14:textId="77777777" w:rsidR="00F251BA" w:rsidRPr="00093743" w:rsidRDefault="00F251BA" w:rsidP="00F251BA">
      <w:pPr>
        <w:pStyle w:val="ListParagraph"/>
        <w:numPr>
          <w:ilvl w:val="0"/>
          <w:numId w:val="16"/>
        </w:numPr>
        <w:spacing w:line="480" w:lineRule="auto"/>
      </w:pPr>
      <w:r w:rsidRPr="00093743">
        <w:t>Keeps things neat and tidy.</w:t>
      </w:r>
    </w:p>
    <w:p w14:paraId="3F4D3FBA" w14:textId="77777777" w:rsidR="00F251BA" w:rsidRPr="00093743" w:rsidRDefault="00F251BA" w:rsidP="00F251BA">
      <w:pPr>
        <w:pStyle w:val="ListParagraph"/>
        <w:numPr>
          <w:ilvl w:val="0"/>
          <w:numId w:val="16"/>
        </w:numPr>
        <w:spacing w:line="480" w:lineRule="auto"/>
      </w:pPr>
      <w:r w:rsidRPr="00093743">
        <w:t xml:space="preserve">Leaves a mess, </w:t>
      </w:r>
      <w:proofErr w:type="gramStart"/>
      <w:r w:rsidRPr="00093743">
        <w:t>doesn’t</w:t>
      </w:r>
      <w:proofErr w:type="gramEnd"/>
      <w:r w:rsidRPr="00093743">
        <w:t xml:space="preserve"> clean up. [reverse scored]</w:t>
      </w:r>
    </w:p>
    <w:p w14:paraId="11928DBA" w14:textId="77777777" w:rsidR="00F251BA" w:rsidRPr="00093743" w:rsidRDefault="00F251BA" w:rsidP="00F251BA">
      <w:pPr>
        <w:spacing w:line="480" w:lineRule="auto"/>
        <w:ind w:left="720"/>
        <w:rPr>
          <w:b/>
          <w:bCs/>
        </w:rPr>
      </w:pPr>
      <w:r w:rsidRPr="00093743">
        <w:rPr>
          <w:b/>
          <w:bCs/>
        </w:rPr>
        <w:t>Productiveness items</w:t>
      </w:r>
    </w:p>
    <w:p w14:paraId="3E53D32A" w14:textId="77777777" w:rsidR="00F251BA" w:rsidRPr="00093743" w:rsidRDefault="00F251BA" w:rsidP="00F251BA">
      <w:pPr>
        <w:pStyle w:val="ListParagraph"/>
        <w:numPr>
          <w:ilvl w:val="0"/>
          <w:numId w:val="7"/>
        </w:numPr>
        <w:spacing w:line="480" w:lineRule="auto"/>
      </w:pPr>
      <w:r w:rsidRPr="00093743">
        <w:t>Is efficient, gets things done.</w:t>
      </w:r>
    </w:p>
    <w:p w14:paraId="30D8CDBF" w14:textId="77777777" w:rsidR="00F251BA" w:rsidRPr="00093743" w:rsidRDefault="00F251BA" w:rsidP="00F251BA">
      <w:pPr>
        <w:pStyle w:val="ListParagraph"/>
        <w:numPr>
          <w:ilvl w:val="0"/>
          <w:numId w:val="7"/>
        </w:numPr>
        <w:spacing w:line="480" w:lineRule="auto"/>
      </w:pPr>
      <w:r w:rsidRPr="00093743">
        <w:t>Is persistent, works until the task is finished.</w:t>
      </w:r>
    </w:p>
    <w:p w14:paraId="0859E9EA" w14:textId="77777777" w:rsidR="00F251BA" w:rsidRPr="00093743" w:rsidRDefault="00F251BA" w:rsidP="00F251BA">
      <w:pPr>
        <w:pStyle w:val="ListParagraph"/>
        <w:numPr>
          <w:ilvl w:val="0"/>
          <w:numId w:val="7"/>
        </w:numPr>
        <w:spacing w:line="480" w:lineRule="auto"/>
      </w:pPr>
      <w:r w:rsidRPr="00093743">
        <w:t>Tends to be lazy. [reverse scored]</w:t>
      </w:r>
    </w:p>
    <w:p w14:paraId="7C6F5B18" w14:textId="77777777" w:rsidR="00F251BA" w:rsidRPr="00093743" w:rsidRDefault="00F251BA" w:rsidP="00F251BA">
      <w:pPr>
        <w:pStyle w:val="ListParagraph"/>
        <w:numPr>
          <w:ilvl w:val="0"/>
          <w:numId w:val="7"/>
        </w:numPr>
        <w:spacing w:line="480" w:lineRule="auto"/>
      </w:pPr>
      <w:r w:rsidRPr="00093743">
        <w:t>Has difficulty getting started on tasks. [reverse scored]</w:t>
      </w:r>
    </w:p>
    <w:p w14:paraId="5706A48C" w14:textId="77777777" w:rsidR="00F251BA" w:rsidRPr="00093743" w:rsidRDefault="00F251BA" w:rsidP="00F251BA">
      <w:pPr>
        <w:spacing w:line="480" w:lineRule="auto"/>
        <w:ind w:left="720"/>
        <w:rPr>
          <w:b/>
          <w:bCs/>
        </w:rPr>
      </w:pPr>
      <w:r w:rsidRPr="00093743">
        <w:rPr>
          <w:b/>
          <w:bCs/>
        </w:rPr>
        <w:t>Responsibility items</w:t>
      </w:r>
    </w:p>
    <w:p w14:paraId="34E38060" w14:textId="77777777" w:rsidR="00F251BA" w:rsidRPr="00093743" w:rsidRDefault="00F251BA" w:rsidP="00F251BA">
      <w:pPr>
        <w:pStyle w:val="ListParagraph"/>
        <w:numPr>
          <w:ilvl w:val="0"/>
          <w:numId w:val="8"/>
        </w:numPr>
        <w:spacing w:line="480" w:lineRule="auto"/>
      </w:pPr>
      <w:r w:rsidRPr="00093743">
        <w:t>Can be somewhat careless. [reverse scored]</w:t>
      </w:r>
    </w:p>
    <w:p w14:paraId="16C0C3D6" w14:textId="77777777" w:rsidR="00F251BA" w:rsidRPr="00093743" w:rsidRDefault="00F251BA" w:rsidP="00F251BA">
      <w:pPr>
        <w:pStyle w:val="ListParagraph"/>
        <w:numPr>
          <w:ilvl w:val="0"/>
          <w:numId w:val="8"/>
        </w:numPr>
        <w:spacing w:line="480" w:lineRule="auto"/>
      </w:pPr>
      <w:r w:rsidRPr="00093743">
        <w:lastRenderedPageBreak/>
        <w:t>Sometimes behaves irresponsibly. [reverse scored]</w:t>
      </w:r>
    </w:p>
    <w:p w14:paraId="7C259DDD" w14:textId="77777777" w:rsidR="00F251BA" w:rsidRPr="00093743" w:rsidRDefault="00F251BA" w:rsidP="00F251BA">
      <w:pPr>
        <w:pStyle w:val="ListParagraph"/>
        <w:numPr>
          <w:ilvl w:val="0"/>
          <w:numId w:val="8"/>
        </w:numPr>
        <w:spacing w:line="480" w:lineRule="auto"/>
      </w:pPr>
      <w:r w:rsidRPr="00093743">
        <w:t>Is reliable, can always be counted on.</w:t>
      </w:r>
    </w:p>
    <w:p w14:paraId="4A261F2C" w14:textId="77777777" w:rsidR="00F251BA" w:rsidRPr="00093743" w:rsidRDefault="00F251BA" w:rsidP="00F251BA">
      <w:pPr>
        <w:pStyle w:val="ListParagraph"/>
        <w:numPr>
          <w:ilvl w:val="0"/>
          <w:numId w:val="8"/>
        </w:numPr>
        <w:spacing w:line="480" w:lineRule="auto"/>
      </w:pPr>
      <w:r w:rsidRPr="00093743">
        <w:t>Is dependable, steady.</w:t>
      </w:r>
    </w:p>
    <w:p w14:paraId="3386A670" w14:textId="77777777" w:rsidR="00F251BA" w:rsidRPr="00093743" w:rsidRDefault="00F251BA" w:rsidP="00F251BA">
      <w:pPr>
        <w:spacing w:line="480" w:lineRule="auto"/>
        <w:rPr>
          <w:b/>
          <w:bCs/>
        </w:rPr>
      </w:pPr>
      <w:r w:rsidRPr="00093743">
        <w:rPr>
          <w:b/>
          <w:bCs/>
        </w:rPr>
        <w:t>Negative Emotionality</w:t>
      </w:r>
    </w:p>
    <w:p w14:paraId="4FABED27" w14:textId="77777777" w:rsidR="00F251BA" w:rsidRPr="00093743" w:rsidRDefault="00F251BA" w:rsidP="00F251BA">
      <w:pPr>
        <w:spacing w:line="480" w:lineRule="auto"/>
        <w:rPr>
          <w:b/>
          <w:bCs/>
        </w:rPr>
      </w:pPr>
      <w:r w:rsidRPr="00093743">
        <w:rPr>
          <w:b/>
          <w:bCs/>
        </w:rPr>
        <w:tab/>
        <w:t>Anxiety items</w:t>
      </w:r>
    </w:p>
    <w:p w14:paraId="11B5E28A" w14:textId="77777777" w:rsidR="00F251BA" w:rsidRPr="00093743" w:rsidRDefault="00F251BA" w:rsidP="00F251BA">
      <w:pPr>
        <w:pStyle w:val="ListParagraph"/>
        <w:numPr>
          <w:ilvl w:val="0"/>
          <w:numId w:val="9"/>
        </w:numPr>
        <w:spacing w:line="480" w:lineRule="auto"/>
      </w:pPr>
      <w:r w:rsidRPr="00093743">
        <w:t>Is relaxed, handles stress well. [reverse scored]</w:t>
      </w:r>
    </w:p>
    <w:p w14:paraId="09C074CB" w14:textId="77777777" w:rsidR="00F251BA" w:rsidRPr="00093743" w:rsidRDefault="00F251BA" w:rsidP="00F251BA">
      <w:pPr>
        <w:pStyle w:val="ListParagraph"/>
        <w:numPr>
          <w:ilvl w:val="0"/>
          <w:numId w:val="9"/>
        </w:numPr>
        <w:spacing w:line="480" w:lineRule="auto"/>
      </w:pPr>
      <w:r w:rsidRPr="00093743">
        <w:t>Worries a lot.</w:t>
      </w:r>
    </w:p>
    <w:p w14:paraId="374D4D1D" w14:textId="77777777" w:rsidR="00F251BA" w:rsidRPr="00093743" w:rsidRDefault="00F251BA" w:rsidP="00F251BA">
      <w:pPr>
        <w:pStyle w:val="ListParagraph"/>
        <w:numPr>
          <w:ilvl w:val="0"/>
          <w:numId w:val="9"/>
        </w:numPr>
        <w:spacing w:line="480" w:lineRule="auto"/>
      </w:pPr>
      <w:r w:rsidRPr="00093743">
        <w:t>Rarely feels anxious or afraid. [reverse scored]</w:t>
      </w:r>
    </w:p>
    <w:p w14:paraId="2B94224F" w14:textId="77777777" w:rsidR="00F251BA" w:rsidRPr="00093743" w:rsidRDefault="00F251BA" w:rsidP="00F251BA">
      <w:pPr>
        <w:pStyle w:val="ListParagraph"/>
        <w:numPr>
          <w:ilvl w:val="0"/>
          <w:numId w:val="9"/>
        </w:numPr>
        <w:spacing w:line="480" w:lineRule="auto"/>
      </w:pPr>
      <w:r w:rsidRPr="00093743">
        <w:t>Can be tense.</w:t>
      </w:r>
    </w:p>
    <w:p w14:paraId="6CF50331" w14:textId="77777777" w:rsidR="00F251BA" w:rsidRPr="00093743" w:rsidRDefault="00F251BA" w:rsidP="00F251BA">
      <w:pPr>
        <w:spacing w:line="480" w:lineRule="auto"/>
        <w:ind w:left="720"/>
        <w:rPr>
          <w:b/>
          <w:bCs/>
        </w:rPr>
      </w:pPr>
      <w:r w:rsidRPr="00093743">
        <w:rPr>
          <w:b/>
          <w:bCs/>
        </w:rPr>
        <w:t>Depression items</w:t>
      </w:r>
    </w:p>
    <w:p w14:paraId="0E886E7B" w14:textId="77777777" w:rsidR="00F251BA" w:rsidRPr="00093743" w:rsidRDefault="00F251BA" w:rsidP="00F251BA">
      <w:pPr>
        <w:pStyle w:val="ListParagraph"/>
        <w:numPr>
          <w:ilvl w:val="0"/>
          <w:numId w:val="10"/>
        </w:numPr>
        <w:spacing w:line="480" w:lineRule="auto"/>
      </w:pPr>
      <w:r w:rsidRPr="00093743">
        <w:t>Often feels sad.</w:t>
      </w:r>
    </w:p>
    <w:p w14:paraId="23032BF1" w14:textId="77777777" w:rsidR="00F251BA" w:rsidRPr="00093743" w:rsidRDefault="00F251BA" w:rsidP="00F251BA">
      <w:pPr>
        <w:pStyle w:val="ListParagraph"/>
        <w:numPr>
          <w:ilvl w:val="0"/>
          <w:numId w:val="10"/>
        </w:numPr>
        <w:spacing w:line="480" w:lineRule="auto"/>
      </w:pPr>
      <w:r w:rsidRPr="00093743">
        <w:t>Tends to feel depressed, blue.</w:t>
      </w:r>
    </w:p>
    <w:p w14:paraId="4BB98C6D" w14:textId="77777777" w:rsidR="00F251BA" w:rsidRPr="00093743" w:rsidRDefault="00F251BA" w:rsidP="00F251BA">
      <w:pPr>
        <w:pStyle w:val="ListParagraph"/>
        <w:numPr>
          <w:ilvl w:val="0"/>
          <w:numId w:val="10"/>
        </w:numPr>
        <w:spacing w:line="480" w:lineRule="auto"/>
      </w:pPr>
      <w:r w:rsidRPr="00093743">
        <w:t>Feels secure, comfortable with self. [reverse scored]</w:t>
      </w:r>
    </w:p>
    <w:p w14:paraId="284CFD34" w14:textId="77777777" w:rsidR="00F251BA" w:rsidRPr="00093743" w:rsidRDefault="00F251BA" w:rsidP="00F251BA">
      <w:pPr>
        <w:pStyle w:val="ListParagraph"/>
        <w:numPr>
          <w:ilvl w:val="0"/>
          <w:numId w:val="10"/>
        </w:numPr>
        <w:spacing w:line="480" w:lineRule="auto"/>
      </w:pPr>
      <w:r w:rsidRPr="00093743">
        <w:t>Stays optimistic after experiencing a setback. [reverse scored]</w:t>
      </w:r>
    </w:p>
    <w:p w14:paraId="2C9A71EF" w14:textId="77777777" w:rsidR="00F251BA" w:rsidRPr="00093743" w:rsidRDefault="00F251BA" w:rsidP="00F251BA">
      <w:pPr>
        <w:spacing w:line="480" w:lineRule="auto"/>
        <w:ind w:left="720"/>
        <w:rPr>
          <w:b/>
          <w:bCs/>
        </w:rPr>
      </w:pPr>
      <w:r w:rsidRPr="00093743">
        <w:rPr>
          <w:b/>
          <w:bCs/>
        </w:rPr>
        <w:t>Emotional Volatility items</w:t>
      </w:r>
    </w:p>
    <w:p w14:paraId="3C11A096" w14:textId="77777777" w:rsidR="00F251BA" w:rsidRPr="00093743" w:rsidRDefault="00F251BA" w:rsidP="00F251BA">
      <w:pPr>
        <w:pStyle w:val="ListParagraph"/>
        <w:numPr>
          <w:ilvl w:val="0"/>
          <w:numId w:val="11"/>
        </w:numPr>
        <w:spacing w:line="480" w:lineRule="auto"/>
      </w:pPr>
      <w:r w:rsidRPr="00093743">
        <w:t>Is emotionally stable, not easily upset. [reverse scored]</w:t>
      </w:r>
    </w:p>
    <w:p w14:paraId="0B4A6E44" w14:textId="77777777" w:rsidR="00F251BA" w:rsidRPr="00093743" w:rsidRDefault="00F251BA" w:rsidP="00F251BA">
      <w:pPr>
        <w:pStyle w:val="ListParagraph"/>
        <w:numPr>
          <w:ilvl w:val="0"/>
          <w:numId w:val="11"/>
        </w:numPr>
        <w:spacing w:line="480" w:lineRule="auto"/>
      </w:pPr>
      <w:r w:rsidRPr="00093743">
        <w:t>Is temperamental, gets emotional easily.</w:t>
      </w:r>
    </w:p>
    <w:p w14:paraId="4174DD07" w14:textId="77777777" w:rsidR="00F251BA" w:rsidRPr="00093743" w:rsidRDefault="00F251BA" w:rsidP="00F251BA">
      <w:pPr>
        <w:pStyle w:val="ListParagraph"/>
        <w:numPr>
          <w:ilvl w:val="0"/>
          <w:numId w:val="11"/>
        </w:numPr>
        <w:spacing w:line="480" w:lineRule="auto"/>
      </w:pPr>
      <w:r w:rsidRPr="00093743">
        <w:t>Keeps emotions under control. [reverse scored]</w:t>
      </w:r>
    </w:p>
    <w:p w14:paraId="3B502378" w14:textId="77777777" w:rsidR="00F251BA" w:rsidRPr="00093743" w:rsidRDefault="00F251BA" w:rsidP="00F251BA">
      <w:pPr>
        <w:pStyle w:val="ListParagraph"/>
        <w:numPr>
          <w:ilvl w:val="0"/>
          <w:numId w:val="11"/>
        </w:numPr>
        <w:spacing w:line="480" w:lineRule="auto"/>
      </w:pPr>
      <w:r w:rsidRPr="00093743">
        <w:t>Is moody, has up and down mood swings.</w:t>
      </w:r>
    </w:p>
    <w:p w14:paraId="0C6D88D7" w14:textId="77777777" w:rsidR="00F251BA" w:rsidRPr="00093743" w:rsidRDefault="00F251BA" w:rsidP="00F251BA">
      <w:pPr>
        <w:spacing w:line="480" w:lineRule="auto"/>
        <w:rPr>
          <w:b/>
          <w:bCs/>
        </w:rPr>
      </w:pPr>
      <w:r w:rsidRPr="00093743">
        <w:rPr>
          <w:b/>
          <w:bCs/>
        </w:rPr>
        <w:t>Open-Mindedness</w:t>
      </w:r>
    </w:p>
    <w:p w14:paraId="61275634" w14:textId="77777777" w:rsidR="00F251BA" w:rsidRPr="00093743" w:rsidRDefault="00F251BA" w:rsidP="00F251BA">
      <w:pPr>
        <w:spacing w:line="480" w:lineRule="auto"/>
        <w:rPr>
          <w:b/>
          <w:bCs/>
        </w:rPr>
      </w:pPr>
      <w:r w:rsidRPr="00093743">
        <w:rPr>
          <w:b/>
          <w:bCs/>
        </w:rPr>
        <w:tab/>
        <w:t>Intellectual Curiosity items</w:t>
      </w:r>
    </w:p>
    <w:p w14:paraId="3D22E846" w14:textId="77777777" w:rsidR="00F251BA" w:rsidRPr="00093743" w:rsidRDefault="00F251BA" w:rsidP="00F251BA">
      <w:pPr>
        <w:pStyle w:val="ListParagraph"/>
        <w:numPr>
          <w:ilvl w:val="0"/>
          <w:numId w:val="12"/>
        </w:numPr>
        <w:spacing w:line="480" w:lineRule="auto"/>
      </w:pPr>
      <w:r w:rsidRPr="00093743">
        <w:t>Has little interest in abstract ideas. [reverse scored]</w:t>
      </w:r>
    </w:p>
    <w:p w14:paraId="7F35A808" w14:textId="77777777" w:rsidR="00F251BA" w:rsidRPr="00093743" w:rsidRDefault="00F251BA" w:rsidP="00F251BA">
      <w:pPr>
        <w:pStyle w:val="ListParagraph"/>
        <w:numPr>
          <w:ilvl w:val="0"/>
          <w:numId w:val="12"/>
        </w:numPr>
        <w:spacing w:line="480" w:lineRule="auto"/>
      </w:pPr>
      <w:r w:rsidRPr="00093743">
        <w:t>Is complex, a deep thinker.</w:t>
      </w:r>
    </w:p>
    <w:p w14:paraId="487C3C9B" w14:textId="77777777" w:rsidR="00F251BA" w:rsidRPr="00093743" w:rsidRDefault="00F251BA" w:rsidP="00F251BA">
      <w:pPr>
        <w:pStyle w:val="ListParagraph"/>
        <w:numPr>
          <w:ilvl w:val="0"/>
          <w:numId w:val="12"/>
        </w:numPr>
        <w:spacing w:line="480" w:lineRule="auto"/>
      </w:pPr>
      <w:r w:rsidRPr="00093743">
        <w:lastRenderedPageBreak/>
        <w:t>Avoids intellectual, philosophical discussions. [reverse scored]</w:t>
      </w:r>
    </w:p>
    <w:p w14:paraId="612DF055" w14:textId="77777777" w:rsidR="00F251BA" w:rsidRPr="00093743" w:rsidRDefault="00F251BA" w:rsidP="00F251BA">
      <w:pPr>
        <w:pStyle w:val="ListParagraph"/>
        <w:numPr>
          <w:ilvl w:val="0"/>
          <w:numId w:val="12"/>
        </w:numPr>
        <w:spacing w:line="480" w:lineRule="auto"/>
      </w:pPr>
      <w:r w:rsidRPr="00093743">
        <w:t>Is curious about many different things.</w:t>
      </w:r>
    </w:p>
    <w:p w14:paraId="3A69C78B" w14:textId="77777777" w:rsidR="00F251BA" w:rsidRPr="00093743" w:rsidRDefault="00F251BA" w:rsidP="00F251BA">
      <w:pPr>
        <w:spacing w:line="480" w:lineRule="auto"/>
        <w:ind w:left="720"/>
        <w:rPr>
          <w:b/>
          <w:bCs/>
        </w:rPr>
      </w:pPr>
      <w:r w:rsidRPr="00093743">
        <w:rPr>
          <w:b/>
          <w:bCs/>
        </w:rPr>
        <w:t>Aesthetic Sensitivity items</w:t>
      </w:r>
    </w:p>
    <w:p w14:paraId="0718F119" w14:textId="77777777" w:rsidR="00F251BA" w:rsidRPr="00093743" w:rsidRDefault="00F251BA" w:rsidP="00F251BA">
      <w:pPr>
        <w:pStyle w:val="ListParagraph"/>
        <w:numPr>
          <w:ilvl w:val="0"/>
          <w:numId w:val="13"/>
        </w:numPr>
        <w:spacing w:line="480" w:lineRule="auto"/>
      </w:pPr>
      <w:r w:rsidRPr="00093743">
        <w:t>Is fascinated by art, music, or literature.</w:t>
      </w:r>
    </w:p>
    <w:p w14:paraId="62E5F823" w14:textId="77777777" w:rsidR="00F251BA" w:rsidRPr="00093743" w:rsidRDefault="00F251BA" w:rsidP="00F251BA">
      <w:pPr>
        <w:pStyle w:val="ListParagraph"/>
        <w:numPr>
          <w:ilvl w:val="0"/>
          <w:numId w:val="13"/>
        </w:numPr>
        <w:spacing w:line="480" w:lineRule="auto"/>
      </w:pPr>
      <w:r w:rsidRPr="00093743">
        <w:t>Has few artistic interests. [reverse scored]</w:t>
      </w:r>
    </w:p>
    <w:p w14:paraId="2B6D4F6D" w14:textId="77777777" w:rsidR="00F251BA" w:rsidRPr="00093743" w:rsidRDefault="00F251BA" w:rsidP="00F251BA">
      <w:pPr>
        <w:pStyle w:val="ListParagraph"/>
        <w:numPr>
          <w:ilvl w:val="0"/>
          <w:numId w:val="13"/>
        </w:numPr>
        <w:spacing w:line="480" w:lineRule="auto"/>
      </w:pPr>
      <w:r w:rsidRPr="00093743">
        <w:t>Values art and beauty.</w:t>
      </w:r>
    </w:p>
    <w:p w14:paraId="1B8CD3FA" w14:textId="77777777" w:rsidR="00F251BA" w:rsidRPr="00093743" w:rsidRDefault="00F251BA" w:rsidP="00F251BA">
      <w:pPr>
        <w:pStyle w:val="ListParagraph"/>
        <w:numPr>
          <w:ilvl w:val="0"/>
          <w:numId w:val="13"/>
        </w:numPr>
        <w:spacing w:line="480" w:lineRule="auto"/>
      </w:pPr>
      <w:r w:rsidRPr="00093743">
        <w:t>Thinks poetry and plays are boring. [reverse scored]</w:t>
      </w:r>
    </w:p>
    <w:p w14:paraId="04ACED53" w14:textId="77777777" w:rsidR="00F251BA" w:rsidRPr="00093743" w:rsidRDefault="00F251BA" w:rsidP="00F251BA">
      <w:pPr>
        <w:spacing w:line="480" w:lineRule="auto"/>
        <w:ind w:left="720"/>
        <w:rPr>
          <w:b/>
          <w:bCs/>
        </w:rPr>
      </w:pPr>
      <w:r w:rsidRPr="00093743">
        <w:rPr>
          <w:b/>
          <w:bCs/>
        </w:rPr>
        <w:t>Creative Imagination items.</w:t>
      </w:r>
    </w:p>
    <w:p w14:paraId="791931E9" w14:textId="77777777" w:rsidR="00F251BA" w:rsidRPr="00093743" w:rsidRDefault="00F251BA" w:rsidP="00F251BA">
      <w:pPr>
        <w:pStyle w:val="ListParagraph"/>
        <w:numPr>
          <w:ilvl w:val="0"/>
          <w:numId w:val="14"/>
        </w:numPr>
        <w:spacing w:line="480" w:lineRule="auto"/>
      </w:pPr>
      <w:r w:rsidRPr="00093743">
        <w:t>Has little creativity. [reverse scored]</w:t>
      </w:r>
    </w:p>
    <w:p w14:paraId="569CB0A7" w14:textId="77777777" w:rsidR="00F251BA" w:rsidRPr="00093743" w:rsidRDefault="00F251BA" w:rsidP="00F251BA">
      <w:pPr>
        <w:pStyle w:val="ListParagraph"/>
        <w:numPr>
          <w:ilvl w:val="0"/>
          <w:numId w:val="14"/>
        </w:numPr>
        <w:spacing w:line="480" w:lineRule="auto"/>
      </w:pPr>
      <w:r w:rsidRPr="00093743">
        <w:t>Is inventive, finds clever ways to do things.</w:t>
      </w:r>
    </w:p>
    <w:p w14:paraId="5431DDFE" w14:textId="77777777" w:rsidR="00F251BA" w:rsidRPr="00093743" w:rsidRDefault="00F251BA" w:rsidP="00F251BA">
      <w:pPr>
        <w:pStyle w:val="ListParagraph"/>
        <w:numPr>
          <w:ilvl w:val="0"/>
          <w:numId w:val="14"/>
        </w:numPr>
        <w:spacing w:line="480" w:lineRule="auto"/>
      </w:pPr>
      <w:r w:rsidRPr="00093743">
        <w:t>Is original, comes up with new ideas.</w:t>
      </w:r>
    </w:p>
    <w:p w14:paraId="181E459F" w14:textId="77777777" w:rsidR="00F251BA" w:rsidRPr="00093743" w:rsidRDefault="00F251BA" w:rsidP="00F251BA">
      <w:pPr>
        <w:pStyle w:val="ListParagraph"/>
        <w:numPr>
          <w:ilvl w:val="0"/>
          <w:numId w:val="14"/>
        </w:numPr>
        <w:spacing w:line="480" w:lineRule="auto"/>
      </w:pPr>
      <w:r w:rsidRPr="00093743">
        <w:t>Has difficulty imagining things. [reverse scored]</w:t>
      </w:r>
    </w:p>
    <w:p w14:paraId="1D04C39A" w14:textId="123B4541" w:rsidR="00F251BA" w:rsidRPr="00093743" w:rsidRDefault="00F251BA" w:rsidP="00DF6918">
      <w:pPr>
        <w:spacing w:line="480" w:lineRule="auto"/>
        <w:ind w:left="720"/>
      </w:pPr>
    </w:p>
    <w:p w14:paraId="06DC8085" w14:textId="77777777" w:rsidR="00F251BA" w:rsidRPr="00093743" w:rsidRDefault="00F251BA">
      <w:r w:rsidRPr="00093743">
        <w:br w:type="page"/>
      </w:r>
    </w:p>
    <w:p w14:paraId="77E9CCC7" w14:textId="45881460" w:rsidR="00F251BA" w:rsidRPr="00093743" w:rsidRDefault="00F251BA" w:rsidP="00F251BA">
      <w:pPr>
        <w:spacing w:line="480" w:lineRule="auto"/>
        <w:jc w:val="center"/>
        <w:rPr>
          <w:b/>
        </w:rPr>
      </w:pPr>
      <w:r w:rsidRPr="00093743">
        <w:rPr>
          <w:b/>
        </w:rPr>
        <w:lastRenderedPageBreak/>
        <w:t>Appendix D: Anchoring Vignettes</w:t>
      </w:r>
    </w:p>
    <w:p w14:paraId="10828C68" w14:textId="647781C8" w:rsidR="00441BC4" w:rsidRPr="00093743" w:rsidRDefault="00441BC4" w:rsidP="00441BC4">
      <w:pPr>
        <w:spacing w:line="480" w:lineRule="auto"/>
        <w:rPr>
          <w:b/>
        </w:rPr>
      </w:pPr>
      <w:r w:rsidRPr="00093743">
        <w:rPr>
          <w:b/>
        </w:rPr>
        <w:t>Conscientiousness:</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0D0CBD" w:rsidRPr="00CB583F" w14:paraId="3E8C5982" w14:textId="77777777" w:rsidTr="000D0CBD">
        <w:tc>
          <w:tcPr>
            <w:tcW w:w="1870" w:type="dxa"/>
          </w:tcPr>
          <w:p w14:paraId="04BB9076" w14:textId="77777777" w:rsidR="000D0CBD" w:rsidRPr="00CB583F" w:rsidRDefault="000D0CBD" w:rsidP="009E7BDB">
            <w:pPr>
              <w:rPr>
                <w:b/>
              </w:rPr>
            </w:pPr>
          </w:p>
        </w:tc>
        <w:tc>
          <w:tcPr>
            <w:tcW w:w="1870" w:type="dxa"/>
          </w:tcPr>
          <w:p w14:paraId="2AA1C261" w14:textId="45D9BB5F" w:rsidR="000D0CBD" w:rsidRPr="00CB583F" w:rsidRDefault="000D0CBD" w:rsidP="009E7BDB">
            <w:pPr>
              <w:rPr>
                <w:b/>
              </w:rPr>
            </w:pPr>
            <w:r w:rsidRPr="00CB583F">
              <w:rPr>
                <w:b/>
              </w:rPr>
              <w:t>Facet</w:t>
            </w:r>
          </w:p>
        </w:tc>
        <w:tc>
          <w:tcPr>
            <w:tcW w:w="1870" w:type="dxa"/>
          </w:tcPr>
          <w:p w14:paraId="1AAACFF8" w14:textId="47DA548B" w:rsidR="000D0CBD" w:rsidRPr="00CB583F" w:rsidRDefault="000D0CBD" w:rsidP="009E7BDB">
            <w:pPr>
              <w:rPr>
                <w:b/>
              </w:rPr>
            </w:pPr>
            <w:r w:rsidRPr="00CB583F">
              <w:rPr>
                <w:b/>
              </w:rPr>
              <w:t>Low</w:t>
            </w:r>
            <w:r w:rsidR="0049599C" w:rsidRPr="00CB583F">
              <w:rPr>
                <w:b/>
              </w:rPr>
              <w:t xml:space="preserve"> (1)</w:t>
            </w:r>
          </w:p>
        </w:tc>
        <w:tc>
          <w:tcPr>
            <w:tcW w:w="1870" w:type="dxa"/>
          </w:tcPr>
          <w:p w14:paraId="25F91092" w14:textId="42238654" w:rsidR="000D0CBD" w:rsidRPr="00CB583F" w:rsidRDefault="000D0CBD" w:rsidP="009E7BDB">
            <w:pPr>
              <w:rPr>
                <w:b/>
              </w:rPr>
            </w:pPr>
            <w:r w:rsidRPr="00CB583F">
              <w:rPr>
                <w:b/>
              </w:rPr>
              <w:t>Average</w:t>
            </w:r>
            <w:r w:rsidR="0049599C" w:rsidRPr="00CB583F">
              <w:rPr>
                <w:b/>
              </w:rPr>
              <w:t xml:space="preserve"> (3)</w:t>
            </w:r>
          </w:p>
        </w:tc>
        <w:tc>
          <w:tcPr>
            <w:tcW w:w="1870" w:type="dxa"/>
          </w:tcPr>
          <w:p w14:paraId="5EFD82B6" w14:textId="4AF82FA2" w:rsidR="000D0CBD" w:rsidRPr="00CB583F" w:rsidRDefault="000D0CBD" w:rsidP="009E7BDB">
            <w:pPr>
              <w:rPr>
                <w:b/>
              </w:rPr>
            </w:pPr>
            <w:r w:rsidRPr="00CB583F">
              <w:rPr>
                <w:b/>
              </w:rPr>
              <w:t>High</w:t>
            </w:r>
            <w:r w:rsidR="0049599C" w:rsidRPr="00CB583F">
              <w:rPr>
                <w:b/>
              </w:rPr>
              <w:t xml:space="preserve"> (5)</w:t>
            </w:r>
          </w:p>
        </w:tc>
      </w:tr>
      <w:tr w:rsidR="000D0CBD" w:rsidRPr="00CB583F" w14:paraId="666B603E" w14:textId="77777777" w:rsidTr="000D0CBD">
        <w:tc>
          <w:tcPr>
            <w:tcW w:w="1870" w:type="dxa"/>
            <w:vMerge w:val="restart"/>
          </w:tcPr>
          <w:p w14:paraId="29529E74" w14:textId="0383767B" w:rsidR="000D0CBD" w:rsidRPr="00CB583F" w:rsidRDefault="000D0CBD" w:rsidP="009E7BDB">
            <w:pPr>
              <w:rPr>
                <w:b/>
              </w:rPr>
            </w:pPr>
            <w:r w:rsidRPr="00CB583F">
              <w:rPr>
                <w:b/>
              </w:rPr>
              <w:t>Vignette set 1</w:t>
            </w:r>
          </w:p>
        </w:tc>
        <w:tc>
          <w:tcPr>
            <w:tcW w:w="1870" w:type="dxa"/>
          </w:tcPr>
          <w:p w14:paraId="619593E4" w14:textId="0EC926DA" w:rsidR="000D0CBD" w:rsidRPr="00CB583F" w:rsidRDefault="00246551" w:rsidP="009E7BDB">
            <w:pPr>
              <w:rPr>
                <w:bCs/>
                <w:i/>
                <w:iCs/>
              </w:rPr>
            </w:pPr>
            <w:r w:rsidRPr="00CB583F">
              <w:rPr>
                <w:bCs/>
                <w:i/>
                <w:iCs/>
              </w:rPr>
              <w:t>Organization</w:t>
            </w:r>
          </w:p>
        </w:tc>
        <w:tc>
          <w:tcPr>
            <w:tcW w:w="1870" w:type="dxa"/>
          </w:tcPr>
          <w:p w14:paraId="4257842B" w14:textId="09BDC6D8" w:rsidR="000D0CBD" w:rsidRPr="00CB583F" w:rsidRDefault="002036A1" w:rsidP="009E7BDB">
            <w:pPr>
              <w:rPr>
                <w:b/>
              </w:rPr>
            </w:pPr>
            <w:r w:rsidRPr="00CB583F">
              <w:rPr>
                <w:bCs/>
              </w:rPr>
              <w:t xml:space="preserve">Addison often feels </w:t>
            </w:r>
            <w:r w:rsidR="005A3D6E">
              <w:rPr>
                <w:bCs/>
              </w:rPr>
              <w:t xml:space="preserve">it is </w:t>
            </w:r>
            <w:r w:rsidR="00CD6EB8" w:rsidRPr="00CB583F">
              <w:rPr>
                <w:bCs/>
              </w:rPr>
              <w:t xml:space="preserve">extremely </w:t>
            </w:r>
            <w:r w:rsidRPr="00CB583F">
              <w:rPr>
                <w:bCs/>
              </w:rPr>
              <w:t>hard to map out activities or follow the plan.</w:t>
            </w:r>
          </w:p>
        </w:tc>
        <w:tc>
          <w:tcPr>
            <w:tcW w:w="1870" w:type="dxa"/>
          </w:tcPr>
          <w:p w14:paraId="32764681" w14:textId="209FD780" w:rsidR="000D0CBD" w:rsidRPr="00CB583F" w:rsidRDefault="0049599C" w:rsidP="009E7BDB">
            <w:pPr>
              <w:rPr>
                <w:bCs/>
              </w:rPr>
            </w:pPr>
            <w:r w:rsidRPr="00CB583F">
              <w:rPr>
                <w:bCs/>
              </w:rPr>
              <w:t xml:space="preserve">Hollis likes to keep anything in need at hands but </w:t>
            </w:r>
            <w:r w:rsidR="00CD6EB8" w:rsidRPr="00CB583F">
              <w:rPr>
                <w:bCs/>
              </w:rPr>
              <w:t xml:space="preserve">sometimes </w:t>
            </w:r>
            <w:r w:rsidRPr="00CB583F">
              <w:rPr>
                <w:bCs/>
              </w:rPr>
              <w:t>would forget to clean things up once the job is done.</w:t>
            </w:r>
          </w:p>
        </w:tc>
        <w:tc>
          <w:tcPr>
            <w:tcW w:w="1870" w:type="dxa"/>
          </w:tcPr>
          <w:p w14:paraId="7E7B9761" w14:textId="3598556A" w:rsidR="000D0CBD" w:rsidRPr="00CB583F" w:rsidRDefault="0049599C" w:rsidP="009E7BDB">
            <w:pPr>
              <w:rPr>
                <w:bCs/>
              </w:rPr>
            </w:pPr>
            <w:r w:rsidRPr="00CB583F">
              <w:rPr>
                <w:bCs/>
              </w:rPr>
              <w:t>Parker has a strict daily schedule and can follow it very well.</w:t>
            </w:r>
          </w:p>
        </w:tc>
      </w:tr>
      <w:tr w:rsidR="000D0CBD" w:rsidRPr="00093743" w14:paraId="047CE18B" w14:textId="77777777" w:rsidTr="000D0CBD">
        <w:tc>
          <w:tcPr>
            <w:tcW w:w="1870" w:type="dxa"/>
            <w:vMerge/>
          </w:tcPr>
          <w:p w14:paraId="40581C0A" w14:textId="77777777" w:rsidR="000D0CBD" w:rsidRPr="00B4352A" w:rsidRDefault="000D0CBD" w:rsidP="009E7BDB">
            <w:pPr>
              <w:rPr>
                <w:b/>
              </w:rPr>
            </w:pPr>
          </w:p>
        </w:tc>
        <w:tc>
          <w:tcPr>
            <w:tcW w:w="1870" w:type="dxa"/>
          </w:tcPr>
          <w:p w14:paraId="0F388C98" w14:textId="5899374D" w:rsidR="000D0CBD" w:rsidRPr="00B4352A" w:rsidRDefault="00246551" w:rsidP="009E7BDB">
            <w:pPr>
              <w:rPr>
                <w:bCs/>
                <w:i/>
                <w:iCs/>
              </w:rPr>
            </w:pPr>
            <w:r w:rsidRPr="00B4352A">
              <w:rPr>
                <w:bCs/>
                <w:i/>
                <w:iCs/>
              </w:rPr>
              <w:t>Productiveness</w:t>
            </w:r>
          </w:p>
        </w:tc>
        <w:tc>
          <w:tcPr>
            <w:tcW w:w="1870" w:type="dxa"/>
          </w:tcPr>
          <w:p w14:paraId="07765859" w14:textId="7EB0D634" w:rsidR="000D0CBD" w:rsidRPr="00B4352A" w:rsidRDefault="00BD20CC" w:rsidP="009E7BDB">
            <w:pPr>
              <w:rPr>
                <w:b/>
              </w:rPr>
            </w:pPr>
            <w:r w:rsidRPr="00B4352A">
              <w:rPr>
                <w:bCs/>
              </w:rPr>
              <w:t>Addison never starts on tasks before the last minute</w:t>
            </w:r>
            <w:r w:rsidR="00307CD1" w:rsidRPr="00B4352A">
              <w:rPr>
                <w:bCs/>
              </w:rPr>
              <w:t xml:space="preserve"> and often fails to finish them</w:t>
            </w:r>
            <w:r w:rsidRPr="00B4352A">
              <w:rPr>
                <w:bCs/>
              </w:rPr>
              <w:t>.</w:t>
            </w:r>
          </w:p>
        </w:tc>
        <w:tc>
          <w:tcPr>
            <w:tcW w:w="1870" w:type="dxa"/>
          </w:tcPr>
          <w:p w14:paraId="6227F97D" w14:textId="290C992B" w:rsidR="000D0CBD" w:rsidRPr="00B4352A" w:rsidRDefault="0049599C" w:rsidP="009E7BDB">
            <w:pPr>
              <w:rPr>
                <w:bCs/>
              </w:rPr>
            </w:pPr>
            <w:r w:rsidRPr="00B4352A">
              <w:rPr>
                <w:bCs/>
              </w:rPr>
              <w:t>Hollis tends to take some time but generally manages to get things done.</w:t>
            </w:r>
          </w:p>
        </w:tc>
        <w:tc>
          <w:tcPr>
            <w:tcW w:w="1870" w:type="dxa"/>
          </w:tcPr>
          <w:p w14:paraId="329B223A" w14:textId="6674CD4D" w:rsidR="000D0CBD" w:rsidRPr="00B4352A" w:rsidRDefault="0049599C" w:rsidP="009E7BDB">
            <w:pPr>
              <w:rPr>
                <w:bCs/>
              </w:rPr>
            </w:pPr>
            <w:r w:rsidRPr="00B4352A">
              <w:rPr>
                <w:bCs/>
              </w:rPr>
              <w:t xml:space="preserve">Parker </w:t>
            </w:r>
            <w:proofErr w:type="gramStart"/>
            <w:r w:rsidRPr="00B4352A">
              <w:rPr>
                <w:bCs/>
              </w:rPr>
              <w:t>is able to</w:t>
            </w:r>
            <w:proofErr w:type="gramEnd"/>
            <w:r w:rsidRPr="00B4352A">
              <w:rPr>
                <w:bCs/>
              </w:rPr>
              <w:t xml:space="preserve"> start on a new task anytime if needed while keep</w:t>
            </w:r>
            <w:r w:rsidR="001F4203">
              <w:rPr>
                <w:bCs/>
              </w:rPr>
              <w:t>ing</w:t>
            </w:r>
            <w:r w:rsidRPr="00B4352A">
              <w:rPr>
                <w:bCs/>
              </w:rPr>
              <w:t xml:space="preserve"> others on track.</w:t>
            </w:r>
          </w:p>
        </w:tc>
      </w:tr>
      <w:tr w:rsidR="000D0CBD" w:rsidRPr="00093743" w14:paraId="0C6A030E" w14:textId="77777777" w:rsidTr="000D0CBD">
        <w:tc>
          <w:tcPr>
            <w:tcW w:w="1870" w:type="dxa"/>
            <w:vMerge/>
          </w:tcPr>
          <w:p w14:paraId="45E53623" w14:textId="77777777" w:rsidR="000D0CBD" w:rsidRPr="00B4352A" w:rsidRDefault="000D0CBD" w:rsidP="009E7BDB">
            <w:pPr>
              <w:rPr>
                <w:b/>
              </w:rPr>
            </w:pPr>
          </w:p>
        </w:tc>
        <w:tc>
          <w:tcPr>
            <w:tcW w:w="1870" w:type="dxa"/>
          </w:tcPr>
          <w:p w14:paraId="055AAFBD" w14:textId="718A63EC" w:rsidR="00246551" w:rsidRPr="00B4352A" w:rsidRDefault="00246551" w:rsidP="009E7BDB">
            <w:pPr>
              <w:rPr>
                <w:bCs/>
                <w:i/>
                <w:iCs/>
              </w:rPr>
            </w:pPr>
            <w:r w:rsidRPr="00B4352A">
              <w:rPr>
                <w:bCs/>
                <w:i/>
                <w:iCs/>
              </w:rPr>
              <w:t>Responsibility</w:t>
            </w:r>
          </w:p>
        </w:tc>
        <w:tc>
          <w:tcPr>
            <w:tcW w:w="1870" w:type="dxa"/>
          </w:tcPr>
          <w:p w14:paraId="0314A308" w14:textId="5F86BA81" w:rsidR="000D0CBD" w:rsidRPr="00B4352A" w:rsidRDefault="002036A1" w:rsidP="009E7BDB">
            <w:pPr>
              <w:rPr>
                <w:bCs/>
              </w:rPr>
            </w:pPr>
            <w:r w:rsidRPr="00B4352A">
              <w:rPr>
                <w:bCs/>
              </w:rPr>
              <w:t xml:space="preserve">Addison’s coworkers </w:t>
            </w:r>
            <w:proofErr w:type="gramStart"/>
            <w:r w:rsidRPr="00B4352A">
              <w:rPr>
                <w:bCs/>
              </w:rPr>
              <w:t>have to</w:t>
            </w:r>
            <w:proofErr w:type="gramEnd"/>
            <w:r w:rsidRPr="00B4352A">
              <w:rPr>
                <w:bCs/>
              </w:rPr>
              <w:t xml:space="preserve"> cover Addison’s duty from time to time because Addison </w:t>
            </w:r>
            <w:r w:rsidR="00CD6EB8" w:rsidRPr="00B4352A">
              <w:rPr>
                <w:bCs/>
              </w:rPr>
              <w:t xml:space="preserve">could </w:t>
            </w:r>
            <w:r w:rsidRPr="00B4352A">
              <w:rPr>
                <w:bCs/>
              </w:rPr>
              <w:t xml:space="preserve">not get things done on time or </w:t>
            </w:r>
            <w:r w:rsidR="00CD6EB8" w:rsidRPr="00B4352A">
              <w:rPr>
                <w:bCs/>
              </w:rPr>
              <w:t xml:space="preserve">would </w:t>
            </w:r>
            <w:r w:rsidRPr="00B4352A">
              <w:rPr>
                <w:bCs/>
              </w:rPr>
              <w:t>mess things up.</w:t>
            </w:r>
          </w:p>
        </w:tc>
        <w:tc>
          <w:tcPr>
            <w:tcW w:w="1870" w:type="dxa"/>
          </w:tcPr>
          <w:p w14:paraId="49BF1451" w14:textId="7E7A4378" w:rsidR="000D0CBD" w:rsidRPr="00B4352A" w:rsidRDefault="0049599C" w:rsidP="009E7BDB">
            <w:pPr>
              <w:rPr>
                <w:bCs/>
              </w:rPr>
            </w:pPr>
            <w:r w:rsidRPr="00B4352A">
              <w:rPr>
                <w:bCs/>
              </w:rPr>
              <w:t>Hollis’s partner feels at ease to leave some housework but needs to remind Hollis to do them from time to time.</w:t>
            </w:r>
          </w:p>
        </w:tc>
        <w:tc>
          <w:tcPr>
            <w:tcW w:w="1870" w:type="dxa"/>
          </w:tcPr>
          <w:p w14:paraId="427B39ED" w14:textId="04334314" w:rsidR="000D0CBD" w:rsidRPr="00B4352A" w:rsidRDefault="0049599C" w:rsidP="009E7BDB">
            <w:pPr>
              <w:rPr>
                <w:bCs/>
              </w:rPr>
            </w:pPr>
            <w:r w:rsidRPr="00B4352A">
              <w:rPr>
                <w:bCs/>
              </w:rPr>
              <w:t>Friends said Parker is the most dependable person they have ever seen.</w:t>
            </w:r>
          </w:p>
        </w:tc>
      </w:tr>
      <w:tr w:rsidR="00246551" w:rsidRPr="00CB583F" w14:paraId="3B12C0F0" w14:textId="77777777" w:rsidTr="000D0CBD">
        <w:tc>
          <w:tcPr>
            <w:tcW w:w="1870" w:type="dxa"/>
            <w:vMerge w:val="restart"/>
          </w:tcPr>
          <w:p w14:paraId="5A03EE46" w14:textId="458F076D" w:rsidR="00246551" w:rsidRPr="00CB583F" w:rsidRDefault="00246551" w:rsidP="00246551">
            <w:pPr>
              <w:rPr>
                <w:b/>
              </w:rPr>
            </w:pPr>
            <w:r w:rsidRPr="00CB583F">
              <w:rPr>
                <w:b/>
              </w:rPr>
              <w:t>Vignette set 2</w:t>
            </w:r>
          </w:p>
        </w:tc>
        <w:tc>
          <w:tcPr>
            <w:tcW w:w="1870" w:type="dxa"/>
          </w:tcPr>
          <w:p w14:paraId="63D8EA7D" w14:textId="50AA14CE" w:rsidR="00246551" w:rsidRPr="00CB583F" w:rsidRDefault="00246551" w:rsidP="00246551">
            <w:pPr>
              <w:rPr>
                <w:b/>
                <w:i/>
                <w:iCs/>
              </w:rPr>
            </w:pPr>
            <w:r w:rsidRPr="00CB583F">
              <w:rPr>
                <w:bCs/>
                <w:i/>
                <w:iCs/>
              </w:rPr>
              <w:t>Organization</w:t>
            </w:r>
          </w:p>
        </w:tc>
        <w:tc>
          <w:tcPr>
            <w:tcW w:w="1870" w:type="dxa"/>
          </w:tcPr>
          <w:p w14:paraId="13A8AF4E" w14:textId="76C3D974" w:rsidR="00246551" w:rsidRPr="00CB583F" w:rsidRDefault="001007A0" w:rsidP="00246551">
            <w:pPr>
              <w:rPr>
                <w:bCs/>
              </w:rPr>
            </w:pPr>
            <w:r w:rsidRPr="00CB583F">
              <w:rPr>
                <w:bCs/>
              </w:rPr>
              <w:t xml:space="preserve">Adlai </w:t>
            </w:r>
            <w:r w:rsidR="001D1AE9" w:rsidRPr="00CB583F">
              <w:rPr>
                <w:bCs/>
              </w:rPr>
              <w:t>never clean</w:t>
            </w:r>
            <w:r w:rsidR="009A5E71">
              <w:rPr>
                <w:bCs/>
              </w:rPr>
              <w:t>s</w:t>
            </w:r>
            <w:r w:rsidR="001D1AE9" w:rsidRPr="00CB583F">
              <w:rPr>
                <w:bCs/>
              </w:rPr>
              <w:t xml:space="preserve"> their workspace and leave</w:t>
            </w:r>
            <w:r w:rsidR="009A5E71">
              <w:rPr>
                <w:bCs/>
              </w:rPr>
              <w:t>s</w:t>
            </w:r>
            <w:r w:rsidR="001D1AE9" w:rsidRPr="00CB583F">
              <w:rPr>
                <w:bCs/>
              </w:rPr>
              <w:t xml:space="preserve"> all paperwork mixed on the desk.</w:t>
            </w:r>
          </w:p>
        </w:tc>
        <w:tc>
          <w:tcPr>
            <w:tcW w:w="1870" w:type="dxa"/>
          </w:tcPr>
          <w:p w14:paraId="4959FA68" w14:textId="08F57C0E" w:rsidR="00246551" w:rsidRPr="00CB583F" w:rsidRDefault="00084FC5" w:rsidP="00246551">
            <w:pPr>
              <w:rPr>
                <w:bCs/>
              </w:rPr>
            </w:pPr>
            <w:r w:rsidRPr="00CB583F">
              <w:rPr>
                <w:bCs/>
              </w:rPr>
              <w:t>Riley cleans their studio</w:t>
            </w:r>
            <w:r w:rsidR="00655721" w:rsidRPr="00CB583F">
              <w:rPr>
                <w:bCs/>
              </w:rPr>
              <w:t xml:space="preserve"> regularly but </w:t>
            </w:r>
            <w:r w:rsidRPr="00CB583F">
              <w:rPr>
                <w:bCs/>
              </w:rPr>
              <w:t>sometimes cannot find</w:t>
            </w:r>
            <w:r w:rsidR="00655721" w:rsidRPr="00CB583F">
              <w:rPr>
                <w:bCs/>
              </w:rPr>
              <w:t>s</w:t>
            </w:r>
            <w:r w:rsidRPr="00CB583F">
              <w:rPr>
                <w:bCs/>
              </w:rPr>
              <w:t xml:space="preserve"> their things </w:t>
            </w:r>
            <w:r w:rsidR="009A5E71">
              <w:rPr>
                <w:bCs/>
              </w:rPr>
              <w:t>in the</w:t>
            </w:r>
            <w:r w:rsidRPr="00CB583F">
              <w:rPr>
                <w:bCs/>
              </w:rPr>
              <w:t xml:space="preserve"> original place.</w:t>
            </w:r>
          </w:p>
        </w:tc>
        <w:tc>
          <w:tcPr>
            <w:tcW w:w="1870" w:type="dxa"/>
          </w:tcPr>
          <w:p w14:paraId="1BE85507" w14:textId="1FFC8FF1" w:rsidR="00246551" w:rsidRPr="00CB583F" w:rsidRDefault="00FE2401" w:rsidP="00246551">
            <w:pPr>
              <w:rPr>
                <w:bCs/>
              </w:rPr>
            </w:pPr>
            <w:r w:rsidRPr="00CB583F">
              <w:rPr>
                <w:bCs/>
              </w:rPr>
              <w:t>Cleo is a clean freak.</w:t>
            </w:r>
          </w:p>
        </w:tc>
      </w:tr>
      <w:tr w:rsidR="00246551" w:rsidRPr="00093743" w14:paraId="079C737B" w14:textId="77777777" w:rsidTr="000D0CBD">
        <w:tc>
          <w:tcPr>
            <w:tcW w:w="1870" w:type="dxa"/>
            <w:vMerge/>
          </w:tcPr>
          <w:p w14:paraId="59809765" w14:textId="77777777" w:rsidR="00246551" w:rsidRPr="00B4352A" w:rsidRDefault="00246551" w:rsidP="00246551">
            <w:pPr>
              <w:rPr>
                <w:b/>
              </w:rPr>
            </w:pPr>
          </w:p>
        </w:tc>
        <w:tc>
          <w:tcPr>
            <w:tcW w:w="1870" w:type="dxa"/>
          </w:tcPr>
          <w:p w14:paraId="353CE039" w14:textId="27ED04C5" w:rsidR="00246551" w:rsidRPr="00B4352A" w:rsidRDefault="00246551" w:rsidP="00246551">
            <w:pPr>
              <w:rPr>
                <w:b/>
                <w:i/>
                <w:iCs/>
              </w:rPr>
            </w:pPr>
            <w:r w:rsidRPr="00B4352A">
              <w:rPr>
                <w:bCs/>
                <w:i/>
                <w:iCs/>
              </w:rPr>
              <w:t>Productiveness</w:t>
            </w:r>
          </w:p>
        </w:tc>
        <w:tc>
          <w:tcPr>
            <w:tcW w:w="1870" w:type="dxa"/>
          </w:tcPr>
          <w:p w14:paraId="7B72BF13" w14:textId="2C0D1535" w:rsidR="00246551" w:rsidRPr="00B4352A" w:rsidRDefault="001D1AE9" w:rsidP="00246551">
            <w:pPr>
              <w:rPr>
                <w:bCs/>
              </w:rPr>
            </w:pPr>
            <w:r w:rsidRPr="00B4352A">
              <w:rPr>
                <w:bCs/>
              </w:rPr>
              <w:t xml:space="preserve">Adlai </w:t>
            </w:r>
            <w:r w:rsidR="007B20DA" w:rsidRPr="00B4352A">
              <w:rPr>
                <w:bCs/>
              </w:rPr>
              <w:t>can be distracted from duty quite easily and it takes a long time for Adlai to regain their focus.</w:t>
            </w:r>
          </w:p>
        </w:tc>
        <w:tc>
          <w:tcPr>
            <w:tcW w:w="1870" w:type="dxa"/>
          </w:tcPr>
          <w:p w14:paraId="7C1929F8" w14:textId="4C6FEC77" w:rsidR="00246551" w:rsidRPr="00B4352A" w:rsidRDefault="00084FC5" w:rsidP="00246551">
            <w:pPr>
              <w:rPr>
                <w:bCs/>
              </w:rPr>
            </w:pPr>
            <w:r w:rsidRPr="00B4352A">
              <w:rPr>
                <w:bCs/>
              </w:rPr>
              <w:t>Riley always gets things done before the deadline while having a problem to start a new task early.</w:t>
            </w:r>
          </w:p>
        </w:tc>
        <w:tc>
          <w:tcPr>
            <w:tcW w:w="1870" w:type="dxa"/>
          </w:tcPr>
          <w:p w14:paraId="6C6C08DA" w14:textId="7F634E71" w:rsidR="00246551" w:rsidRPr="00B4352A" w:rsidRDefault="001C78FC" w:rsidP="00246551">
            <w:pPr>
              <w:rPr>
                <w:bCs/>
              </w:rPr>
            </w:pPr>
            <w:r w:rsidRPr="00B4352A">
              <w:rPr>
                <w:bCs/>
              </w:rPr>
              <w:t xml:space="preserve">Even if </w:t>
            </w:r>
            <w:r w:rsidR="00FE2401" w:rsidRPr="00B4352A">
              <w:rPr>
                <w:bCs/>
              </w:rPr>
              <w:t>Cleo</w:t>
            </w:r>
            <w:r w:rsidR="00F42B46" w:rsidRPr="00B4352A">
              <w:rPr>
                <w:bCs/>
              </w:rPr>
              <w:t xml:space="preserve"> </w:t>
            </w:r>
            <w:r w:rsidRPr="00B4352A">
              <w:rPr>
                <w:bCs/>
              </w:rPr>
              <w:t>has a whole month to work on an essay, Cleo will</w:t>
            </w:r>
            <w:r w:rsidR="00D509C6" w:rsidRPr="00B4352A">
              <w:rPr>
                <w:bCs/>
              </w:rPr>
              <w:t xml:space="preserve"> still</w:t>
            </w:r>
            <w:r w:rsidRPr="00B4352A">
              <w:rPr>
                <w:bCs/>
              </w:rPr>
              <w:t xml:space="preserve"> finish it by the first week.</w:t>
            </w:r>
          </w:p>
        </w:tc>
      </w:tr>
      <w:tr w:rsidR="00246551" w:rsidRPr="00093743" w14:paraId="75BCCE50" w14:textId="77777777" w:rsidTr="000D0CBD">
        <w:tc>
          <w:tcPr>
            <w:tcW w:w="1870" w:type="dxa"/>
            <w:vMerge/>
          </w:tcPr>
          <w:p w14:paraId="1806F8E6" w14:textId="77777777" w:rsidR="00246551" w:rsidRPr="00B4352A" w:rsidRDefault="00246551" w:rsidP="00246551">
            <w:pPr>
              <w:rPr>
                <w:b/>
              </w:rPr>
            </w:pPr>
          </w:p>
        </w:tc>
        <w:tc>
          <w:tcPr>
            <w:tcW w:w="1870" w:type="dxa"/>
          </w:tcPr>
          <w:p w14:paraId="5E874068" w14:textId="4ADCBC8D" w:rsidR="00246551" w:rsidRPr="00B4352A" w:rsidRDefault="00246551" w:rsidP="00246551">
            <w:pPr>
              <w:rPr>
                <w:b/>
                <w:i/>
                <w:iCs/>
              </w:rPr>
            </w:pPr>
            <w:r w:rsidRPr="00B4352A">
              <w:rPr>
                <w:bCs/>
                <w:i/>
                <w:iCs/>
              </w:rPr>
              <w:t>Responsibility</w:t>
            </w:r>
          </w:p>
        </w:tc>
        <w:tc>
          <w:tcPr>
            <w:tcW w:w="1870" w:type="dxa"/>
          </w:tcPr>
          <w:p w14:paraId="05BEC01C" w14:textId="208429F0" w:rsidR="00246551" w:rsidRPr="00B4352A" w:rsidRDefault="009C2637" w:rsidP="00246551">
            <w:pPr>
              <w:rPr>
                <w:bCs/>
              </w:rPr>
            </w:pPr>
            <w:r w:rsidRPr="00B4352A">
              <w:rPr>
                <w:bCs/>
              </w:rPr>
              <w:t>Adlai</w:t>
            </w:r>
            <w:r w:rsidR="00056713" w:rsidRPr="00B4352A">
              <w:rPr>
                <w:bCs/>
              </w:rPr>
              <w:t xml:space="preserve">’s boss always </w:t>
            </w:r>
            <w:r w:rsidR="00655721" w:rsidRPr="00B4352A">
              <w:rPr>
                <w:bCs/>
              </w:rPr>
              <w:t>finds</w:t>
            </w:r>
            <w:r w:rsidR="00056713" w:rsidRPr="00B4352A">
              <w:rPr>
                <w:bCs/>
              </w:rPr>
              <w:t xml:space="preserve"> spelling </w:t>
            </w:r>
            <w:r w:rsidR="00EF5E23" w:rsidRPr="00B4352A">
              <w:rPr>
                <w:bCs/>
              </w:rPr>
              <w:t xml:space="preserve">and grammar </w:t>
            </w:r>
            <w:r w:rsidR="00056713" w:rsidRPr="00B4352A">
              <w:rPr>
                <w:bCs/>
              </w:rPr>
              <w:t>mistakes in their</w:t>
            </w:r>
            <w:r w:rsidR="00EF5E23" w:rsidRPr="00B4352A">
              <w:rPr>
                <w:bCs/>
              </w:rPr>
              <w:t xml:space="preserve"> work-related</w:t>
            </w:r>
            <w:r w:rsidR="00056713" w:rsidRPr="00B4352A">
              <w:rPr>
                <w:bCs/>
              </w:rPr>
              <w:t xml:space="preserve"> emails.</w:t>
            </w:r>
          </w:p>
        </w:tc>
        <w:tc>
          <w:tcPr>
            <w:tcW w:w="1870" w:type="dxa"/>
          </w:tcPr>
          <w:p w14:paraId="01DC9BFC" w14:textId="73C4D040" w:rsidR="00246551" w:rsidRPr="00B4352A" w:rsidRDefault="00A90747" w:rsidP="00246551">
            <w:pPr>
              <w:rPr>
                <w:bCs/>
              </w:rPr>
            </w:pPr>
            <w:r w:rsidRPr="00B4352A">
              <w:rPr>
                <w:bCs/>
              </w:rPr>
              <w:t xml:space="preserve">Riley never makes major mistakes at work but </w:t>
            </w:r>
            <w:r w:rsidR="00CE0B18">
              <w:rPr>
                <w:bCs/>
              </w:rPr>
              <w:t xml:space="preserve">is </w:t>
            </w:r>
            <w:r w:rsidRPr="00B4352A">
              <w:rPr>
                <w:bCs/>
              </w:rPr>
              <w:t>also known to be careless with minor things.</w:t>
            </w:r>
          </w:p>
        </w:tc>
        <w:tc>
          <w:tcPr>
            <w:tcW w:w="1870" w:type="dxa"/>
          </w:tcPr>
          <w:p w14:paraId="0758D3AA" w14:textId="5C95A2D4" w:rsidR="00246551" w:rsidRPr="00B4352A" w:rsidRDefault="00CE0B18" w:rsidP="00246551">
            <w:pPr>
              <w:rPr>
                <w:bCs/>
              </w:rPr>
            </w:pPr>
            <w:r>
              <w:rPr>
                <w:bCs/>
              </w:rPr>
              <w:t>Their s</w:t>
            </w:r>
            <w:r w:rsidR="00166983" w:rsidRPr="00B4352A">
              <w:rPr>
                <w:bCs/>
              </w:rPr>
              <w:t xml:space="preserve">upervisor considers </w:t>
            </w:r>
            <w:r w:rsidR="00FE2401" w:rsidRPr="00B4352A">
              <w:rPr>
                <w:bCs/>
              </w:rPr>
              <w:t>Cleo</w:t>
            </w:r>
            <w:r w:rsidR="00166983" w:rsidRPr="00B4352A">
              <w:rPr>
                <w:bCs/>
              </w:rPr>
              <w:t xml:space="preserve"> as the first choice to be</w:t>
            </w:r>
            <w:r>
              <w:rPr>
                <w:bCs/>
              </w:rPr>
              <w:t xml:space="preserve"> the one</w:t>
            </w:r>
            <w:r w:rsidR="00166983" w:rsidRPr="00B4352A">
              <w:rPr>
                <w:bCs/>
              </w:rPr>
              <w:t xml:space="preserve"> responsible for managing an event.</w:t>
            </w:r>
          </w:p>
        </w:tc>
      </w:tr>
      <w:tr w:rsidR="00246551" w:rsidRPr="00CB583F" w14:paraId="43D407CB" w14:textId="77777777" w:rsidTr="000D0CBD">
        <w:tc>
          <w:tcPr>
            <w:tcW w:w="1870" w:type="dxa"/>
            <w:vMerge w:val="restart"/>
          </w:tcPr>
          <w:p w14:paraId="6743D4AD" w14:textId="36441B54" w:rsidR="00246551" w:rsidRPr="00CB583F" w:rsidRDefault="00246551" w:rsidP="00246551">
            <w:pPr>
              <w:rPr>
                <w:b/>
              </w:rPr>
            </w:pPr>
            <w:r w:rsidRPr="00CB583F">
              <w:rPr>
                <w:b/>
              </w:rPr>
              <w:t>Vignette set 3</w:t>
            </w:r>
          </w:p>
        </w:tc>
        <w:tc>
          <w:tcPr>
            <w:tcW w:w="1870" w:type="dxa"/>
          </w:tcPr>
          <w:p w14:paraId="3042EB0F" w14:textId="2DE655D3" w:rsidR="00246551" w:rsidRPr="00CB583F" w:rsidRDefault="00246551" w:rsidP="00246551">
            <w:pPr>
              <w:rPr>
                <w:b/>
                <w:i/>
                <w:iCs/>
              </w:rPr>
            </w:pPr>
            <w:r w:rsidRPr="00CB583F">
              <w:rPr>
                <w:bCs/>
                <w:i/>
                <w:iCs/>
              </w:rPr>
              <w:t>Organization</w:t>
            </w:r>
          </w:p>
        </w:tc>
        <w:tc>
          <w:tcPr>
            <w:tcW w:w="1870" w:type="dxa"/>
          </w:tcPr>
          <w:p w14:paraId="12405BBE" w14:textId="680D98C6" w:rsidR="00246551" w:rsidRPr="00CB583F" w:rsidRDefault="00C20E8B" w:rsidP="00246551">
            <w:pPr>
              <w:rPr>
                <w:bCs/>
              </w:rPr>
            </w:pPr>
            <w:r w:rsidRPr="00CB583F">
              <w:rPr>
                <w:bCs/>
              </w:rPr>
              <w:t xml:space="preserve">Eli </w:t>
            </w:r>
            <w:r w:rsidR="00793AA1" w:rsidRPr="00CB583F">
              <w:rPr>
                <w:bCs/>
              </w:rPr>
              <w:t>never clean</w:t>
            </w:r>
            <w:r w:rsidR="00CE0B18">
              <w:rPr>
                <w:bCs/>
              </w:rPr>
              <w:t>s</w:t>
            </w:r>
            <w:r w:rsidR="00793AA1" w:rsidRPr="00CB583F">
              <w:rPr>
                <w:bCs/>
              </w:rPr>
              <w:t xml:space="preserve"> their apartment until it is too dirty to live in.</w:t>
            </w:r>
          </w:p>
        </w:tc>
        <w:tc>
          <w:tcPr>
            <w:tcW w:w="1870" w:type="dxa"/>
          </w:tcPr>
          <w:p w14:paraId="4A0C51D4" w14:textId="405EC4F5" w:rsidR="00246551" w:rsidRPr="00CB583F" w:rsidRDefault="00331243" w:rsidP="00246551">
            <w:pPr>
              <w:rPr>
                <w:bCs/>
              </w:rPr>
            </w:pPr>
            <w:r w:rsidRPr="00CB583F">
              <w:rPr>
                <w:bCs/>
              </w:rPr>
              <w:t xml:space="preserve">Sawyer </w:t>
            </w:r>
            <w:r w:rsidR="00877BED" w:rsidRPr="00CB583F">
              <w:rPr>
                <w:bCs/>
              </w:rPr>
              <w:t>cleans the living room frequently, but Sawyer’s bedroom is a mess most of the time.</w:t>
            </w:r>
          </w:p>
        </w:tc>
        <w:tc>
          <w:tcPr>
            <w:tcW w:w="1870" w:type="dxa"/>
          </w:tcPr>
          <w:p w14:paraId="55AC08A2" w14:textId="3537ACD0" w:rsidR="00246551" w:rsidRPr="00CB583F" w:rsidRDefault="002876BC" w:rsidP="00246551">
            <w:pPr>
              <w:rPr>
                <w:bCs/>
              </w:rPr>
            </w:pPr>
            <w:r w:rsidRPr="00CB583F">
              <w:rPr>
                <w:bCs/>
              </w:rPr>
              <w:t xml:space="preserve">Tobin </w:t>
            </w:r>
            <w:r w:rsidR="008A0241" w:rsidRPr="00CB583F">
              <w:rPr>
                <w:bCs/>
              </w:rPr>
              <w:t>makes a list of housework for the week and follow</w:t>
            </w:r>
            <w:r w:rsidR="00CE0B18">
              <w:rPr>
                <w:bCs/>
              </w:rPr>
              <w:t>s</w:t>
            </w:r>
            <w:r w:rsidR="008A0241" w:rsidRPr="00CB583F">
              <w:rPr>
                <w:bCs/>
              </w:rPr>
              <w:t xml:space="preserve"> the daily task</w:t>
            </w:r>
            <w:r w:rsidR="00CE0B18">
              <w:rPr>
                <w:bCs/>
              </w:rPr>
              <w:t>s</w:t>
            </w:r>
            <w:r w:rsidR="008A0241" w:rsidRPr="00CB583F">
              <w:rPr>
                <w:bCs/>
              </w:rPr>
              <w:t xml:space="preserve"> strictly to keep the apartment tidy and clean.</w:t>
            </w:r>
          </w:p>
        </w:tc>
      </w:tr>
      <w:tr w:rsidR="00246551" w:rsidRPr="00093743" w14:paraId="5D93AFAD" w14:textId="77777777" w:rsidTr="000D0CBD">
        <w:tc>
          <w:tcPr>
            <w:tcW w:w="1870" w:type="dxa"/>
            <w:vMerge/>
          </w:tcPr>
          <w:p w14:paraId="383BC186" w14:textId="77777777" w:rsidR="00246551" w:rsidRPr="00EC1027" w:rsidRDefault="00246551" w:rsidP="00246551">
            <w:pPr>
              <w:rPr>
                <w:b/>
              </w:rPr>
            </w:pPr>
          </w:p>
        </w:tc>
        <w:tc>
          <w:tcPr>
            <w:tcW w:w="1870" w:type="dxa"/>
          </w:tcPr>
          <w:p w14:paraId="677C1628" w14:textId="7877554B" w:rsidR="00246551" w:rsidRPr="00EC1027" w:rsidRDefault="00246551" w:rsidP="00246551">
            <w:pPr>
              <w:rPr>
                <w:b/>
                <w:i/>
                <w:iCs/>
              </w:rPr>
            </w:pPr>
            <w:r w:rsidRPr="00EC1027">
              <w:rPr>
                <w:bCs/>
                <w:i/>
                <w:iCs/>
              </w:rPr>
              <w:t>Productiveness</w:t>
            </w:r>
          </w:p>
        </w:tc>
        <w:tc>
          <w:tcPr>
            <w:tcW w:w="1870" w:type="dxa"/>
          </w:tcPr>
          <w:p w14:paraId="1E6AECA0" w14:textId="34D2048F" w:rsidR="00246551" w:rsidRPr="00CE0B18" w:rsidRDefault="00793AA1" w:rsidP="00246551">
            <w:pPr>
              <w:rPr>
                <w:bCs/>
              </w:rPr>
            </w:pPr>
            <w:r w:rsidRPr="00EC1027">
              <w:rPr>
                <w:bCs/>
              </w:rPr>
              <w:t>Eli is used to tak</w:t>
            </w:r>
            <w:r w:rsidR="00CE0B18">
              <w:rPr>
                <w:bCs/>
              </w:rPr>
              <w:t>ing</w:t>
            </w:r>
            <w:r w:rsidRPr="00CE0B18">
              <w:rPr>
                <w:bCs/>
              </w:rPr>
              <w:t xml:space="preserve"> a long lunch and to leav</w:t>
            </w:r>
            <w:r w:rsidR="00CE0B18">
              <w:rPr>
                <w:bCs/>
              </w:rPr>
              <w:t>ing</w:t>
            </w:r>
            <w:r w:rsidRPr="00CE0B18">
              <w:rPr>
                <w:bCs/>
              </w:rPr>
              <w:t xml:space="preserve"> the office as early as possible. </w:t>
            </w:r>
          </w:p>
        </w:tc>
        <w:tc>
          <w:tcPr>
            <w:tcW w:w="1870" w:type="dxa"/>
          </w:tcPr>
          <w:p w14:paraId="070485C7" w14:textId="3D2EAC9D" w:rsidR="00246551" w:rsidRPr="00CE0B18" w:rsidRDefault="00084FC5" w:rsidP="00246551">
            <w:pPr>
              <w:rPr>
                <w:bCs/>
              </w:rPr>
            </w:pPr>
            <w:r w:rsidRPr="00CE0B18">
              <w:rPr>
                <w:bCs/>
              </w:rPr>
              <w:t>Sawyer</w:t>
            </w:r>
            <w:r w:rsidR="00EC1027">
              <w:rPr>
                <w:bCs/>
              </w:rPr>
              <w:t>’s</w:t>
            </w:r>
            <w:r w:rsidRPr="00CE0B18">
              <w:rPr>
                <w:bCs/>
              </w:rPr>
              <w:t xml:space="preserve"> Coworkers think Sawyer is generally productive but not initiative enough.</w:t>
            </w:r>
          </w:p>
        </w:tc>
        <w:tc>
          <w:tcPr>
            <w:tcW w:w="1870" w:type="dxa"/>
          </w:tcPr>
          <w:p w14:paraId="538CD9FD" w14:textId="407C66CC" w:rsidR="00246551" w:rsidRPr="00CE0B18" w:rsidRDefault="008A0241" w:rsidP="00246551">
            <w:pPr>
              <w:rPr>
                <w:bCs/>
              </w:rPr>
            </w:pPr>
            <w:r w:rsidRPr="00CE0B18">
              <w:rPr>
                <w:bCs/>
              </w:rPr>
              <w:t xml:space="preserve">Tobin </w:t>
            </w:r>
            <w:r w:rsidR="00E479CF" w:rsidRPr="00CE0B18">
              <w:rPr>
                <w:bCs/>
              </w:rPr>
              <w:t>is the person who assigns the duty to each team member and keeps check</w:t>
            </w:r>
            <w:r w:rsidR="00EC1027">
              <w:rPr>
                <w:bCs/>
              </w:rPr>
              <w:t xml:space="preserve">ing </w:t>
            </w:r>
            <w:r w:rsidR="00E479CF" w:rsidRPr="00CE0B18">
              <w:rPr>
                <w:bCs/>
              </w:rPr>
              <w:t xml:space="preserve">in </w:t>
            </w:r>
            <w:r w:rsidR="00EC1027">
              <w:rPr>
                <w:bCs/>
              </w:rPr>
              <w:t xml:space="preserve">on </w:t>
            </w:r>
            <w:r w:rsidR="00E479CF" w:rsidRPr="00CE0B18">
              <w:rPr>
                <w:bCs/>
              </w:rPr>
              <w:t>everyone’s progress regularly.</w:t>
            </w:r>
          </w:p>
        </w:tc>
      </w:tr>
      <w:tr w:rsidR="00246551" w:rsidRPr="00093743" w14:paraId="35E6A243" w14:textId="77777777" w:rsidTr="000D0CBD">
        <w:tc>
          <w:tcPr>
            <w:tcW w:w="1870" w:type="dxa"/>
            <w:vMerge/>
          </w:tcPr>
          <w:p w14:paraId="05C767DA" w14:textId="77777777" w:rsidR="00246551" w:rsidRPr="00EC1027" w:rsidRDefault="00246551" w:rsidP="00246551">
            <w:pPr>
              <w:rPr>
                <w:b/>
              </w:rPr>
            </w:pPr>
          </w:p>
        </w:tc>
        <w:tc>
          <w:tcPr>
            <w:tcW w:w="1870" w:type="dxa"/>
          </w:tcPr>
          <w:p w14:paraId="4DE7CE2B" w14:textId="15100FB1" w:rsidR="00246551" w:rsidRPr="00EC1027" w:rsidRDefault="00246551" w:rsidP="00246551">
            <w:pPr>
              <w:rPr>
                <w:b/>
                <w:i/>
                <w:iCs/>
              </w:rPr>
            </w:pPr>
            <w:r w:rsidRPr="00EC1027">
              <w:rPr>
                <w:bCs/>
                <w:i/>
                <w:iCs/>
              </w:rPr>
              <w:t>Responsibility</w:t>
            </w:r>
          </w:p>
        </w:tc>
        <w:tc>
          <w:tcPr>
            <w:tcW w:w="1870" w:type="dxa"/>
          </w:tcPr>
          <w:p w14:paraId="50DD1565" w14:textId="765E334E" w:rsidR="00246551" w:rsidRPr="00EC1027" w:rsidRDefault="00793AA1" w:rsidP="00246551">
            <w:pPr>
              <w:rPr>
                <w:bCs/>
              </w:rPr>
            </w:pPr>
            <w:r w:rsidRPr="00EC1027">
              <w:rPr>
                <w:bCs/>
              </w:rPr>
              <w:t xml:space="preserve">Eli seldom replies to coworkers’ </w:t>
            </w:r>
            <w:r w:rsidR="00FC4FDB" w:rsidRPr="00EC1027">
              <w:rPr>
                <w:bCs/>
              </w:rPr>
              <w:t xml:space="preserve">work-related </w:t>
            </w:r>
            <w:r w:rsidRPr="00EC1027">
              <w:rPr>
                <w:bCs/>
              </w:rPr>
              <w:t>message</w:t>
            </w:r>
            <w:r w:rsidR="00FC4FDB" w:rsidRPr="00EC1027">
              <w:rPr>
                <w:bCs/>
              </w:rPr>
              <w:t>s</w:t>
            </w:r>
            <w:r w:rsidRPr="00EC1027">
              <w:rPr>
                <w:bCs/>
              </w:rPr>
              <w:t xml:space="preserve"> and emai</w:t>
            </w:r>
            <w:r w:rsidR="00FC4FDB" w:rsidRPr="00EC1027">
              <w:rPr>
                <w:bCs/>
              </w:rPr>
              <w:t>ls</w:t>
            </w:r>
            <w:r w:rsidRPr="00EC1027">
              <w:rPr>
                <w:bCs/>
              </w:rPr>
              <w:t>.</w:t>
            </w:r>
          </w:p>
        </w:tc>
        <w:tc>
          <w:tcPr>
            <w:tcW w:w="1870" w:type="dxa"/>
          </w:tcPr>
          <w:p w14:paraId="4C8AB25C" w14:textId="1FAA1CA6" w:rsidR="00246551" w:rsidRPr="00EC1027" w:rsidRDefault="00877BED" w:rsidP="00246551">
            <w:pPr>
              <w:rPr>
                <w:bCs/>
              </w:rPr>
            </w:pPr>
            <w:r w:rsidRPr="00EC1027">
              <w:rPr>
                <w:bCs/>
              </w:rPr>
              <w:t>Sawyer</w:t>
            </w:r>
            <w:r w:rsidR="005357C2" w:rsidRPr="00EC1027">
              <w:rPr>
                <w:bCs/>
              </w:rPr>
              <w:t xml:space="preserve"> </w:t>
            </w:r>
            <w:r w:rsidR="00CF71E4" w:rsidRPr="00EC1027">
              <w:rPr>
                <w:bCs/>
              </w:rPr>
              <w:t>can get things done but always make last minute change</w:t>
            </w:r>
            <w:r w:rsidR="00EC1027">
              <w:rPr>
                <w:bCs/>
              </w:rPr>
              <w:t>s</w:t>
            </w:r>
            <w:r w:rsidR="00CF71E4" w:rsidRPr="00EC1027">
              <w:rPr>
                <w:bCs/>
              </w:rPr>
              <w:t xml:space="preserve"> to the group projects. </w:t>
            </w:r>
            <w:r w:rsidR="005357C2" w:rsidRPr="00EC1027">
              <w:rPr>
                <w:bCs/>
              </w:rPr>
              <w:t xml:space="preserve"> </w:t>
            </w:r>
          </w:p>
        </w:tc>
        <w:tc>
          <w:tcPr>
            <w:tcW w:w="1870" w:type="dxa"/>
          </w:tcPr>
          <w:p w14:paraId="7FE9581F" w14:textId="105A81D1" w:rsidR="00246551" w:rsidRPr="00EC1027" w:rsidRDefault="00E479CF" w:rsidP="00246551">
            <w:pPr>
              <w:rPr>
                <w:bCs/>
              </w:rPr>
            </w:pPr>
            <w:r w:rsidRPr="00EC1027">
              <w:rPr>
                <w:bCs/>
              </w:rPr>
              <w:t>Tobin</w:t>
            </w:r>
            <w:r w:rsidR="00A90747" w:rsidRPr="00EC1027">
              <w:rPr>
                <w:bCs/>
              </w:rPr>
              <w:t xml:space="preserve">’s friends always ask </w:t>
            </w:r>
            <w:r w:rsidRPr="00EC1027">
              <w:rPr>
                <w:bCs/>
              </w:rPr>
              <w:t>Tobin</w:t>
            </w:r>
            <w:r w:rsidR="00A90747" w:rsidRPr="00EC1027">
              <w:rPr>
                <w:bCs/>
              </w:rPr>
              <w:t xml:space="preserve"> to remind them </w:t>
            </w:r>
            <w:r w:rsidR="00D3130A" w:rsidRPr="00EC1027">
              <w:rPr>
                <w:bCs/>
              </w:rPr>
              <w:t>in case</w:t>
            </w:r>
            <w:r w:rsidR="00A90747" w:rsidRPr="00EC1027">
              <w:rPr>
                <w:bCs/>
              </w:rPr>
              <w:t xml:space="preserve"> they forgot</w:t>
            </w:r>
            <w:r w:rsidR="00EC1027">
              <w:rPr>
                <w:bCs/>
              </w:rPr>
              <w:t xml:space="preserve"> something</w:t>
            </w:r>
            <w:r w:rsidR="00A90747" w:rsidRPr="00EC1027">
              <w:rPr>
                <w:bCs/>
              </w:rPr>
              <w:t>.</w:t>
            </w:r>
          </w:p>
        </w:tc>
      </w:tr>
      <w:tr w:rsidR="00246551" w:rsidRPr="00CB583F" w14:paraId="064B0611" w14:textId="77777777" w:rsidTr="000D0CBD">
        <w:tc>
          <w:tcPr>
            <w:tcW w:w="1870" w:type="dxa"/>
            <w:vMerge w:val="restart"/>
          </w:tcPr>
          <w:p w14:paraId="6BEBA7B3" w14:textId="36CECBD8" w:rsidR="00246551" w:rsidRPr="00CB583F" w:rsidRDefault="00246551" w:rsidP="00246551">
            <w:pPr>
              <w:rPr>
                <w:b/>
              </w:rPr>
            </w:pPr>
            <w:r w:rsidRPr="00CB583F">
              <w:rPr>
                <w:b/>
              </w:rPr>
              <w:t>Vignette set 4</w:t>
            </w:r>
          </w:p>
        </w:tc>
        <w:tc>
          <w:tcPr>
            <w:tcW w:w="1870" w:type="dxa"/>
          </w:tcPr>
          <w:p w14:paraId="4A8D632E" w14:textId="6F5ECBA3" w:rsidR="00246551" w:rsidRPr="00CB583F" w:rsidRDefault="00246551" w:rsidP="00246551">
            <w:pPr>
              <w:rPr>
                <w:b/>
                <w:i/>
                <w:iCs/>
              </w:rPr>
            </w:pPr>
            <w:r w:rsidRPr="00CB583F">
              <w:rPr>
                <w:bCs/>
                <w:i/>
                <w:iCs/>
              </w:rPr>
              <w:t>Organization</w:t>
            </w:r>
          </w:p>
        </w:tc>
        <w:tc>
          <w:tcPr>
            <w:tcW w:w="1870" w:type="dxa"/>
          </w:tcPr>
          <w:p w14:paraId="2D22BDF2" w14:textId="660E425E" w:rsidR="00246551" w:rsidRPr="00CB583F" w:rsidRDefault="006A215F" w:rsidP="00246551">
            <w:pPr>
              <w:rPr>
                <w:bCs/>
              </w:rPr>
            </w:pPr>
            <w:r w:rsidRPr="00CB583F">
              <w:rPr>
                <w:bCs/>
              </w:rPr>
              <w:t>Tanner</w:t>
            </w:r>
            <w:r w:rsidR="00783CF3" w:rsidRPr="00CB583F">
              <w:rPr>
                <w:bCs/>
              </w:rPr>
              <w:t xml:space="preserve"> </w:t>
            </w:r>
            <w:r w:rsidR="000325E8" w:rsidRPr="00CB583F">
              <w:rPr>
                <w:bCs/>
              </w:rPr>
              <w:t>has difficulties to find the emails people sen</w:t>
            </w:r>
            <w:r w:rsidR="00EC1027">
              <w:rPr>
                <w:bCs/>
              </w:rPr>
              <w:t>t</w:t>
            </w:r>
            <w:r w:rsidR="000325E8" w:rsidRPr="00CB583F">
              <w:rPr>
                <w:bCs/>
              </w:rPr>
              <w:t xml:space="preserve"> a few days before since Tanner never separates important emails from the rest when </w:t>
            </w:r>
            <w:r w:rsidR="00EC1027">
              <w:rPr>
                <w:bCs/>
              </w:rPr>
              <w:t xml:space="preserve">they </w:t>
            </w:r>
            <w:r w:rsidR="000325E8" w:rsidRPr="00CB583F">
              <w:rPr>
                <w:bCs/>
              </w:rPr>
              <w:t>receive</w:t>
            </w:r>
            <w:r w:rsidR="00EC1027">
              <w:rPr>
                <w:bCs/>
              </w:rPr>
              <w:t xml:space="preserve"> them</w:t>
            </w:r>
            <w:r w:rsidR="000325E8" w:rsidRPr="00CB583F">
              <w:rPr>
                <w:bCs/>
              </w:rPr>
              <w:t>.</w:t>
            </w:r>
          </w:p>
        </w:tc>
        <w:tc>
          <w:tcPr>
            <w:tcW w:w="1870" w:type="dxa"/>
          </w:tcPr>
          <w:p w14:paraId="28DDA569" w14:textId="4D331508" w:rsidR="00246551" w:rsidRPr="00CB583F" w:rsidRDefault="00084FC5" w:rsidP="00246551">
            <w:pPr>
              <w:rPr>
                <w:bCs/>
              </w:rPr>
            </w:pPr>
            <w:r w:rsidRPr="00CB583F">
              <w:rPr>
                <w:bCs/>
              </w:rPr>
              <w:t xml:space="preserve">Jacky’s personal space is not tidy </w:t>
            </w:r>
            <w:r w:rsidR="004A785E" w:rsidRPr="00CB583F">
              <w:rPr>
                <w:bCs/>
              </w:rPr>
              <w:t>but at least Jacky keeps everything important in a certain place</w:t>
            </w:r>
            <w:r w:rsidRPr="00CB583F">
              <w:rPr>
                <w:bCs/>
              </w:rPr>
              <w:t>.</w:t>
            </w:r>
          </w:p>
        </w:tc>
        <w:tc>
          <w:tcPr>
            <w:tcW w:w="1870" w:type="dxa"/>
          </w:tcPr>
          <w:p w14:paraId="5A1F8555" w14:textId="757FB002" w:rsidR="00246551" w:rsidRPr="00CB583F" w:rsidRDefault="00BE5F43" w:rsidP="00246551">
            <w:pPr>
              <w:rPr>
                <w:bCs/>
              </w:rPr>
            </w:pPr>
            <w:r w:rsidRPr="00CB583F">
              <w:rPr>
                <w:bCs/>
              </w:rPr>
              <w:t xml:space="preserve">Yael </w:t>
            </w:r>
            <w:r w:rsidR="0004553C" w:rsidRPr="00CB583F">
              <w:rPr>
                <w:bCs/>
              </w:rPr>
              <w:t>likes to keep every document in a clear-categorized folder. Yael can find useful documents they received years ago without a problem.</w:t>
            </w:r>
          </w:p>
        </w:tc>
      </w:tr>
      <w:tr w:rsidR="004A785E" w:rsidRPr="00093743" w14:paraId="5FD527D8" w14:textId="77777777" w:rsidTr="000D0CBD">
        <w:tc>
          <w:tcPr>
            <w:tcW w:w="1870" w:type="dxa"/>
            <w:vMerge/>
          </w:tcPr>
          <w:p w14:paraId="07347B24" w14:textId="77777777" w:rsidR="004A785E" w:rsidRPr="00EC1027" w:rsidRDefault="004A785E" w:rsidP="004A785E">
            <w:pPr>
              <w:rPr>
                <w:b/>
              </w:rPr>
            </w:pPr>
          </w:p>
        </w:tc>
        <w:tc>
          <w:tcPr>
            <w:tcW w:w="1870" w:type="dxa"/>
          </w:tcPr>
          <w:p w14:paraId="0364DA11" w14:textId="22B718DD" w:rsidR="004A785E" w:rsidRPr="00EC1027" w:rsidRDefault="004A785E" w:rsidP="004A785E">
            <w:pPr>
              <w:rPr>
                <w:b/>
                <w:i/>
                <w:iCs/>
              </w:rPr>
            </w:pPr>
            <w:r w:rsidRPr="00EC1027">
              <w:rPr>
                <w:bCs/>
                <w:i/>
                <w:iCs/>
              </w:rPr>
              <w:t>Productiveness</w:t>
            </w:r>
          </w:p>
        </w:tc>
        <w:tc>
          <w:tcPr>
            <w:tcW w:w="1870" w:type="dxa"/>
          </w:tcPr>
          <w:p w14:paraId="4F0E6450" w14:textId="5DA5AF70" w:rsidR="004A785E" w:rsidRPr="00EC1027" w:rsidRDefault="004A785E" w:rsidP="004A785E">
            <w:pPr>
              <w:rPr>
                <w:bCs/>
              </w:rPr>
            </w:pPr>
            <w:r w:rsidRPr="00EC1027">
              <w:rPr>
                <w:bCs/>
              </w:rPr>
              <w:t xml:space="preserve">Tanner needs a very hands-on advisor to constantly tell </w:t>
            </w:r>
            <w:r w:rsidRPr="00EC1027">
              <w:rPr>
                <w:bCs/>
              </w:rPr>
              <w:lastRenderedPageBreak/>
              <w:t xml:space="preserve">Tanner what to do within </w:t>
            </w:r>
            <w:r w:rsidR="00EC1027">
              <w:rPr>
                <w:bCs/>
              </w:rPr>
              <w:t xml:space="preserve">a </w:t>
            </w:r>
            <w:r w:rsidRPr="00EC1027">
              <w:rPr>
                <w:bCs/>
              </w:rPr>
              <w:t>certain amount of time. Otherwise, Tanner never finishes a single job.</w:t>
            </w:r>
          </w:p>
        </w:tc>
        <w:tc>
          <w:tcPr>
            <w:tcW w:w="1870" w:type="dxa"/>
          </w:tcPr>
          <w:p w14:paraId="762B3C5B" w14:textId="38483BF9" w:rsidR="004A785E" w:rsidRPr="00EC1027" w:rsidRDefault="004A785E" w:rsidP="004A785E">
            <w:pPr>
              <w:rPr>
                <w:bCs/>
              </w:rPr>
            </w:pPr>
            <w:r w:rsidRPr="00EC1027">
              <w:rPr>
                <w:bCs/>
              </w:rPr>
              <w:lastRenderedPageBreak/>
              <w:t>Jacky is lazy in personal life but finishes job</w:t>
            </w:r>
            <w:r w:rsidR="00EC1027">
              <w:rPr>
                <w:bCs/>
              </w:rPr>
              <w:t>s</w:t>
            </w:r>
            <w:r w:rsidRPr="00EC1027">
              <w:rPr>
                <w:bCs/>
              </w:rPr>
              <w:t xml:space="preserve"> efficiently.</w:t>
            </w:r>
          </w:p>
        </w:tc>
        <w:tc>
          <w:tcPr>
            <w:tcW w:w="1870" w:type="dxa"/>
          </w:tcPr>
          <w:p w14:paraId="73B77374" w14:textId="6699E036" w:rsidR="004A785E" w:rsidRPr="00EC1027" w:rsidRDefault="004A785E" w:rsidP="004A785E">
            <w:pPr>
              <w:rPr>
                <w:bCs/>
              </w:rPr>
            </w:pPr>
            <w:r w:rsidRPr="00EC1027">
              <w:rPr>
                <w:bCs/>
              </w:rPr>
              <w:t xml:space="preserve">Yael enjoys following the to-do list and checks off each </w:t>
            </w:r>
            <w:r w:rsidRPr="00EC1027">
              <w:rPr>
                <w:bCs/>
              </w:rPr>
              <w:lastRenderedPageBreak/>
              <w:t>task they have done. Yael can finish almost every task they planned to do for that day.</w:t>
            </w:r>
          </w:p>
        </w:tc>
      </w:tr>
      <w:tr w:rsidR="004A785E" w:rsidRPr="00093743" w14:paraId="7EBAD1A7" w14:textId="77777777" w:rsidTr="000D0CBD">
        <w:tc>
          <w:tcPr>
            <w:tcW w:w="1870" w:type="dxa"/>
            <w:vMerge/>
          </w:tcPr>
          <w:p w14:paraId="0F66694E" w14:textId="77777777" w:rsidR="004A785E" w:rsidRPr="00EC1027" w:rsidRDefault="004A785E" w:rsidP="004A785E">
            <w:pPr>
              <w:rPr>
                <w:b/>
              </w:rPr>
            </w:pPr>
          </w:p>
        </w:tc>
        <w:tc>
          <w:tcPr>
            <w:tcW w:w="1870" w:type="dxa"/>
          </w:tcPr>
          <w:p w14:paraId="66E29506" w14:textId="65419872" w:rsidR="004A785E" w:rsidRPr="00EC1027" w:rsidRDefault="004A785E" w:rsidP="004A785E">
            <w:pPr>
              <w:rPr>
                <w:b/>
                <w:i/>
                <w:iCs/>
              </w:rPr>
            </w:pPr>
            <w:r w:rsidRPr="00EC1027">
              <w:rPr>
                <w:bCs/>
                <w:i/>
                <w:iCs/>
              </w:rPr>
              <w:t>Responsibility</w:t>
            </w:r>
          </w:p>
        </w:tc>
        <w:tc>
          <w:tcPr>
            <w:tcW w:w="1870" w:type="dxa"/>
          </w:tcPr>
          <w:p w14:paraId="1D7BF028" w14:textId="60C3B216" w:rsidR="004A785E" w:rsidRPr="00EC1027" w:rsidRDefault="004A785E" w:rsidP="004A785E">
            <w:pPr>
              <w:rPr>
                <w:bCs/>
              </w:rPr>
            </w:pPr>
            <w:r w:rsidRPr="00EC1027">
              <w:rPr>
                <w:bCs/>
              </w:rPr>
              <w:t xml:space="preserve">Tanner always makes up excuses so that they do not have to take responsibility </w:t>
            </w:r>
            <w:r w:rsidR="00EC1027">
              <w:rPr>
                <w:bCs/>
              </w:rPr>
              <w:t>for</w:t>
            </w:r>
            <w:r w:rsidRPr="00EC1027">
              <w:rPr>
                <w:bCs/>
              </w:rPr>
              <w:t xml:space="preserve"> tasks that are not directly assign</w:t>
            </w:r>
            <w:r w:rsidR="00EC1027">
              <w:rPr>
                <w:bCs/>
              </w:rPr>
              <w:t>ed</w:t>
            </w:r>
            <w:r w:rsidRPr="00EC1027">
              <w:rPr>
                <w:bCs/>
              </w:rPr>
              <w:t xml:space="preserve"> to </w:t>
            </w:r>
            <w:r w:rsidR="00C421B3" w:rsidRPr="00EC1027">
              <w:rPr>
                <w:bCs/>
              </w:rPr>
              <w:t>Tanner</w:t>
            </w:r>
            <w:r w:rsidRPr="00EC1027">
              <w:rPr>
                <w:bCs/>
              </w:rPr>
              <w:t>.</w:t>
            </w:r>
          </w:p>
        </w:tc>
        <w:tc>
          <w:tcPr>
            <w:tcW w:w="1870" w:type="dxa"/>
          </w:tcPr>
          <w:p w14:paraId="36B8F45E" w14:textId="01D074D3" w:rsidR="004A785E" w:rsidRPr="00EC1027" w:rsidRDefault="00DC7652" w:rsidP="004A785E">
            <w:pPr>
              <w:rPr>
                <w:bCs/>
              </w:rPr>
            </w:pPr>
            <w:r w:rsidRPr="00EC1027">
              <w:rPr>
                <w:bCs/>
              </w:rPr>
              <w:t xml:space="preserve">Jacky </w:t>
            </w:r>
            <w:r w:rsidR="00A12CF9" w:rsidRPr="00EC1027">
              <w:rPr>
                <w:bCs/>
              </w:rPr>
              <w:t xml:space="preserve">only cares about jobs that interest them. </w:t>
            </w:r>
            <w:r w:rsidR="003974B5">
              <w:rPr>
                <w:bCs/>
              </w:rPr>
              <w:t xml:space="preserve">Sometimes, </w:t>
            </w:r>
            <w:r w:rsidR="00A12CF9" w:rsidRPr="00EC1027">
              <w:rPr>
                <w:bCs/>
              </w:rPr>
              <w:t>Jacky will get jobs done half-heartedly</w:t>
            </w:r>
            <w:r w:rsidR="00133334" w:rsidRPr="00EC1027">
              <w:rPr>
                <w:bCs/>
              </w:rPr>
              <w:t xml:space="preserve"> </w:t>
            </w:r>
            <w:proofErr w:type="gramStart"/>
            <w:r w:rsidR="00133334" w:rsidRPr="00EC1027">
              <w:rPr>
                <w:bCs/>
              </w:rPr>
              <w:t>as long as</w:t>
            </w:r>
            <w:proofErr w:type="gramEnd"/>
            <w:r w:rsidR="00133334" w:rsidRPr="00EC1027">
              <w:rPr>
                <w:bCs/>
              </w:rPr>
              <w:t xml:space="preserve"> </w:t>
            </w:r>
            <w:r w:rsidR="00A36F58">
              <w:rPr>
                <w:bCs/>
              </w:rPr>
              <w:t>it does not lead to major issues</w:t>
            </w:r>
            <w:r w:rsidR="00A12CF9" w:rsidRPr="00EC1027">
              <w:rPr>
                <w:bCs/>
              </w:rPr>
              <w:t>.</w:t>
            </w:r>
          </w:p>
        </w:tc>
        <w:tc>
          <w:tcPr>
            <w:tcW w:w="1870" w:type="dxa"/>
          </w:tcPr>
          <w:p w14:paraId="708378B6" w14:textId="759B2354" w:rsidR="004A785E" w:rsidRPr="00EC1027" w:rsidRDefault="004A785E" w:rsidP="004A785E">
            <w:pPr>
              <w:rPr>
                <w:bCs/>
              </w:rPr>
            </w:pPr>
            <w:r w:rsidRPr="00EC1027">
              <w:rPr>
                <w:bCs/>
              </w:rPr>
              <w:t xml:space="preserve">Yael always </w:t>
            </w:r>
            <w:proofErr w:type="gramStart"/>
            <w:r w:rsidRPr="00EC1027">
              <w:rPr>
                <w:bCs/>
              </w:rPr>
              <w:t>ask</w:t>
            </w:r>
            <w:proofErr w:type="gramEnd"/>
            <w:r w:rsidRPr="00EC1027">
              <w:rPr>
                <w:bCs/>
              </w:rPr>
              <w:t xml:space="preserve"> other people to proof-read their important emails and writings to avoid any small mistake.</w:t>
            </w:r>
          </w:p>
        </w:tc>
      </w:tr>
      <w:tr w:rsidR="004A785E" w:rsidRPr="00CB583F" w14:paraId="6C96B543" w14:textId="77777777" w:rsidTr="000D0CBD">
        <w:tc>
          <w:tcPr>
            <w:tcW w:w="1870" w:type="dxa"/>
            <w:vMerge w:val="restart"/>
          </w:tcPr>
          <w:p w14:paraId="6009F777" w14:textId="6901DF82" w:rsidR="004A785E" w:rsidRPr="00CB583F" w:rsidRDefault="004A785E" w:rsidP="004A785E">
            <w:pPr>
              <w:rPr>
                <w:b/>
              </w:rPr>
            </w:pPr>
            <w:r w:rsidRPr="00CB583F">
              <w:rPr>
                <w:b/>
              </w:rPr>
              <w:t>Vignette set 5</w:t>
            </w:r>
          </w:p>
        </w:tc>
        <w:tc>
          <w:tcPr>
            <w:tcW w:w="1870" w:type="dxa"/>
          </w:tcPr>
          <w:p w14:paraId="79677D8C" w14:textId="5008EC32" w:rsidR="004A785E" w:rsidRPr="00CB583F" w:rsidRDefault="004A785E" w:rsidP="004A785E">
            <w:pPr>
              <w:rPr>
                <w:b/>
                <w:i/>
                <w:iCs/>
              </w:rPr>
            </w:pPr>
            <w:r w:rsidRPr="00CB583F">
              <w:rPr>
                <w:bCs/>
                <w:i/>
                <w:iCs/>
              </w:rPr>
              <w:t>Organization</w:t>
            </w:r>
          </w:p>
        </w:tc>
        <w:tc>
          <w:tcPr>
            <w:tcW w:w="1870" w:type="dxa"/>
          </w:tcPr>
          <w:p w14:paraId="12486497" w14:textId="7A1902BF" w:rsidR="004A785E" w:rsidRPr="00CB583F" w:rsidRDefault="0090059D" w:rsidP="004A785E">
            <w:pPr>
              <w:rPr>
                <w:bCs/>
              </w:rPr>
            </w:pPr>
            <w:r w:rsidRPr="00CB583F">
              <w:rPr>
                <w:bCs/>
              </w:rPr>
              <w:t>There are numbers of folders on the desktop of Raphael’s laptop, and Raphael feels anxious when try</w:t>
            </w:r>
            <w:r w:rsidR="00E965B0">
              <w:rPr>
                <w:bCs/>
              </w:rPr>
              <w:t>ing</w:t>
            </w:r>
            <w:r w:rsidRPr="00CB583F">
              <w:rPr>
                <w:bCs/>
              </w:rPr>
              <w:t xml:space="preserve"> to find the file they want.</w:t>
            </w:r>
          </w:p>
        </w:tc>
        <w:tc>
          <w:tcPr>
            <w:tcW w:w="1870" w:type="dxa"/>
          </w:tcPr>
          <w:p w14:paraId="7E47AABA" w14:textId="59AEF4E4" w:rsidR="004A785E" w:rsidRPr="00CB583F" w:rsidRDefault="00C1716A" w:rsidP="004A785E">
            <w:pPr>
              <w:rPr>
                <w:bCs/>
              </w:rPr>
            </w:pPr>
            <w:r w:rsidRPr="00CB583F">
              <w:rPr>
                <w:bCs/>
              </w:rPr>
              <w:t xml:space="preserve">Piper </w:t>
            </w:r>
            <w:r w:rsidR="0071545E" w:rsidRPr="00CB583F">
              <w:rPr>
                <w:bCs/>
              </w:rPr>
              <w:t xml:space="preserve">is </w:t>
            </w:r>
            <w:r w:rsidR="001B7CDA" w:rsidRPr="00CB583F">
              <w:rPr>
                <w:bCs/>
              </w:rPr>
              <w:t xml:space="preserve">a college student who is </w:t>
            </w:r>
            <w:r w:rsidR="0071545E" w:rsidRPr="00CB583F">
              <w:rPr>
                <w:bCs/>
              </w:rPr>
              <w:t xml:space="preserve">usually clean and neat. However, </w:t>
            </w:r>
            <w:r w:rsidR="00A06991" w:rsidRPr="00CB583F">
              <w:rPr>
                <w:bCs/>
              </w:rPr>
              <w:t xml:space="preserve">he is a mess and would not even remember to </w:t>
            </w:r>
            <w:r w:rsidR="00E965B0">
              <w:rPr>
                <w:bCs/>
              </w:rPr>
              <w:t>take out</w:t>
            </w:r>
            <w:r w:rsidR="00CC7C13" w:rsidRPr="00CB583F">
              <w:rPr>
                <w:bCs/>
              </w:rPr>
              <w:t xml:space="preserve"> the</w:t>
            </w:r>
            <w:r w:rsidR="00A06991" w:rsidRPr="00CB583F">
              <w:rPr>
                <w:bCs/>
              </w:rPr>
              <w:t xml:space="preserve"> trash during final weeks.</w:t>
            </w:r>
          </w:p>
        </w:tc>
        <w:tc>
          <w:tcPr>
            <w:tcW w:w="1870" w:type="dxa"/>
          </w:tcPr>
          <w:p w14:paraId="1E6D926A" w14:textId="2D40CFE5" w:rsidR="004A785E" w:rsidRPr="00CB583F" w:rsidRDefault="006133C8" w:rsidP="004A785E">
            <w:pPr>
              <w:rPr>
                <w:bCs/>
              </w:rPr>
            </w:pPr>
            <w:r w:rsidRPr="00CB583F">
              <w:rPr>
                <w:bCs/>
              </w:rPr>
              <w:t xml:space="preserve">Quinn </w:t>
            </w:r>
            <w:r w:rsidR="00B74032" w:rsidRPr="00CB583F">
              <w:rPr>
                <w:bCs/>
              </w:rPr>
              <w:t>is the person who would rather clean the common space frequently for their roommates than bearing with the messy living space.</w:t>
            </w:r>
          </w:p>
        </w:tc>
      </w:tr>
      <w:tr w:rsidR="004A785E" w:rsidRPr="00093743" w14:paraId="204DDC6D" w14:textId="77777777" w:rsidTr="000D0CBD">
        <w:tc>
          <w:tcPr>
            <w:tcW w:w="1870" w:type="dxa"/>
            <w:vMerge/>
          </w:tcPr>
          <w:p w14:paraId="6CB4B37D" w14:textId="77777777" w:rsidR="004A785E" w:rsidRPr="00EC1027" w:rsidRDefault="004A785E" w:rsidP="004A785E">
            <w:pPr>
              <w:rPr>
                <w:b/>
              </w:rPr>
            </w:pPr>
          </w:p>
        </w:tc>
        <w:tc>
          <w:tcPr>
            <w:tcW w:w="1870" w:type="dxa"/>
          </w:tcPr>
          <w:p w14:paraId="6B56AED4" w14:textId="015A0A91" w:rsidR="004A785E" w:rsidRPr="00EC1027" w:rsidRDefault="004A785E" w:rsidP="004A785E">
            <w:pPr>
              <w:rPr>
                <w:b/>
                <w:i/>
                <w:iCs/>
              </w:rPr>
            </w:pPr>
            <w:r w:rsidRPr="00EC1027">
              <w:rPr>
                <w:bCs/>
                <w:i/>
                <w:iCs/>
              </w:rPr>
              <w:t>Productiveness</w:t>
            </w:r>
          </w:p>
        </w:tc>
        <w:tc>
          <w:tcPr>
            <w:tcW w:w="1870" w:type="dxa"/>
          </w:tcPr>
          <w:p w14:paraId="777DF4EC" w14:textId="2727A622" w:rsidR="004A785E" w:rsidRPr="00EC1027" w:rsidRDefault="00382080" w:rsidP="004A785E">
            <w:pPr>
              <w:rPr>
                <w:bCs/>
              </w:rPr>
            </w:pPr>
            <w:r w:rsidRPr="00EC1027">
              <w:rPr>
                <w:bCs/>
              </w:rPr>
              <w:t>Raphael is constantly on Facebook during work hours.</w:t>
            </w:r>
          </w:p>
        </w:tc>
        <w:tc>
          <w:tcPr>
            <w:tcW w:w="1870" w:type="dxa"/>
          </w:tcPr>
          <w:p w14:paraId="3629EFF4" w14:textId="0BC10D36" w:rsidR="004A785E" w:rsidRPr="00EC1027" w:rsidRDefault="00FA40FE" w:rsidP="004A785E">
            <w:pPr>
              <w:rPr>
                <w:bCs/>
              </w:rPr>
            </w:pPr>
            <w:r w:rsidRPr="00EC1027">
              <w:rPr>
                <w:bCs/>
              </w:rPr>
              <w:t>Piper can keep along with a tight work schedule at the beginning of the semester but gradually loose</w:t>
            </w:r>
            <w:r w:rsidR="00E965B0">
              <w:rPr>
                <w:bCs/>
              </w:rPr>
              <w:t>ns</w:t>
            </w:r>
            <w:r w:rsidRPr="00EC1027">
              <w:rPr>
                <w:bCs/>
              </w:rPr>
              <w:t xml:space="preserve"> up at the end of the semester.</w:t>
            </w:r>
          </w:p>
        </w:tc>
        <w:tc>
          <w:tcPr>
            <w:tcW w:w="1870" w:type="dxa"/>
          </w:tcPr>
          <w:p w14:paraId="01E744FA" w14:textId="08248BBD" w:rsidR="004A785E" w:rsidRPr="00EC1027" w:rsidRDefault="0025395E" w:rsidP="004A785E">
            <w:pPr>
              <w:rPr>
                <w:bCs/>
              </w:rPr>
            </w:pPr>
            <w:r w:rsidRPr="00EC1027">
              <w:rPr>
                <w:bCs/>
              </w:rPr>
              <w:t>Quinn can finish double the work within the same amount of time compare</w:t>
            </w:r>
            <w:r w:rsidR="00E965B0">
              <w:rPr>
                <w:bCs/>
              </w:rPr>
              <w:t>d</w:t>
            </w:r>
            <w:r w:rsidRPr="00EC1027">
              <w:rPr>
                <w:bCs/>
              </w:rPr>
              <w:t xml:space="preserve"> to their coworkers.</w:t>
            </w:r>
          </w:p>
        </w:tc>
      </w:tr>
      <w:tr w:rsidR="007F4C4D" w:rsidRPr="00093743" w14:paraId="13630017" w14:textId="77777777" w:rsidTr="000D0CBD">
        <w:tc>
          <w:tcPr>
            <w:tcW w:w="1870" w:type="dxa"/>
            <w:vMerge/>
          </w:tcPr>
          <w:p w14:paraId="660DFE84" w14:textId="77777777" w:rsidR="007F4C4D" w:rsidRPr="00EC1027" w:rsidRDefault="007F4C4D" w:rsidP="007F4C4D">
            <w:pPr>
              <w:rPr>
                <w:b/>
              </w:rPr>
            </w:pPr>
          </w:p>
        </w:tc>
        <w:tc>
          <w:tcPr>
            <w:tcW w:w="1870" w:type="dxa"/>
          </w:tcPr>
          <w:p w14:paraId="41E9F248" w14:textId="76540C54" w:rsidR="007F4C4D" w:rsidRPr="00EC1027" w:rsidRDefault="007F4C4D" w:rsidP="007F4C4D">
            <w:pPr>
              <w:rPr>
                <w:b/>
                <w:i/>
                <w:iCs/>
              </w:rPr>
            </w:pPr>
            <w:r w:rsidRPr="00EC1027">
              <w:rPr>
                <w:bCs/>
                <w:i/>
                <w:iCs/>
              </w:rPr>
              <w:t>Responsibility</w:t>
            </w:r>
          </w:p>
        </w:tc>
        <w:tc>
          <w:tcPr>
            <w:tcW w:w="1870" w:type="dxa"/>
          </w:tcPr>
          <w:p w14:paraId="47009650" w14:textId="25FC2C91" w:rsidR="007F4C4D" w:rsidRPr="00EC1027" w:rsidRDefault="007F4C4D" w:rsidP="007F4C4D">
            <w:pPr>
              <w:rPr>
                <w:bCs/>
              </w:rPr>
            </w:pPr>
            <w:r w:rsidRPr="00EC1027">
              <w:rPr>
                <w:bCs/>
              </w:rPr>
              <w:t xml:space="preserve">Raphael always asks for a lot of duties but fails to finish </w:t>
            </w:r>
            <w:proofErr w:type="gramStart"/>
            <w:r w:rsidR="00E965B0">
              <w:rPr>
                <w:bCs/>
              </w:rPr>
              <w:t xml:space="preserve">a </w:t>
            </w:r>
            <w:r w:rsidRPr="00EC1027">
              <w:rPr>
                <w:bCs/>
              </w:rPr>
              <w:t>single one</w:t>
            </w:r>
            <w:proofErr w:type="gramEnd"/>
            <w:r w:rsidRPr="00EC1027">
              <w:rPr>
                <w:bCs/>
              </w:rPr>
              <w:t xml:space="preserve"> of them at the end.</w:t>
            </w:r>
          </w:p>
        </w:tc>
        <w:tc>
          <w:tcPr>
            <w:tcW w:w="1870" w:type="dxa"/>
          </w:tcPr>
          <w:p w14:paraId="7C9352F3" w14:textId="564684D3" w:rsidR="007F4C4D" w:rsidRPr="00EC1027" w:rsidRDefault="00ED2E3A" w:rsidP="007F4C4D">
            <w:pPr>
              <w:rPr>
                <w:bCs/>
              </w:rPr>
            </w:pPr>
            <w:r w:rsidRPr="00EC1027">
              <w:rPr>
                <w:bCs/>
              </w:rPr>
              <w:t xml:space="preserve">Piper is a responsible group mate when there is only one thing at hand. Piper will miss group </w:t>
            </w:r>
            <w:r w:rsidRPr="00EC1027">
              <w:rPr>
                <w:bCs/>
              </w:rPr>
              <w:lastRenderedPageBreak/>
              <w:t>deadline</w:t>
            </w:r>
            <w:r w:rsidR="00E965B0">
              <w:rPr>
                <w:bCs/>
              </w:rPr>
              <w:t>s</w:t>
            </w:r>
            <w:r w:rsidRPr="00EC1027">
              <w:rPr>
                <w:bCs/>
              </w:rPr>
              <w:t xml:space="preserve"> when they are multi-tasking.</w:t>
            </w:r>
          </w:p>
        </w:tc>
        <w:tc>
          <w:tcPr>
            <w:tcW w:w="1870" w:type="dxa"/>
          </w:tcPr>
          <w:p w14:paraId="3AE236F4" w14:textId="2E37E9E1" w:rsidR="007F4C4D" w:rsidRPr="00EC1027" w:rsidRDefault="0025395E" w:rsidP="007F4C4D">
            <w:pPr>
              <w:rPr>
                <w:bCs/>
              </w:rPr>
            </w:pPr>
            <w:r w:rsidRPr="00EC1027">
              <w:rPr>
                <w:bCs/>
              </w:rPr>
              <w:lastRenderedPageBreak/>
              <w:t>Quinn</w:t>
            </w:r>
            <w:r w:rsidR="007F4C4D" w:rsidRPr="00EC1027">
              <w:rPr>
                <w:bCs/>
              </w:rPr>
              <w:t xml:space="preserve"> prioritize</w:t>
            </w:r>
            <w:r w:rsidR="00E965B0">
              <w:rPr>
                <w:bCs/>
              </w:rPr>
              <w:t>s</w:t>
            </w:r>
            <w:r w:rsidR="007F4C4D" w:rsidRPr="00EC1027">
              <w:rPr>
                <w:bCs/>
              </w:rPr>
              <w:t xml:space="preserve"> group projects over their own tasks. </w:t>
            </w:r>
            <w:r w:rsidR="00C421B3" w:rsidRPr="00EC1027">
              <w:rPr>
                <w:bCs/>
              </w:rPr>
              <w:t>Quinn</w:t>
            </w:r>
            <w:r w:rsidR="007F4C4D" w:rsidRPr="00EC1027">
              <w:rPr>
                <w:bCs/>
              </w:rPr>
              <w:t xml:space="preserve"> said they hate to let other people wait because</w:t>
            </w:r>
            <w:r w:rsidR="00E965B0">
              <w:rPr>
                <w:bCs/>
              </w:rPr>
              <w:t xml:space="preserve"> of</w:t>
            </w:r>
            <w:r w:rsidR="007F4C4D" w:rsidRPr="00EC1027">
              <w:rPr>
                <w:bCs/>
              </w:rPr>
              <w:t xml:space="preserve"> </w:t>
            </w:r>
            <w:r w:rsidR="007F4C4D" w:rsidRPr="00EC1027">
              <w:rPr>
                <w:bCs/>
              </w:rPr>
              <w:lastRenderedPageBreak/>
              <w:t>one’s own issue</w:t>
            </w:r>
            <w:r w:rsidR="00E965B0">
              <w:rPr>
                <w:bCs/>
              </w:rPr>
              <w:t>s</w:t>
            </w:r>
            <w:r w:rsidR="007F4C4D" w:rsidRPr="00EC1027">
              <w:rPr>
                <w:bCs/>
              </w:rPr>
              <w:t>.</w:t>
            </w:r>
          </w:p>
        </w:tc>
      </w:tr>
    </w:tbl>
    <w:p w14:paraId="57BAB7BC" w14:textId="77777777" w:rsidR="00751F75" w:rsidRPr="00093743" w:rsidRDefault="00751F75" w:rsidP="00441BC4">
      <w:pPr>
        <w:spacing w:line="480" w:lineRule="auto"/>
        <w:rPr>
          <w:b/>
        </w:rPr>
      </w:pPr>
    </w:p>
    <w:p w14:paraId="65D4F65F" w14:textId="584BB18A" w:rsidR="00F251BA" w:rsidRPr="00093743" w:rsidRDefault="00F251BA" w:rsidP="00F251BA">
      <w:pPr>
        <w:spacing w:line="480" w:lineRule="auto"/>
        <w:rPr>
          <w:b/>
        </w:rPr>
      </w:pPr>
      <w:r w:rsidRPr="00093743">
        <w:rPr>
          <w:b/>
        </w:rPr>
        <w:t>Agreeableness:</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DA1A19" w:rsidRPr="00CB583F" w14:paraId="4B94BE46" w14:textId="77777777" w:rsidTr="00F553F8">
        <w:tc>
          <w:tcPr>
            <w:tcW w:w="1870" w:type="dxa"/>
          </w:tcPr>
          <w:p w14:paraId="03D9832D" w14:textId="77777777" w:rsidR="00DA1A19" w:rsidRPr="00CB583F" w:rsidRDefault="00DA1A19" w:rsidP="00DA1A19">
            <w:pPr>
              <w:rPr>
                <w:b/>
              </w:rPr>
            </w:pPr>
          </w:p>
        </w:tc>
        <w:tc>
          <w:tcPr>
            <w:tcW w:w="1870" w:type="dxa"/>
          </w:tcPr>
          <w:p w14:paraId="4A8A1A22" w14:textId="77777777" w:rsidR="00DA1A19" w:rsidRPr="00CB583F" w:rsidRDefault="00DA1A19" w:rsidP="00DA1A19">
            <w:pPr>
              <w:rPr>
                <w:b/>
              </w:rPr>
            </w:pPr>
            <w:r w:rsidRPr="00CB583F">
              <w:rPr>
                <w:b/>
              </w:rPr>
              <w:t>Facet</w:t>
            </w:r>
          </w:p>
        </w:tc>
        <w:tc>
          <w:tcPr>
            <w:tcW w:w="1870" w:type="dxa"/>
          </w:tcPr>
          <w:p w14:paraId="2F195A74" w14:textId="0B411B2A" w:rsidR="00DA1A19" w:rsidRPr="00CB583F" w:rsidRDefault="00DA1A19" w:rsidP="00DA1A19">
            <w:pPr>
              <w:rPr>
                <w:b/>
              </w:rPr>
            </w:pPr>
            <w:r w:rsidRPr="00CB583F">
              <w:rPr>
                <w:b/>
              </w:rPr>
              <w:t>Low (1)</w:t>
            </w:r>
          </w:p>
        </w:tc>
        <w:tc>
          <w:tcPr>
            <w:tcW w:w="1870" w:type="dxa"/>
          </w:tcPr>
          <w:p w14:paraId="7AAFCE48" w14:textId="5018283A" w:rsidR="00DA1A19" w:rsidRPr="00CB583F" w:rsidRDefault="00DA1A19" w:rsidP="00DA1A19">
            <w:pPr>
              <w:rPr>
                <w:b/>
              </w:rPr>
            </w:pPr>
            <w:r w:rsidRPr="00CB583F">
              <w:rPr>
                <w:b/>
              </w:rPr>
              <w:t>Average (3)</w:t>
            </w:r>
          </w:p>
        </w:tc>
        <w:tc>
          <w:tcPr>
            <w:tcW w:w="1870" w:type="dxa"/>
          </w:tcPr>
          <w:p w14:paraId="45899E8F" w14:textId="3382D763" w:rsidR="00DA1A19" w:rsidRPr="00CB583F" w:rsidRDefault="00DA1A19" w:rsidP="00DA1A19">
            <w:pPr>
              <w:rPr>
                <w:b/>
              </w:rPr>
            </w:pPr>
            <w:r w:rsidRPr="00CB583F">
              <w:rPr>
                <w:b/>
              </w:rPr>
              <w:t>High (5)</w:t>
            </w:r>
          </w:p>
        </w:tc>
      </w:tr>
      <w:tr w:rsidR="00A66505" w:rsidRPr="00CB583F" w14:paraId="625359F4" w14:textId="77777777" w:rsidTr="00F553F8">
        <w:tc>
          <w:tcPr>
            <w:tcW w:w="1870" w:type="dxa"/>
            <w:vMerge w:val="restart"/>
          </w:tcPr>
          <w:p w14:paraId="2454539B" w14:textId="77777777" w:rsidR="00A66505" w:rsidRPr="00CB583F" w:rsidRDefault="00A66505" w:rsidP="00F553F8">
            <w:pPr>
              <w:rPr>
                <w:b/>
              </w:rPr>
            </w:pPr>
            <w:r w:rsidRPr="00CB583F">
              <w:rPr>
                <w:b/>
              </w:rPr>
              <w:t>Vignette set 1</w:t>
            </w:r>
          </w:p>
        </w:tc>
        <w:tc>
          <w:tcPr>
            <w:tcW w:w="1870" w:type="dxa"/>
          </w:tcPr>
          <w:p w14:paraId="5218226C" w14:textId="220EFBCD" w:rsidR="00A66505" w:rsidRPr="00CB583F" w:rsidRDefault="000D18C5" w:rsidP="00F553F8">
            <w:pPr>
              <w:rPr>
                <w:bCs/>
                <w:i/>
                <w:iCs/>
              </w:rPr>
            </w:pPr>
            <w:r w:rsidRPr="00CB583F">
              <w:rPr>
                <w:bCs/>
                <w:i/>
                <w:iCs/>
              </w:rPr>
              <w:t>Compassion</w:t>
            </w:r>
          </w:p>
        </w:tc>
        <w:tc>
          <w:tcPr>
            <w:tcW w:w="1870" w:type="dxa"/>
          </w:tcPr>
          <w:p w14:paraId="02ED5D28" w14:textId="6E8FE423" w:rsidR="00A66505" w:rsidRPr="00CB583F" w:rsidRDefault="00C715CB" w:rsidP="00F553F8">
            <w:pPr>
              <w:rPr>
                <w:bCs/>
              </w:rPr>
            </w:pPr>
            <w:r w:rsidRPr="00CB583F">
              <w:rPr>
                <w:bCs/>
              </w:rPr>
              <w:t xml:space="preserve">People </w:t>
            </w:r>
            <w:r w:rsidR="002A6ADE" w:rsidRPr="00CB583F">
              <w:rPr>
                <w:bCs/>
              </w:rPr>
              <w:t xml:space="preserve">generally </w:t>
            </w:r>
            <w:r w:rsidRPr="00CB583F">
              <w:rPr>
                <w:bCs/>
              </w:rPr>
              <w:t xml:space="preserve">think Ivy is mean </w:t>
            </w:r>
            <w:r w:rsidR="002A6ADE" w:rsidRPr="00CB583F">
              <w:rPr>
                <w:bCs/>
              </w:rPr>
              <w:t>after the first encounter.</w:t>
            </w:r>
          </w:p>
        </w:tc>
        <w:tc>
          <w:tcPr>
            <w:tcW w:w="1870" w:type="dxa"/>
          </w:tcPr>
          <w:p w14:paraId="671B8BCA" w14:textId="69B7C880" w:rsidR="00A66505" w:rsidRPr="00CB583F" w:rsidRDefault="00A87EB6" w:rsidP="00F553F8">
            <w:pPr>
              <w:rPr>
                <w:bCs/>
              </w:rPr>
            </w:pPr>
            <w:r w:rsidRPr="00CB583F">
              <w:rPr>
                <w:bCs/>
              </w:rPr>
              <w:t>Joey is very caring in front of family and friends but</w:t>
            </w:r>
            <w:r w:rsidR="0023056B" w:rsidRPr="00CB583F">
              <w:rPr>
                <w:bCs/>
              </w:rPr>
              <w:t xml:space="preserve"> not so much</w:t>
            </w:r>
            <w:r w:rsidRPr="00CB583F">
              <w:rPr>
                <w:bCs/>
              </w:rPr>
              <w:t xml:space="preserve"> towards strangers.</w:t>
            </w:r>
          </w:p>
        </w:tc>
        <w:tc>
          <w:tcPr>
            <w:tcW w:w="1870" w:type="dxa"/>
          </w:tcPr>
          <w:p w14:paraId="26CEB06F" w14:textId="0985AAD3" w:rsidR="00A66505" w:rsidRPr="00CB583F" w:rsidRDefault="00094DC9" w:rsidP="00F553F8">
            <w:pPr>
              <w:rPr>
                <w:bCs/>
              </w:rPr>
            </w:pPr>
            <w:r w:rsidRPr="00CB583F">
              <w:rPr>
                <w:bCs/>
              </w:rPr>
              <w:t xml:space="preserve">Jean does charity on a regular </w:t>
            </w:r>
            <w:r w:rsidR="00251D9E" w:rsidRPr="00CB583F">
              <w:rPr>
                <w:bCs/>
              </w:rPr>
              <w:t>basis</w:t>
            </w:r>
            <w:r w:rsidRPr="00CB583F">
              <w:rPr>
                <w:bCs/>
              </w:rPr>
              <w:t>.</w:t>
            </w:r>
          </w:p>
        </w:tc>
      </w:tr>
      <w:tr w:rsidR="00A66505" w:rsidRPr="00093743" w14:paraId="51439C93" w14:textId="77777777" w:rsidTr="00F553F8">
        <w:tc>
          <w:tcPr>
            <w:tcW w:w="1870" w:type="dxa"/>
            <w:vMerge/>
          </w:tcPr>
          <w:p w14:paraId="32AED85B" w14:textId="77777777" w:rsidR="00A66505" w:rsidRPr="00EC1027" w:rsidRDefault="00A66505" w:rsidP="00F553F8">
            <w:pPr>
              <w:rPr>
                <w:b/>
              </w:rPr>
            </w:pPr>
          </w:p>
        </w:tc>
        <w:tc>
          <w:tcPr>
            <w:tcW w:w="1870" w:type="dxa"/>
          </w:tcPr>
          <w:p w14:paraId="78AEF86B" w14:textId="51B222D8" w:rsidR="00A66505" w:rsidRPr="00EC1027" w:rsidRDefault="000D18C5" w:rsidP="00F553F8">
            <w:pPr>
              <w:rPr>
                <w:bCs/>
                <w:i/>
                <w:iCs/>
              </w:rPr>
            </w:pPr>
            <w:r w:rsidRPr="00EC1027">
              <w:rPr>
                <w:bCs/>
                <w:i/>
                <w:iCs/>
              </w:rPr>
              <w:t>Respectfulness</w:t>
            </w:r>
          </w:p>
        </w:tc>
        <w:tc>
          <w:tcPr>
            <w:tcW w:w="1870" w:type="dxa"/>
          </w:tcPr>
          <w:p w14:paraId="6B7D0725" w14:textId="49CE8CDE" w:rsidR="00A66505" w:rsidRPr="00EC1027" w:rsidRDefault="004D6963" w:rsidP="00F553F8">
            <w:pPr>
              <w:rPr>
                <w:bCs/>
              </w:rPr>
            </w:pPr>
            <w:r w:rsidRPr="00EC1027">
              <w:rPr>
                <w:bCs/>
              </w:rPr>
              <w:t xml:space="preserve">Ivy generally does not care about </w:t>
            </w:r>
            <w:r w:rsidR="00190A1D">
              <w:rPr>
                <w:bCs/>
              </w:rPr>
              <w:t>what</w:t>
            </w:r>
            <w:r w:rsidRPr="00EC1027">
              <w:rPr>
                <w:bCs/>
              </w:rPr>
              <w:t xml:space="preserve"> other people say and feel.</w:t>
            </w:r>
          </w:p>
        </w:tc>
        <w:tc>
          <w:tcPr>
            <w:tcW w:w="1870" w:type="dxa"/>
          </w:tcPr>
          <w:p w14:paraId="36881466" w14:textId="68682336" w:rsidR="00A66505" w:rsidRPr="00EC1027" w:rsidRDefault="00A87EB6" w:rsidP="00F553F8">
            <w:pPr>
              <w:rPr>
                <w:bCs/>
              </w:rPr>
            </w:pPr>
            <w:r w:rsidRPr="00EC1027">
              <w:rPr>
                <w:bCs/>
              </w:rPr>
              <w:t>Joey is very polite to elderly, authorities, and those who Joey respects. Joey is less considerate to peers sometimes.</w:t>
            </w:r>
          </w:p>
        </w:tc>
        <w:tc>
          <w:tcPr>
            <w:tcW w:w="1870" w:type="dxa"/>
          </w:tcPr>
          <w:p w14:paraId="1D834D92" w14:textId="1A3280DA" w:rsidR="00A66505" w:rsidRPr="00EC1027" w:rsidRDefault="00121A01" w:rsidP="00F553F8">
            <w:pPr>
              <w:rPr>
                <w:bCs/>
              </w:rPr>
            </w:pPr>
            <w:r w:rsidRPr="00EC1027">
              <w:rPr>
                <w:bCs/>
              </w:rPr>
              <w:t xml:space="preserve">Jean respects other’s effort even </w:t>
            </w:r>
            <w:r w:rsidR="00190A1D">
              <w:rPr>
                <w:bCs/>
              </w:rPr>
              <w:t xml:space="preserve">if </w:t>
            </w:r>
            <w:r w:rsidRPr="00EC1027">
              <w:rPr>
                <w:bCs/>
              </w:rPr>
              <w:t>the outcomes are imperfect.</w:t>
            </w:r>
          </w:p>
        </w:tc>
      </w:tr>
      <w:tr w:rsidR="00A66505" w:rsidRPr="00093743" w14:paraId="5745F92E" w14:textId="77777777" w:rsidTr="00F553F8">
        <w:tc>
          <w:tcPr>
            <w:tcW w:w="1870" w:type="dxa"/>
            <w:vMerge/>
          </w:tcPr>
          <w:p w14:paraId="29DA98A2" w14:textId="77777777" w:rsidR="00A66505" w:rsidRPr="00EC1027" w:rsidRDefault="00A66505" w:rsidP="00F553F8">
            <w:pPr>
              <w:rPr>
                <w:b/>
              </w:rPr>
            </w:pPr>
          </w:p>
        </w:tc>
        <w:tc>
          <w:tcPr>
            <w:tcW w:w="1870" w:type="dxa"/>
          </w:tcPr>
          <w:p w14:paraId="421E418A" w14:textId="6EEE0B5A" w:rsidR="00A66505" w:rsidRPr="00EC1027" w:rsidRDefault="000D18C5" w:rsidP="00F553F8">
            <w:pPr>
              <w:rPr>
                <w:bCs/>
                <w:i/>
                <w:iCs/>
              </w:rPr>
            </w:pPr>
            <w:r w:rsidRPr="00EC1027">
              <w:rPr>
                <w:bCs/>
                <w:i/>
                <w:iCs/>
              </w:rPr>
              <w:t>Trust</w:t>
            </w:r>
          </w:p>
        </w:tc>
        <w:tc>
          <w:tcPr>
            <w:tcW w:w="1870" w:type="dxa"/>
          </w:tcPr>
          <w:p w14:paraId="1DC517F0" w14:textId="6C33B0EA" w:rsidR="00A66505" w:rsidRPr="00EC1027" w:rsidRDefault="004D6963" w:rsidP="00F553F8">
            <w:pPr>
              <w:rPr>
                <w:bCs/>
              </w:rPr>
            </w:pPr>
            <w:r w:rsidRPr="00EC1027">
              <w:rPr>
                <w:bCs/>
              </w:rPr>
              <w:t>Ivy believes that everyone is selfish</w:t>
            </w:r>
            <w:r w:rsidR="002E03B3" w:rsidRPr="00EC1027">
              <w:rPr>
                <w:bCs/>
              </w:rPr>
              <w:t xml:space="preserve"> all the time because </w:t>
            </w:r>
            <w:r w:rsidR="00444D57" w:rsidRPr="00EC1027">
              <w:rPr>
                <w:bCs/>
              </w:rPr>
              <w:t>this</w:t>
            </w:r>
            <w:r w:rsidR="002E03B3" w:rsidRPr="00EC1027">
              <w:rPr>
                <w:bCs/>
              </w:rPr>
              <w:t xml:space="preserve"> is </w:t>
            </w:r>
            <w:r w:rsidR="00444D57" w:rsidRPr="00EC1027">
              <w:rPr>
                <w:bCs/>
              </w:rPr>
              <w:t>the</w:t>
            </w:r>
            <w:r w:rsidR="002E03B3" w:rsidRPr="00EC1027">
              <w:rPr>
                <w:bCs/>
              </w:rPr>
              <w:t xml:space="preserve"> human nature</w:t>
            </w:r>
            <w:r w:rsidRPr="00EC1027">
              <w:rPr>
                <w:bCs/>
              </w:rPr>
              <w:t>.</w:t>
            </w:r>
          </w:p>
        </w:tc>
        <w:tc>
          <w:tcPr>
            <w:tcW w:w="1870" w:type="dxa"/>
          </w:tcPr>
          <w:p w14:paraId="2D340CA2" w14:textId="1E85DDED" w:rsidR="00A66505" w:rsidRPr="00EC1027" w:rsidRDefault="00A87EB6" w:rsidP="00F553F8">
            <w:pPr>
              <w:rPr>
                <w:bCs/>
              </w:rPr>
            </w:pPr>
            <w:r w:rsidRPr="00EC1027">
              <w:rPr>
                <w:bCs/>
              </w:rPr>
              <w:t>Joey is a little picky about others’ mistakes</w:t>
            </w:r>
            <w:r w:rsidR="00944C5D" w:rsidRPr="00EC1027">
              <w:rPr>
                <w:bCs/>
              </w:rPr>
              <w:t xml:space="preserve"> and is suspicious about people’s intention</w:t>
            </w:r>
            <w:r w:rsidR="00190A1D">
              <w:rPr>
                <w:bCs/>
              </w:rPr>
              <w:t>s</w:t>
            </w:r>
            <w:r w:rsidR="00944C5D" w:rsidRPr="00EC1027">
              <w:rPr>
                <w:bCs/>
              </w:rPr>
              <w:t xml:space="preserve"> when they consistently make the same mistake</w:t>
            </w:r>
            <w:r w:rsidRPr="00EC1027">
              <w:rPr>
                <w:bCs/>
              </w:rPr>
              <w:t>.</w:t>
            </w:r>
          </w:p>
        </w:tc>
        <w:tc>
          <w:tcPr>
            <w:tcW w:w="1870" w:type="dxa"/>
          </w:tcPr>
          <w:p w14:paraId="40D57067" w14:textId="4741BE55" w:rsidR="00A66505" w:rsidRPr="00EC1027" w:rsidRDefault="00121A01" w:rsidP="00F553F8">
            <w:pPr>
              <w:rPr>
                <w:bCs/>
              </w:rPr>
            </w:pPr>
            <w:r w:rsidRPr="00EC1027">
              <w:rPr>
                <w:bCs/>
              </w:rPr>
              <w:t xml:space="preserve">Jean believes that people </w:t>
            </w:r>
            <w:r w:rsidR="00D602A4" w:rsidRPr="00EC1027">
              <w:rPr>
                <w:bCs/>
              </w:rPr>
              <w:t xml:space="preserve">all have good nature but sometimes make mistakes due to </w:t>
            </w:r>
            <w:r w:rsidR="00204EF6" w:rsidRPr="00EC1027">
              <w:rPr>
                <w:bCs/>
              </w:rPr>
              <w:t>external</w:t>
            </w:r>
            <w:r w:rsidR="00D602A4" w:rsidRPr="00EC1027">
              <w:rPr>
                <w:bCs/>
              </w:rPr>
              <w:t xml:space="preserve"> factors</w:t>
            </w:r>
            <w:r w:rsidR="00204EF6" w:rsidRPr="00EC1027">
              <w:rPr>
                <w:bCs/>
              </w:rPr>
              <w:t xml:space="preserve"> they </w:t>
            </w:r>
            <w:r w:rsidR="0024606C" w:rsidRPr="00EC1027">
              <w:rPr>
                <w:bCs/>
              </w:rPr>
              <w:t>cannot control</w:t>
            </w:r>
            <w:r w:rsidR="00CA4F7A" w:rsidRPr="00EC1027">
              <w:rPr>
                <w:bCs/>
              </w:rPr>
              <w:t xml:space="preserve"> over</w:t>
            </w:r>
            <w:r w:rsidR="00D602A4" w:rsidRPr="00EC1027">
              <w:rPr>
                <w:bCs/>
              </w:rPr>
              <w:t>.</w:t>
            </w:r>
          </w:p>
        </w:tc>
      </w:tr>
      <w:tr w:rsidR="00705CFF" w:rsidRPr="00CB583F" w14:paraId="28633F9D" w14:textId="77777777" w:rsidTr="00F553F8">
        <w:tc>
          <w:tcPr>
            <w:tcW w:w="1870" w:type="dxa"/>
            <w:vMerge w:val="restart"/>
          </w:tcPr>
          <w:p w14:paraId="32754AC7" w14:textId="77777777" w:rsidR="00705CFF" w:rsidRPr="00CB583F" w:rsidRDefault="00705CFF" w:rsidP="00705CFF">
            <w:pPr>
              <w:rPr>
                <w:b/>
              </w:rPr>
            </w:pPr>
            <w:r w:rsidRPr="00CB583F">
              <w:rPr>
                <w:b/>
              </w:rPr>
              <w:t>Vignette set 2</w:t>
            </w:r>
          </w:p>
        </w:tc>
        <w:tc>
          <w:tcPr>
            <w:tcW w:w="1870" w:type="dxa"/>
          </w:tcPr>
          <w:p w14:paraId="58C291CD" w14:textId="68C2C0CC" w:rsidR="00705CFF" w:rsidRPr="00CB583F" w:rsidRDefault="00705CFF" w:rsidP="00705CFF">
            <w:pPr>
              <w:rPr>
                <w:b/>
                <w:i/>
                <w:iCs/>
              </w:rPr>
            </w:pPr>
            <w:r w:rsidRPr="00CB583F">
              <w:rPr>
                <w:bCs/>
                <w:i/>
                <w:iCs/>
              </w:rPr>
              <w:t>Compassion</w:t>
            </w:r>
          </w:p>
        </w:tc>
        <w:tc>
          <w:tcPr>
            <w:tcW w:w="1870" w:type="dxa"/>
          </w:tcPr>
          <w:p w14:paraId="3B6059B0" w14:textId="47263EA5" w:rsidR="00705CFF" w:rsidRPr="00CB583F" w:rsidRDefault="00705CFF" w:rsidP="00705CFF">
            <w:pPr>
              <w:rPr>
                <w:bCs/>
              </w:rPr>
            </w:pPr>
            <w:r w:rsidRPr="00CB583F">
              <w:rPr>
                <w:bCs/>
              </w:rPr>
              <w:t>Sage believes that having a soft heart is a weakness.</w:t>
            </w:r>
          </w:p>
        </w:tc>
        <w:tc>
          <w:tcPr>
            <w:tcW w:w="1870" w:type="dxa"/>
          </w:tcPr>
          <w:p w14:paraId="7A5D8435" w14:textId="2B6E412E" w:rsidR="00705CFF" w:rsidRPr="00CB583F" w:rsidRDefault="00705CFF" w:rsidP="00705CFF">
            <w:pPr>
              <w:rPr>
                <w:bCs/>
              </w:rPr>
            </w:pPr>
            <w:r w:rsidRPr="00CB583F">
              <w:rPr>
                <w:bCs/>
              </w:rPr>
              <w:t>Hayden helps friends when they are truly in need and when they are affordable because Hayden believes one can only help limited people.</w:t>
            </w:r>
          </w:p>
        </w:tc>
        <w:tc>
          <w:tcPr>
            <w:tcW w:w="1870" w:type="dxa"/>
          </w:tcPr>
          <w:p w14:paraId="70A5EC32" w14:textId="15B573B5" w:rsidR="00705CFF" w:rsidRPr="00CB583F" w:rsidRDefault="00705CFF" w:rsidP="00705CFF">
            <w:pPr>
              <w:rPr>
                <w:bCs/>
              </w:rPr>
            </w:pPr>
            <w:r w:rsidRPr="00CB583F">
              <w:rPr>
                <w:bCs/>
              </w:rPr>
              <w:t>Rio’s friends and peers feel comfortable to tell Rio their concerns and difficulties because Rio is always willing to help and can understand their feelings.</w:t>
            </w:r>
          </w:p>
        </w:tc>
      </w:tr>
      <w:tr w:rsidR="00705CFF" w:rsidRPr="00093743" w14:paraId="264CC573" w14:textId="77777777" w:rsidTr="00F553F8">
        <w:tc>
          <w:tcPr>
            <w:tcW w:w="1870" w:type="dxa"/>
            <w:vMerge/>
          </w:tcPr>
          <w:p w14:paraId="028C30D9" w14:textId="77777777" w:rsidR="00705CFF" w:rsidRPr="00EC1027" w:rsidRDefault="00705CFF" w:rsidP="00705CFF">
            <w:pPr>
              <w:rPr>
                <w:b/>
              </w:rPr>
            </w:pPr>
          </w:p>
        </w:tc>
        <w:tc>
          <w:tcPr>
            <w:tcW w:w="1870" w:type="dxa"/>
          </w:tcPr>
          <w:p w14:paraId="573A9AE5" w14:textId="37563A5C" w:rsidR="00705CFF" w:rsidRPr="00EC1027" w:rsidRDefault="00705CFF" w:rsidP="00705CFF">
            <w:pPr>
              <w:rPr>
                <w:b/>
                <w:i/>
                <w:iCs/>
              </w:rPr>
            </w:pPr>
            <w:r w:rsidRPr="00EC1027">
              <w:rPr>
                <w:bCs/>
                <w:i/>
                <w:iCs/>
              </w:rPr>
              <w:t>Respectfulness</w:t>
            </w:r>
          </w:p>
        </w:tc>
        <w:tc>
          <w:tcPr>
            <w:tcW w:w="1870" w:type="dxa"/>
          </w:tcPr>
          <w:p w14:paraId="7E552785" w14:textId="4E8DBC2F" w:rsidR="00705CFF" w:rsidRPr="00EC1027" w:rsidRDefault="00705CFF" w:rsidP="00705CFF">
            <w:pPr>
              <w:rPr>
                <w:bCs/>
              </w:rPr>
            </w:pPr>
            <w:r w:rsidRPr="00EC1027">
              <w:rPr>
                <w:bCs/>
              </w:rPr>
              <w:t xml:space="preserve">Sage </w:t>
            </w:r>
            <w:proofErr w:type="gramStart"/>
            <w:r w:rsidRPr="00EC1027">
              <w:rPr>
                <w:bCs/>
              </w:rPr>
              <w:t>wouldn’t</w:t>
            </w:r>
            <w:proofErr w:type="gramEnd"/>
            <w:r w:rsidRPr="00EC1027">
              <w:rPr>
                <w:bCs/>
              </w:rPr>
              <w:t xml:space="preserve"> feel bad to start arguments with others no matter </w:t>
            </w:r>
            <w:r w:rsidRPr="00EC1027">
              <w:rPr>
                <w:bCs/>
              </w:rPr>
              <w:lastRenderedPageBreak/>
              <w:t>the circumstances.</w:t>
            </w:r>
          </w:p>
        </w:tc>
        <w:tc>
          <w:tcPr>
            <w:tcW w:w="1870" w:type="dxa"/>
          </w:tcPr>
          <w:p w14:paraId="23DA127A" w14:textId="7B89D2EE" w:rsidR="00705CFF" w:rsidRPr="00EC1027" w:rsidRDefault="00705CFF" w:rsidP="00705CFF">
            <w:pPr>
              <w:rPr>
                <w:bCs/>
              </w:rPr>
            </w:pPr>
            <w:r w:rsidRPr="00EC1027">
              <w:rPr>
                <w:bCs/>
              </w:rPr>
              <w:lastRenderedPageBreak/>
              <w:t xml:space="preserve">Hayden </w:t>
            </w:r>
            <w:r w:rsidR="00B01BF1" w:rsidRPr="00EC1027">
              <w:rPr>
                <w:bCs/>
              </w:rPr>
              <w:t>respect</w:t>
            </w:r>
            <w:r w:rsidR="00190A1D">
              <w:rPr>
                <w:bCs/>
              </w:rPr>
              <w:t>s</w:t>
            </w:r>
            <w:r w:rsidR="00B01BF1" w:rsidRPr="00EC1027">
              <w:rPr>
                <w:bCs/>
              </w:rPr>
              <w:t xml:space="preserve"> people who are hard-working but </w:t>
            </w:r>
            <w:r w:rsidR="00472233" w:rsidRPr="00EC1027">
              <w:rPr>
                <w:bCs/>
              </w:rPr>
              <w:t xml:space="preserve">look down </w:t>
            </w:r>
            <w:r w:rsidR="00472233" w:rsidRPr="00EC1027">
              <w:rPr>
                <w:bCs/>
              </w:rPr>
              <w:lastRenderedPageBreak/>
              <w:t>on people Hayden thinks are lazy.</w:t>
            </w:r>
          </w:p>
        </w:tc>
        <w:tc>
          <w:tcPr>
            <w:tcW w:w="1870" w:type="dxa"/>
          </w:tcPr>
          <w:p w14:paraId="0003A139" w14:textId="650E8398" w:rsidR="00705CFF" w:rsidRPr="00EC1027" w:rsidRDefault="00705CFF" w:rsidP="00705CFF">
            <w:pPr>
              <w:rPr>
                <w:bCs/>
              </w:rPr>
            </w:pPr>
            <w:r w:rsidRPr="00EC1027">
              <w:rPr>
                <w:bCs/>
              </w:rPr>
              <w:lastRenderedPageBreak/>
              <w:t xml:space="preserve">Rio is willing to take others’ perspectives even </w:t>
            </w:r>
            <w:r w:rsidR="00190A1D">
              <w:rPr>
                <w:bCs/>
              </w:rPr>
              <w:t xml:space="preserve">though </w:t>
            </w:r>
            <w:r w:rsidRPr="00EC1027">
              <w:rPr>
                <w:bCs/>
              </w:rPr>
              <w:t xml:space="preserve">Rio </w:t>
            </w:r>
            <w:r w:rsidRPr="00EC1027">
              <w:rPr>
                <w:bCs/>
              </w:rPr>
              <w:lastRenderedPageBreak/>
              <w:t>does not agree with some of their ideas.</w:t>
            </w:r>
          </w:p>
        </w:tc>
      </w:tr>
      <w:tr w:rsidR="00705CFF" w:rsidRPr="00093743" w14:paraId="5B7EB4AD" w14:textId="77777777" w:rsidTr="00F553F8">
        <w:tc>
          <w:tcPr>
            <w:tcW w:w="1870" w:type="dxa"/>
            <w:vMerge/>
          </w:tcPr>
          <w:p w14:paraId="6A3F9A07" w14:textId="77777777" w:rsidR="00705CFF" w:rsidRPr="00EC1027" w:rsidRDefault="00705CFF" w:rsidP="00705CFF">
            <w:pPr>
              <w:rPr>
                <w:b/>
              </w:rPr>
            </w:pPr>
          </w:p>
        </w:tc>
        <w:tc>
          <w:tcPr>
            <w:tcW w:w="1870" w:type="dxa"/>
          </w:tcPr>
          <w:p w14:paraId="2504F0A0" w14:textId="4902E271" w:rsidR="00705CFF" w:rsidRPr="00EC1027" w:rsidRDefault="00705CFF" w:rsidP="00705CFF">
            <w:pPr>
              <w:rPr>
                <w:b/>
                <w:i/>
                <w:iCs/>
              </w:rPr>
            </w:pPr>
            <w:r w:rsidRPr="00EC1027">
              <w:rPr>
                <w:bCs/>
                <w:i/>
                <w:iCs/>
              </w:rPr>
              <w:t>Trust</w:t>
            </w:r>
          </w:p>
        </w:tc>
        <w:tc>
          <w:tcPr>
            <w:tcW w:w="1870" w:type="dxa"/>
          </w:tcPr>
          <w:p w14:paraId="498FDF79" w14:textId="09F2BDDC" w:rsidR="00705CFF" w:rsidRPr="00EC1027" w:rsidRDefault="00705CFF" w:rsidP="00705CFF">
            <w:pPr>
              <w:rPr>
                <w:bCs/>
              </w:rPr>
            </w:pPr>
            <w:r w:rsidRPr="00EC1027">
              <w:rPr>
                <w:bCs/>
              </w:rPr>
              <w:t>Sage believes it is best to finish the most important tasks by themselves to prevent other people mess</w:t>
            </w:r>
            <w:r w:rsidR="00623CD6">
              <w:rPr>
                <w:bCs/>
              </w:rPr>
              <w:t>ing</w:t>
            </w:r>
            <w:r w:rsidRPr="00EC1027">
              <w:rPr>
                <w:bCs/>
              </w:rPr>
              <w:t xml:space="preserve"> them up.</w:t>
            </w:r>
          </w:p>
        </w:tc>
        <w:tc>
          <w:tcPr>
            <w:tcW w:w="1870" w:type="dxa"/>
          </w:tcPr>
          <w:p w14:paraId="2F7D0B63" w14:textId="304F5011" w:rsidR="00705CFF" w:rsidRPr="00EC1027" w:rsidRDefault="009A27B9" w:rsidP="00705CFF">
            <w:pPr>
              <w:rPr>
                <w:bCs/>
              </w:rPr>
            </w:pPr>
            <w:r w:rsidRPr="00EC1027">
              <w:rPr>
                <w:bCs/>
              </w:rPr>
              <w:t xml:space="preserve">Hayden </w:t>
            </w:r>
            <w:r w:rsidR="00A179C9" w:rsidRPr="00EC1027">
              <w:rPr>
                <w:bCs/>
              </w:rPr>
              <w:t>trust</w:t>
            </w:r>
            <w:r w:rsidR="00623CD6">
              <w:rPr>
                <w:bCs/>
              </w:rPr>
              <w:t>s</w:t>
            </w:r>
            <w:r w:rsidR="00A179C9" w:rsidRPr="00EC1027">
              <w:rPr>
                <w:bCs/>
              </w:rPr>
              <w:t xml:space="preserve"> people who Hayden has been working with for a while. However, Hayden tends to keep </w:t>
            </w:r>
            <w:r w:rsidR="004356C6" w:rsidRPr="00EC1027">
              <w:rPr>
                <w:bCs/>
              </w:rPr>
              <w:t xml:space="preserve">an eye on </w:t>
            </w:r>
            <w:r w:rsidR="00BB6158" w:rsidRPr="00EC1027">
              <w:rPr>
                <w:bCs/>
              </w:rPr>
              <w:t>newcomers.</w:t>
            </w:r>
          </w:p>
        </w:tc>
        <w:tc>
          <w:tcPr>
            <w:tcW w:w="1870" w:type="dxa"/>
          </w:tcPr>
          <w:p w14:paraId="6B2A940D" w14:textId="61367FC6" w:rsidR="00705CFF" w:rsidRPr="00EC1027" w:rsidRDefault="00DB20E9" w:rsidP="00705CFF">
            <w:pPr>
              <w:rPr>
                <w:bCs/>
              </w:rPr>
            </w:pPr>
            <w:r w:rsidRPr="00EC1027">
              <w:rPr>
                <w:bCs/>
              </w:rPr>
              <w:t xml:space="preserve">Rio always makes sure to compliment every </w:t>
            </w:r>
            <w:r w:rsidR="00472233" w:rsidRPr="00EC1027">
              <w:rPr>
                <w:bCs/>
              </w:rPr>
              <w:t>teammate</w:t>
            </w:r>
            <w:r w:rsidRPr="00EC1027">
              <w:rPr>
                <w:bCs/>
              </w:rPr>
              <w:t xml:space="preserve"> even when some of them made mistakes.</w:t>
            </w:r>
          </w:p>
        </w:tc>
      </w:tr>
      <w:tr w:rsidR="00705CFF" w:rsidRPr="00CB583F" w14:paraId="50EC33AA" w14:textId="77777777" w:rsidTr="00F553F8">
        <w:tc>
          <w:tcPr>
            <w:tcW w:w="1870" w:type="dxa"/>
            <w:vMerge w:val="restart"/>
          </w:tcPr>
          <w:p w14:paraId="26E637BA" w14:textId="77777777" w:rsidR="00705CFF" w:rsidRPr="00CB583F" w:rsidRDefault="00705CFF" w:rsidP="00705CFF">
            <w:pPr>
              <w:rPr>
                <w:b/>
              </w:rPr>
            </w:pPr>
            <w:r w:rsidRPr="00CB583F">
              <w:rPr>
                <w:b/>
              </w:rPr>
              <w:t>Vignette set 3</w:t>
            </w:r>
          </w:p>
        </w:tc>
        <w:tc>
          <w:tcPr>
            <w:tcW w:w="1870" w:type="dxa"/>
          </w:tcPr>
          <w:p w14:paraId="68F49D1B" w14:textId="027BA091" w:rsidR="00705CFF" w:rsidRPr="00CB583F" w:rsidRDefault="00705CFF" w:rsidP="00705CFF">
            <w:pPr>
              <w:rPr>
                <w:b/>
                <w:i/>
                <w:iCs/>
              </w:rPr>
            </w:pPr>
            <w:r w:rsidRPr="00CB583F">
              <w:rPr>
                <w:bCs/>
                <w:i/>
                <w:iCs/>
              </w:rPr>
              <w:t>Compassion</w:t>
            </w:r>
          </w:p>
        </w:tc>
        <w:tc>
          <w:tcPr>
            <w:tcW w:w="1870" w:type="dxa"/>
          </w:tcPr>
          <w:p w14:paraId="0B3BFA0A" w14:textId="3EBA786A" w:rsidR="00705CFF" w:rsidRPr="00CB583F" w:rsidRDefault="00274827" w:rsidP="00705CFF">
            <w:pPr>
              <w:rPr>
                <w:bCs/>
              </w:rPr>
            </w:pPr>
            <w:r w:rsidRPr="00CB583F">
              <w:rPr>
                <w:bCs/>
              </w:rPr>
              <w:t xml:space="preserve">Rudy </w:t>
            </w:r>
            <w:r w:rsidR="00463CD2" w:rsidRPr="00CB583F">
              <w:rPr>
                <w:bCs/>
              </w:rPr>
              <w:t xml:space="preserve">cannot understand why </w:t>
            </w:r>
            <w:r w:rsidR="00020751" w:rsidRPr="00CB583F">
              <w:rPr>
                <w:bCs/>
              </w:rPr>
              <w:t xml:space="preserve">bother </w:t>
            </w:r>
            <w:r w:rsidR="00040061" w:rsidRPr="00CB583F">
              <w:rPr>
                <w:bCs/>
              </w:rPr>
              <w:t>with</w:t>
            </w:r>
            <w:r w:rsidR="00020751" w:rsidRPr="00CB583F">
              <w:rPr>
                <w:bCs/>
              </w:rPr>
              <w:t xml:space="preserve"> kill</w:t>
            </w:r>
            <w:r w:rsidR="00040061" w:rsidRPr="00CB583F">
              <w:rPr>
                <w:bCs/>
              </w:rPr>
              <w:t>ing</w:t>
            </w:r>
            <w:r w:rsidR="00463CD2" w:rsidRPr="00CB583F">
              <w:rPr>
                <w:bCs/>
              </w:rPr>
              <w:t xml:space="preserve"> livestock</w:t>
            </w:r>
            <w:r w:rsidR="00020751" w:rsidRPr="00CB583F">
              <w:rPr>
                <w:bCs/>
              </w:rPr>
              <w:t xml:space="preserve"> in a more humane way</w:t>
            </w:r>
            <w:r w:rsidR="00463CD2" w:rsidRPr="00CB583F">
              <w:rPr>
                <w:bCs/>
              </w:rPr>
              <w:t>.</w:t>
            </w:r>
          </w:p>
        </w:tc>
        <w:tc>
          <w:tcPr>
            <w:tcW w:w="1870" w:type="dxa"/>
          </w:tcPr>
          <w:p w14:paraId="16F41452" w14:textId="48E8DCA1" w:rsidR="00705CFF" w:rsidRPr="00CB583F" w:rsidRDefault="00991BAF" w:rsidP="00705CFF">
            <w:pPr>
              <w:rPr>
                <w:bCs/>
              </w:rPr>
            </w:pPr>
            <w:r w:rsidRPr="00CB583F">
              <w:rPr>
                <w:bCs/>
              </w:rPr>
              <w:t xml:space="preserve">Shiloh </w:t>
            </w:r>
            <w:r w:rsidR="00504CFC" w:rsidRPr="00CB583F">
              <w:rPr>
                <w:bCs/>
              </w:rPr>
              <w:t xml:space="preserve">is a customer server who does the job to help the customer </w:t>
            </w:r>
            <w:r w:rsidR="00FF441D" w:rsidRPr="00CB583F">
              <w:rPr>
                <w:bCs/>
              </w:rPr>
              <w:t>well,</w:t>
            </w:r>
            <w:r w:rsidR="00504CFC" w:rsidRPr="00CB583F">
              <w:rPr>
                <w:bCs/>
              </w:rPr>
              <w:t xml:space="preserve"> but Shiloh is not a </w:t>
            </w:r>
            <w:r w:rsidR="00F62A9E" w:rsidRPr="00CB583F">
              <w:rPr>
                <w:bCs/>
              </w:rPr>
              <w:t>very caring</w:t>
            </w:r>
            <w:r w:rsidR="00504CFC" w:rsidRPr="00CB583F">
              <w:rPr>
                <w:bCs/>
              </w:rPr>
              <w:t xml:space="preserve"> person off the job.</w:t>
            </w:r>
          </w:p>
        </w:tc>
        <w:tc>
          <w:tcPr>
            <w:tcW w:w="1870" w:type="dxa"/>
          </w:tcPr>
          <w:p w14:paraId="2CBC5A98" w14:textId="57F011D3" w:rsidR="00705CFF" w:rsidRPr="00CB583F" w:rsidRDefault="00705CFF" w:rsidP="00705CFF">
            <w:pPr>
              <w:rPr>
                <w:bCs/>
              </w:rPr>
            </w:pPr>
            <w:r w:rsidRPr="00CB583F">
              <w:rPr>
                <w:bCs/>
              </w:rPr>
              <w:t>Skyler has three adopted dogs</w:t>
            </w:r>
            <w:r w:rsidR="00066388" w:rsidRPr="00CB583F">
              <w:rPr>
                <w:bCs/>
              </w:rPr>
              <w:t xml:space="preserve"> because Skyler cannot allow them to be put down</w:t>
            </w:r>
            <w:r w:rsidRPr="00CB583F">
              <w:rPr>
                <w:bCs/>
              </w:rPr>
              <w:t>.</w:t>
            </w:r>
          </w:p>
        </w:tc>
      </w:tr>
      <w:tr w:rsidR="00705CFF" w:rsidRPr="00093743" w14:paraId="3E37D3FE" w14:textId="77777777" w:rsidTr="00F553F8">
        <w:tc>
          <w:tcPr>
            <w:tcW w:w="1870" w:type="dxa"/>
            <w:vMerge/>
          </w:tcPr>
          <w:p w14:paraId="1086CE50" w14:textId="77777777" w:rsidR="00705CFF" w:rsidRPr="00EC1027" w:rsidRDefault="00705CFF" w:rsidP="00705CFF">
            <w:pPr>
              <w:rPr>
                <w:b/>
              </w:rPr>
            </w:pPr>
          </w:p>
        </w:tc>
        <w:tc>
          <w:tcPr>
            <w:tcW w:w="1870" w:type="dxa"/>
          </w:tcPr>
          <w:p w14:paraId="1EA58677" w14:textId="2BFC55A1" w:rsidR="00705CFF" w:rsidRPr="00EC1027" w:rsidRDefault="00705CFF" w:rsidP="00705CFF">
            <w:pPr>
              <w:rPr>
                <w:b/>
                <w:i/>
                <w:iCs/>
              </w:rPr>
            </w:pPr>
            <w:r w:rsidRPr="00EC1027">
              <w:rPr>
                <w:bCs/>
                <w:i/>
                <w:iCs/>
              </w:rPr>
              <w:t>Respectfulness</w:t>
            </w:r>
          </w:p>
        </w:tc>
        <w:tc>
          <w:tcPr>
            <w:tcW w:w="1870" w:type="dxa"/>
          </w:tcPr>
          <w:p w14:paraId="4F244DEF" w14:textId="4CB5A1E3" w:rsidR="00705CFF" w:rsidRPr="00EC1027" w:rsidRDefault="00F51095" w:rsidP="00705CFF">
            <w:pPr>
              <w:rPr>
                <w:bCs/>
              </w:rPr>
            </w:pPr>
            <w:r w:rsidRPr="00EC1027">
              <w:rPr>
                <w:bCs/>
              </w:rPr>
              <w:t xml:space="preserve">Rudy </w:t>
            </w:r>
            <w:r w:rsidR="009E52A4" w:rsidRPr="00EC1027">
              <w:rPr>
                <w:bCs/>
              </w:rPr>
              <w:t xml:space="preserve">never says “thank you” to </w:t>
            </w:r>
            <w:r w:rsidR="00623CD6">
              <w:rPr>
                <w:bCs/>
              </w:rPr>
              <w:t xml:space="preserve">a </w:t>
            </w:r>
            <w:r w:rsidR="009E52A4" w:rsidRPr="00EC1027">
              <w:rPr>
                <w:bCs/>
              </w:rPr>
              <w:t>customer server because Rudy thinks they are paid to do their job</w:t>
            </w:r>
            <w:r w:rsidR="00C421B3" w:rsidRPr="00EC1027">
              <w:rPr>
                <w:bCs/>
              </w:rPr>
              <w:t>.</w:t>
            </w:r>
          </w:p>
        </w:tc>
        <w:tc>
          <w:tcPr>
            <w:tcW w:w="1870" w:type="dxa"/>
          </w:tcPr>
          <w:p w14:paraId="3ECEA756" w14:textId="6F105C93" w:rsidR="00705CFF" w:rsidRPr="00EC1027" w:rsidRDefault="00FF441D" w:rsidP="00705CFF">
            <w:pPr>
              <w:rPr>
                <w:bCs/>
              </w:rPr>
            </w:pPr>
            <w:r w:rsidRPr="00EC1027">
              <w:rPr>
                <w:bCs/>
              </w:rPr>
              <w:t xml:space="preserve">Shiloh </w:t>
            </w:r>
            <w:r w:rsidR="00913E4E" w:rsidRPr="00EC1027">
              <w:rPr>
                <w:bCs/>
              </w:rPr>
              <w:t>makes sure to use</w:t>
            </w:r>
            <w:r w:rsidR="00E9606D" w:rsidRPr="00EC1027">
              <w:rPr>
                <w:bCs/>
              </w:rPr>
              <w:t xml:space="preserve"> polite languages </w:t>
            </w:r>
            <w:r w:rsidR="00433F8C" w:rsidRPr="00EC1027">
              <w:rPr>
                <w:bCs/>
              </w:rPr>
              <w:t>with customers</w:t>
            </w:r>
            <w:r w:rsidR="00E9606D" w:rsidRPr="00EC1027">
              <w:rPr>
                <w:bCs/>
              </w:rPr>
              <w:t>, while sometimes is a little rude toward</w:t>
            </w:r>
            <w:r w:rsidR="00623CD6">
              <w:rPr>
                <w:bCs/>
              </w:rPr>
              <w:t>s</w:t>
            </w:r>
            <w:r w:rsidR="00E9606D" w:rsidRPr="00EC1027">
              <w:rPr>
                <w:bCs/>
              </w:rPr>
              <w:t xml:space="preserve"> coworkers.</w:t>
            </w:r>
          </w:p>
        </w:tc>
        <w:tc>
          <w:tcPr>
            <w:tcW w:w="1870" w:type="dxa"/>
          </w:tcPr>
          <w:p w14:paraId="18F65C18" w14:textId="1922ECDC" w:rsidR="00705CFF" w:rsidRPr="00EC1027" w:rsidRDefault="00E606D3" w:rsidP="00705CFF">
            <w:pPr>
              <w:rPr>
                <w:bCs/>
              </w:rPr>
            </w:pPr>
            <w:r w:rsidRPr="00EC1027">
              <w:rPr>
                <w:bCs/>
              </w:rPr>
              <w:t>Skyler</w:t>
            </w:r>
            <w:r w:rsidR="00705CFF" w:rsidRPr="00EC1027">
              <w:rPr>
                <w:bCs/>
              </w:rPr>
              <w:t xml:space="preserve"> always offer compliments before giving criti</w:t>
            </w:r>
            <w:r w:rsidR="00623CD6">
              <w:rPr>
                <w:bCs/>
              </w:rPr>
              <w:t>ques</w:t>
            </w:r>
            <w:r w:rsidR="00AB1EC7" w:rsidRPr="00EC1027">
              <w:rPr>
                <w:bCs/>
              </w:rPr>
              <w:t xml:space="preserve"> because Skyler wants to acknowledge people’s work</w:t>
            </w:r>
            <w:r w:rsidR="00705CFF" w:rsidRPr="00EC1027">
              <w:rPr>
                <w:bCs/>
              </w:rPr>
              <w:t>.</w:t>
            </w:r>
          </w:p>
        </w:tc>
      </w:tr>
      <w:tr w:rsidR="00705CFF" w:rsidRPr="00093743" w14:paraId="6DF91E6E" w14:textId="77777777" w:rsidTr="00F553F8">
        <w:tc>
          <w:tcPr>
            <w:tcW w:w="1870" w:type="dxa"/>
            <w:vMerge/>
          </w:tcPr>
          <w:p w14:paraId="7ECC97DA" w14:textId="77777777" w:rsidR="00705CFF" w:rsidRPr="00EC1027" w:rsidRDefault="00705CFF" w:rsidP="00705CFF">
            <w:pPr>
              <w:rPr>
                <w:b/>
              </w:rPr>
            </w:pPr>
          </w:p>
        </w:tc>
        <w:tc>
          <w:tcPr>
            <w:tcW w:w="1870" w:type="dxa"/>
          </w:tcPr>
          <w:p w14:paraId="09EA8B92" w14:textId="2E59B2AE" w:rsidR="00705CFF" w:rsidRPr="00EC1027" w:rsidRDefault="00705CFF" w:rsidP="00705CFF">
            <w:pPr>
              <w:rPr>
                <w:b/>
                <w:i/>
                <w:iCs/>
              </w:rPr>
            </w:pPr>
            <w:r w:rsidRPr="00EC1027">
              <w:rPr>
                <w:bCs/>
                <w:i/>
                <w:iCs/>
              </w:rPr>
              <w:t>Trust</w:t>
            </w:r>
          </w:p>
        </w:tc>
        <w:tc>
          <w:tcPr>
            <w:tcW w:w="1870" w:type="dxa"/>
          </w:tcPr>
          <w:p w14:paraId="05F91FCF" w14:textId="761B78BC" w:rsidR="00705CFF" w:rsidRPr="00EC1027" w:rsidRDefault="009E52A4" w:rsidP="00705CFF">
            <w:pPr>
              <w:rPr>
                <w:bCs/>
              </w:rPr>
            </w:pPr>
            <w:r w:rsidRPr="00EC1027">
              <w:rPr>
                <w:bCs/>
              </w:rPr>
              <w:t>Rudy feels it is hard to forgive others because people should take responsibility for their own mistakes.</w:t>
            </w:r>
          </w:p>
        </w:tc>
        <w:tc>
          <w:tcPr>
            <w:tcW w:w="1870" w:type="dxa"/>
          </w:tcPr>
          <w:p w14:paraId="4145EB6A" w14:textId="176D4423" w:rsidR="00705CFF" w:rsidRPr="00EC1027" w:rsidRDefault="00433F8C" w:rsidP="00705CFF">
            <w:pPr>
              <w:rPr>
                <w:bCs/>
              </w:rPr>
            </w:pPr>
            <w:r w:rsidRPr="00EC1027">
              <w:rPr>
                <w:bCs/>
              </w:rPr>
              <w:t xml:space="preserve">Shiloh </w:t>
            </w:r>
            <w:r w:rsidR="002357C2" w:rsidRPr="00EC1027">
              <w:rPr>
                <w:bCs/>
              </w:rPr>
              <w:t>believes that most people are born to be good while a few is born to be evil.</w:t>
            </w:r>
            <w:r w:rsidR="0081272A" w:rsidRPr="00EC1027">
              <w:rPr>
                <w:bCs/>
              </w:rPr>
              <w:t xml:space="preserve"> There are some people</w:t>
            </w:r>
            <w:r w:rsidR="00AB24CC">
              <w:rPr>
                <w:bCs/>
              </w:rPr>
              <w:t xml:space="preserve"> that</w:t>
            </w:r>
            <w:r w:rsidR="0081272A" w:rsidRPr="00EC1027">
              <w:rPr>
                <w:bCs/>
              </w:rPr>
              <w:t xml:space="preserve"> just cannot be trusted.</w:t>
            </w:r>
          </w:p>
        </w:tc>
        <w:tc>
          <w:tcPr>
            <w:tcW w:w="1870" w:type="dxa"/>
          </w:tcPr>
          <w:p w14:paraId="32652996" w14:textId="4B2C6937" w:rsidR="00705CFF" w:rsidRPr="00EC1027" w:rsidRDefault="00705CFF" w:rsidP="00705CFF">
            <w:pPr>
              <w:rPr>
                <w:bCs/>
              </w:rPr>
            </w:pPr>
            <w:r w:rsidRPr="00EC1027">
              <w:rPr>
                <w:bCs/>
              </w:rPr>
              <w:t>Skyler feels comfortable to ask strangers sitting next to the</w:t>
            </w:r>
            <w:r w:rsidR="00AB1EC7" w:rsidRPr="00EC1027">
              <w:rPr>
                <w:bCs/>
              </w:rPr>
              <w:t>m</w:t>
            </w:r>
            <w:r w:rsidRPr="00EC1027">
              <w:rPr>
                <w:bCs/>
              </w:rPr>
              <w:t xml:space="preserve"> </w:t>
            </w:r>
            <w:r w:rsidR="00AB24CC">
              <w:rPr>
                <w:bCs/>
              </w:rPr>
              <w:t xml:space="preserve">to </w:t>
            </w:r>
            <w:r w:rsidRPr="00EC1027">
              <w:rPr>
                <w:bCs/>
              </w:rPr>
              <w:t>look after the</w:t>
            </w:r>
            <w:r w:rsidR="00AB24CC">
              <w:rPr>
                <w:bCs/>
              </w:rPr>
              <w:t>ir</w:t>
            </w:r>
            <w:r w:rsidRPr="00EC1027">
              <w:rPr>
                <w:bCs/>
              </w:rPr>
              <w:t xml:space="preserve"> belongings when </w:t>
            </w:r>
            <w:r w:rsidR="00AB1EC7" w:rsidRPr="00EC1027">
              <w:rPr>
                <w:bCs/>
              </w:rPr>
              <w:t>leav</w:t>
            </w:r>
            <w:r w:rsidR="00AB24CC">
              <w:rPr>
                <w:bCs/>
              </w:rPr>
              <w:t>ing</w:t>
            </w:r>
            <w:r w:rsidRPr="00EC1027">
              <w:rPr>
                <w:bCs/>
              </w:rPr>
              <w:t xml:space="preserve"> to the restroom.</w:t>
            </w:r>
          </w:p>
        </w:tc>
      </w:tr>
      <w:tr w:rsidR="00705CFF" w:rsidRPr="00CB583F" w14:paraId="35FBE53F" w14:textId="77777777" w:rsidTr="00F553F8">
        <w:tc>
          <w:tcPr>
            <w:tcW w:w="1870" w:type="dxa"/>
            <w:vMerge w:val="restart"/>
          </w:tcPr>
          <w:p w14:paraId="091151FB" w14:textId="77777777" w:rsidR="00705CFF" w:rsidRPr="00CB583F" w:rsidRDefault="00705CFF" w:rsidP="00705CFF">
            <w:pPr>
              <w:rPr>
                <w:b/>
              </w:rPr>
            </w:pPr>
            <w:r w:rsidRPr="00CB583F">
              <w:rPr>
                <w:b/>
              </w:rPr>
              <w:t>Vignette set 4</w:t>
            </w:r>
          </w:p>
        </w:tc>
        <w:tc>
          <w:tcPr>
            <w:tcW w:w="1870" w:type="dxa"/>
          </w:tcPr>
          <w:p w14:paraId="7882D2F0" w14:textId="59775EAB" w:rsidR="00705CFF" w:rsidRPr="00CB583F" w:rsidRDefault="00705CFF" w:rsidP="00705CFF">
            <w:pPr>
              <w:rPr>
                <w:b/>
                <w:i/>
                <w:iCs/>
              </w:rPr>
            </w:pPr>
            <w:r w:rsidRPr="00CB583F">
              <w:rPr>
                <w:bCs/>
                <w:i/>
                <w:iCs/>
              </w:rPr>
              <w:t>Compassion</w:t>
            </w:r>
          </w:p>
        </w:tc>
        <w:tc>
          <w:tcPr>
            <w:tcW w:w="1870" w:type="dxa"/>
          </w:tcPr>
          <w:p w14:paraId="4DE32956" w14:textId="6CC9B3CE" w:rsidR="00705CFF" w:rsidRPr="00CB583F" w:rsidRDefault="009D4B7E" w:rsidP="00705CFF">
            <w:pPr>
              <w:rPr>
                <w:bCs/>
              </w:rPr>
            </w:pPr>
            <w:r w:rsidRPr="00CB583F">
              <w:rPr>
                <w:bCs/>
              </w:rPr>
              <w:t xml:space="preserve">Lennox </w:t>
            </w:r>
            <w:r w:rsidR="00B80147" w:rsidRPr="00CB583F">
              <w:rPr>
                <w:bCs/>
              </w:rPr>
              <w:t>generally does not care about others’ business.</w:t>
            </w:r>
          </w:p>
        </w:tc>
        <w:tc>
          <w:tcPr>
            <w:tcW w:w="1870" w:type="dxa"/>
          </w:tcPr>
          <w:p w14:paraId="1EB5B4AA" w14:textId="3C52D6BF" w:rsidR="00705CFF" w:rsidRPr="00CB583F" w:rsidRDefault="00AA102D" w:rsidP="00705CFF">
            <w:pPr>
              <w:rPr>
                <w:bCs/>
              </w:rPr>
            </w:pPr>
            <w:r w:rsidRPr="00CB583F">
              <w:rPr>
                <w:bCs/>
              </w:rPr>
              <w:t xml:space="preserve">Val has no problem with saying “no” to people if </w:t>
            </w:r>
            <w:r w:rsidR="00807B9B" w:rsidRPr="00CB583F">
              <w:rPr>
                <w:bCs/>
              </w:rPr>
              <w:t>Val wants to</w:t>
            </w:r>
            <w:r w:rsidRPr="00CB583F">
              <w:rPr>
                <w:bCs/>
              </w:rPr>
              <w:t>.</w:t>
            </w:r>
          </w:p>
        </w:tc>
        <w:tc>
          <w:tcPr>
            <w:tcW w:w="1870" w:type="dxa"/>
          </w:tcPr>
          <w:p w14:paraId="3BE0B13A" w14:textId="4A54A848" w:rsidR="00705CFF" w:rsidRPr="00CB583F" w:rsidRDefault="00705CFF" w:rsidP="00705CFF">
            <w:pPr>
              <w:rPr>
                <w:bCs/>
              </w:rPr>
            </w:pPr>
            <w:r w:rsidRPr="00CB583F">
              <w:rPr>
                <w:bCs/>
              </w:rPr>
              <w:t>Emerson cries when watch</w:t>
            </w:r>
            <w:r w:rsidR="00AB24CC">
              <w:rPr>
                <w:bCs/>
              </w:rPr>
              <w:t>ing</w:t>
            </w:r>
            <w:r w:rsidRPr="00CB583F">
              <w:rPr>
                <w:bCs/>
              </w:rPr>
              <w:t xml:space="preserve"> documentaries about disasters and wars.</w:t>
            </w:r>
          </w:p>
        </w:tc>
      </w:tr>
      <w:tr w:rsidR="00705CFF" w:rsidRPr="00093743" w14:paraId="59DFDD6C" w14:textId="77777777" w:rsidTr="00F553F8">
        <w:tc>
          <w:tcPr>
            <w:tcW w:w="1870" w:type="dxa"/>
            <w:vMerge/>
          </w:tcPr>
          <w:p w14:paraId="1B96804D" w14:textId="77777777" w:rsidR="00705CFF" w:rsidRPr="00EC1027" w:rsidRDefault="00705CFF" w:rsidP="00705CFF">
            <w:pPr>
              <w:rPr>
                <w:b/>
              </w:rPr>
            </w:pPr>
          </w:p>
        </w:tc>
        <w:tc>
          <w:tcPr>
            <w:tcW w:w="1870" w:type="dxa"/>
          </w:tcPr>
          <w:p w14:paraId="77C4B85A" w14:textId="325E1E31" w:rsidR="00705CFF" w:rsidRPr="00EC1027" w:rsidRDefault="00705CFF" w:rsidP="00705CFF">
            <w:pPr>
              <w:rPr>
                <w:b/>
                <w:i/>
                <w:iCs/>
              </w:rPr>
            </w:pPr>
            <w:r w:rsidRPr="00EC1027">
              <w:rPr>
                <w:bCs/>
                <w:i/>
                <w:iCs/>
              </w:rPr>
              <w:t>Respectfulness</w:t>
            </w:r>
          </w:p>
        </w:tc>
        <w:tc>
          <w:tcPr>
            <w:tcW w:w="1870" w:type="dxa"/>
          </w:tcPr>
          <w:p w14:paraId="50E13F3E" w14:textId="3BDCC55C" w:rsidR="00705CFF" w:rsidRPr="00EC1027" w:rsidRDefault="00B80147" w:rsidP="00705CFF">
            <w:pPr>
              <w:rPr>
                <w:bCs/>
              </w:rPr>
            </w:pPr>
            <w:r w:rsidRPr="00EC1027">
              <w:rPr>
                <w:bCs/>
              </w:rPr>
              <w:t xml:space="preserve">Lennox </w:t>
            </w:r>
            <w:r w:rsidR="00F22AE1" w:rsidRPr="00EC1027">
              <w:rPr>
                <w:bCs/>
              </w:rPr>
              <w:t xml:space="preserve">thinks it is important to make their own </w:t>
            </w:r>
            <w:r w:rsidR="00F22AE1" w:rsidRPr="00EC1027">
              <w:rPr>
                <w:bCs/>
              </w:rPr>
              <w:lastRenderedPageBreak/>
              <w:t>points clear than making other people feel comfortable during the conversation.</w:t>
            </w:r>
          </w:p>
        </w:tc>
        <w:tc>
          <w:tcPr>
            <w:tcW w:w="1870" w:type="dxa"/>
          </w:tcPr>
          <w:p w14:paraId="6C4412C0" w14:textId="7C403564" w:rsidR="00705CFF" w:rsidRPr="00EC1027" w:rsidRDefault="00116761" w:rsidP="00705CFF">
            <w:pPr>
              <w:rPr>
                <w:bCs/>
              </w:rPr>
            </w:pPr>
            <w:r w:rsidRPr="00EC1027">
              <w:rPr>
                <w:bCs/>
              </w:rPr>
              <w:lastRenderedPageBreak/>
              <w:t>Val sometimes argue</w:t>
            </w:r>
            <w:r w:rsidR="00A233AF">
              <w:rPr>
                <w:bCs/>
              </w:rPr>
              <w:t>s</w:t>
            </w:r>
            <w:r w:rsidRPr="00EC1027">
              <w:rPr>
                <w:bCs/>
              </w:rPr>
              <w:t xml:space="preserve"> with people just for </w:t>
            </w:r>
            <w:r w:rsidRPr="00EC1027">
              <w:rPr>
                <w:bCs/>
              </w:rPr>
              <w:lastRenderedPageBreak/>
              <w:t xml:space="preserve">showing them Val is right. </w:t>
            </w:r>
          </w:p>
        </w:tc>
        <w:tc>
          <w:tcPr>
            <w:tcW w:w="1870" w:type="dxa"/>
          </w:tcPr>
          <w:p w14:paraId="0A9038CE" w14:textId="4E0DFD6E" w:rsidR="00705CFF" w:rsidRPr="00EC1027" w:rsidRDefault="00705CFF" w:rsidP="00705CFF">
            <w:pPr>
              <w:rPr>
                <w:bCs/>
              </w:rPr>
            </w:pPr>
            <w:r w:rsidRPr="00EC1027">
              <w:rPr>
                <w:bCs/>
              </w:rPr>
              <w:lastRenderedPageBreak/>
              <w:t xml:space="preserve">Emerson never curses in public but seldom does </w:t>
            </w:r>
            <w:r w:rsidRPr="00EC1027">
              <w:rPr>
                <w:bCs/>
              </w:rPr>
              <w:lastRenderedPageBreak/>
              <w:t>when being alone or with close friends.</w:t>
            </w:r>
          </w:p>
        </w:tc>
      </w:tr>
      <w:tr w:rsidR="00705CFF" w:rsidRPr="00093743" w14:paraId="2FB65BD8" w14:textId="77777777" w:rsidTr="00F553F8">
        <w:tc>
          <w:tcPr>
            <w:tcW w:w="1870" w:type="dxa"/>
            <w:vMerge/>
          </w:tcPr>
          <w:p w14:paraId="7C3E66FA" w14:textId="77777777" w:rsidR="00705CFF" w:rsidRPr="00EC1027" w:rsidRDefault="00705CFF" w:rsidP="00705CFF">
            <w:pPr>
              <w:rPr>
                <w:b/>
              </w:rPr>
            </w:pPr>
          </w:p>
        </w:tc>
        <w:tc>
          <w:tcPr>
            <w:tcW w:w="1870" w:type="dxa"/>
          </w:tcPr>
          <w:p w14:paraId="0101707F" w14:textId="5699B09E" w:rsidR="00705CFF" w:rsidRPr="00EC1027" w:rsidRDefault="00705CFF" w:rsidP="00705CFF">
            <w:pPr>
              <w:rPr>
                <w:b/>
                <w:i/>
                <w:iCs/>
              </w:rPr>
            </w:pPr>
            <w:r w:rsidRPr="00EC1027">
              <w:rPr>
                <w:bCs/>
                <w:i/>
                <w:iCs/>
              </w:rPr>
              <w:t>Trust</w:t>
            </w:r>
          </w:p>
        </w:tc>
        <w:tc>
          <w:tcPr>
            <w:tcW w:w="1870" w:type="dxa"/>
          </w:tcPr>
          <w:p w14:paraId="2F456C5D" w14:textId="4C72601D" w:rsidR="00705CFF" w:rsidRPr="00EC1027" w:rsidRDefault="00F22AE1" w:rsidP="00705CFF">
            <w:pPr>
              <w:rPr>
                <w:bCs/>
              </w:rPr>
            </w:pPr>
            <w:r w:rsidRPr="00EC1027">
              <w:rPr>
                <w:bCs/>
              </w:rPr>
              <w:t>Lennox often comments on people’s shortcomings</w:t>
            </w:r>
            <w:r w:rsidR="008511CB" w:rsidRPr="00EC1027">
              <w:rPr>
                <w:bCs/>
              </w:rPr>
              <w:t xml:space="preserve"> because it is easier to see faults with others.</w:t>
            </w:r>
          </w:p>
        </w:tc>
        <w:tc>
          <w:tcPr>
            <w:tcW w:w="1870" w:type="dxa"/>
          </w:tcPr>
          <w:p w14:paraId="155AF66B" w14:textId="74A086EC" w:rsidR="00705CFF" w:rsidRPr="00EC1027" w:rsidRDefault="007A107A" w:rsidP="00705CFF">
            <w:pPr>
              <w:rPr>
                <w:bCs/>
              </w:rPr>
            </w:pPr>
            <w:r w:rsidRPr="00EC1027">
              <w:rPr>
                <w:bCs/>
              </w:rPr>
              <w:t xml:space="preserve">Val </w:t>
            </w:r>
            <w:r w:rsidR="00317698" w:rsidRPr="00EC1027">
              <w:rPr>
                <w:bCs/>
              </w:rPr>
              <w:t xml:space="preserve">would </w:t>
            </w:r>
            <w:r w:rsidR="00656A17" w:rsidRPr="00EC1027">
              <w:rPr>
                <w:bCs/>
              </w:rPr>
              <w:t xml:space="preserve">only </w:t>
            </w:r>
            <w:r w:rsidR="00317698" w:rsidRPr="00EC1027">
              <w:rPr>
                <w:bCs/>
              </w:rPr>
              <w:t xml:space="preserve">let people to borrow </w:t>
            </w:r>
            <w:r w:rsidR="00C82022" w:rsidRPr="00EC1027">
              <w:rPr>
                <w:bCs/>
              </w:rPr>
              <w:t xml:space="preserve">a </w:t>
            </w:r>
            <w:r w:rsidR="00656A17" w:rsidRPr="00EC1027">
              <w:rPr>
                <w:bCs/>
              </w:rPr>
              <w:t>small amount of money without a receipt.</w:t>
            </w:r>
          </w:p>
        </w:tc>
        <w:tc>
          <w:tcPr>
            <w:tcW w:w="1870" w:type="dxa"/>
          </w:tcPr>
          <w:p w14:paraId="5DAC228D" w14:textId="1C7D68DE" w:rsidR="00705CFF" w:rsidRPr="00EC1027" w:rsidRDefault="00C64895" w:rsidP="00705CFF">
            <w:pPr>
              <w:rPr>
                <w:bCs/>
              </w:rPr>
            </w:pPr>
            <w:r w:rsidRPr="00EC1027">
              <w:rPr>
                <w:bCs/>
              </w:rPr>
              <w:t>Emerson</w:t>
            </w:r>
            <w:r w:rsidR="00F122D2" w:rsidRPr="00EC1027">
              <w:rPr>
                <w:bCs/>
              </w:rPr>
              <w:t xml:space="preserve"> </w:t>
            </w:r>
            <w:r w:rsidR="00CA451F" w:rsidRPr="00EC1027">
              <w:rPr>
                <w:bCs/>
              </w:rPr>
              <w:t>feels sorry for the criminals and thinks they should be given a second chance.</w:t>
            </w:r>
          </w:p>
        </w:tc>
      </w:tr>
      <w:tr w:rsidR="00705CFF" w:rsidRPr="00CB583F" w14:paraId="08221FC5" w14:textId="77777777" w:rsidTr="00F553F8">
        <w:tc>
          <w:tcPr>
            <w:tcW w:w="1870" w:type="dxa"/>
            <w:vMerge w:val="restart"/>
          </w:tcPr>
          <w:p w14:paraId="01EE3CBF" w14:textId="77777777" w:rsidR="00705CFF" w:rsidRPr="00CB583F" w:rsidRDefault="00705CFF" w:rsidP="00705CFF">
            <w:pPr>
              <w:rPr>
                <w:b/>
              </w:rPr>
            </w:pPr>
            <w:r w:rsidRPr="00CB583F">
              <w:rPr>
                <w:b/>
              </w:rPr>
              <w:t>Vignette set 5</w:t>
            </w:r>
          </w:p>
        </w:tc>
        <w:tc>
          <w:tcPr>
            <w:tcW w:w="1870" w:type="dxa"/>
          </w:tcPr>
          <w:p w14:paraId="2B9D259C" w14:textId="3F84189E" w:rsidR="00705CFF" w:rsidRPr="00CB583F" w:rsidRDefault="00705CFF" w:rsidP="00705CFF">
            <w:pPr>
              <w:rPr>
                <w:b/>
                <w:i/>
                <w:iCs/>
              </w:rPr>
            </w:pPr>
            <w:r w:rsidRPr="00CB583F">
              <w:rPr>
                <w:bCs/>
                <w:i/>
                <w:iCs/>
              </w:rPr>
              <w:t>Compassion</w:t>
            </w:r>
          </w:p>
        </w:tc>
        <w:tc>
          <w:tcPr>
            <w:tcW w:w="1870" w:type="dxa"/>
          </w:tcPr>
          <w:p w14:paraId="46B88A52" w14:textId="7F5FB964" w:rsidR="00705CFF" w:rsidRPr="00CB583F" w:rsidRDefault="00137DF8" w:rsidP="00705CFF">
            <w:pPr>
              <w:rPr>
                <w:bCs/>
              </w:rPr>
            </w:pPr>
            <w:r w:rsidRPr="00CB583F">
              <w:rPr>
                <w:bCs/>
              </w:rPr>
              <w:t xml:space="preserve">Most people do not want to travel with </w:t>
            </w:r>
            <w:r w:rsidR="00013417" w:rsidRPr="00CB583F">
              <w:rPr>
                <w:bCs/>
              </w:rPr>
              <w:t xml:space="preserve">Kylar </w:t>
            </w:r>
            <w:r w:rsidRPr="00CB583F">
              <w:rPr>
                <w:bCs/>
              </w:rPr>
              <w:t>because it is hard to make Kylar compromise to other people’s needs and interests.</w:t>
            </w:r>
          </w:p>
        </w:tc>
        <w:tc>
          <w:tcPr>
            <w:tcW w:w="1870" w:type="dxa"/>
          </w:tcPr>
          <w:p w14:paraId="309F428F" w14:textId="1970F647" w:rsidR="00705CFF" w:rsidRPr="00CB583F" w:rsidRDefault="00863039" w:rsidP="00705CFF">
            <w:pPr>
              <w:rPr>
                <w:bCs/>
              </w:rPr>
            </w:pPr>
            <w:r w:rsidRPr="00CB583F">
              <w:rPr>
                <w:bCs/>
              </w:rPr>
              <w:t xml:space="preserve">Sean </w:t>
            </w:r>
            <w:r w:rsidR="00AB33AF" w:rsidRPr="00CB583F">
              <w:rPr>
                <w:bCs/>
              </w:rPr>
              <w:t xml:space="preserve">likes to help others because Sean wants them to be thankful and to think Sean is a </w:t>
            </w:r>
            <w:r w:rsidR="00F00B3D" w:rsidRPr="00CB583F">
              <w:rPr>
                <w:bCs/>
              </w:rPr>
              <w:t>moral</w:t>
            </w:r>
            <w:r w:rsidR="00AB33AF" w:rsidRPr="00CB583F">
              <w:rPr>
                <w:bCs/>
              </w:rPr>
              <w:t xml:space="preserve"> person.</w:t>
            </w:r>
          </w:p>
        </w:tc>
        <w:tc>
          <w:tcPr>
            <w:tcW w:w="1870" w:type="dxa"/>
          </w:tcPr>
          <w:p w14:paraId="68C92876" w14:textId="52F53C02" w:rsidR="00705CFF" w:rsidRPr="00CB583F" w:rsidRDefault="00F94464" w:rsidP="00705CFF">
            <w:pPr>
              <w:rPr>
                <w:bCs/>
              </w:rPr>
            </w:pPr>
            <w:r w:rsidRPr="00CB583F">
              <w:rPr>
                <w:bCs/>
              </w:rPr>
              <w:t xml:space="preserve">Sam </w:t>
            </w:r>
            <w:r w:rsidR="00705CFF" w:rsidRPr="00CB583F">
              <w:rPr>
                <w:bCs/>
              </w:rPr>
              <w:t>always asks friends to send the</w:t>
            </w:r>
            <w:r w:rsidRPr="00CB583F">
              <w:rPr>
                <w:bCs/>
              </w:rPr>
              <w:t>m</w:t>
            </w:r>
            <w:r w:rsidR="00705CFF" w:rsidRPr="00CB583F">
              <w:rPr>
                <w:bCs/>
              </w:rPr>
              <w:t xml:space="preserve"> a message when get home safely</w:t>
            </w:r>
            <w:r w:rsidRPr="00CB583F">
              <w:rPr>
                <w:bCs/>
              </w:rPr>
              <w:t xml:space="preserve"> if leaving at night</w:t>
            </w:r>
            <w:r w:rsidR="00705CFF" w:rsidRPr="00CB583F">
              <w:rPr>
                <w:bCs/>
              </w:rPr>
              <w:t>.</w:t>
            </w:r>
          </w:p>
        </w:tc>
      </w:tr>
      <w:tr w:rsidR="00705CFF" w:rsidRPr="00093743" w14:paraId="2056E2BB" w14:textId="77777777" w:rsidTr="00F553F8">
        <w:tc>
          <w:tcPr>
            <w:tcW w:w="1870" w:type="dxa"/>
            <w:vMerge/>
          </w:tcPr>
          <w:p w14:paraId="2029876F" w14:textId="77777777" w:rsidR="00705CFF" w:rsidRPr="00EC1027" w:rsidRDefault="00705CFF" w:rsidP="00705CFF">
            <w:pPr>
              <w:rPr>
                <w:b/>
              </w:rPr>
            </w:pPr>
          </w:p>
        </w:tc>
        <w:tc>
          <w:tcPr>
            <w:tcW w:w="1870" w:type="dxa"/>
          </w:tcPr>
          <w:p w14:paraId="743D7002" w14:textId="317785F4" w:rsidR="00705CFF" w:rsidRPr="00EC1027" w:rsidRDefault="00705CFF" w:rsidP="00705CFF">
            <w:pPr>
              <w:rPr>
                <w:b/>
                <w:i/>
                <w:iCs/>
              </w:rPr>
            </w:pPr>
            <w:r w:rsidRPr="00EC1027">
              <w:rPr>
                <w:bCs/>
                <w:i/>
                <w:iCs/>
              </w:rPr>
              <w:t>Respectfulness</w:t>
            </w:r>
          </w:p>
        </w:tc>
        <w:tc>
          <w:tcPr>
            <w:tcW w:w="1870" w:type="dxa"/>
          </w:tcPr>
          <w:p w14:paraId="73FEEFE3" w14:textId="5D301F72" w:rsidR="00705CFF" w:rsidRPr="00EC1027" w:rsidRDefault="00AF1EA4" w:rsidP="00705CFF">
            <w:pPr>
              <w:rPr>
                <w:bCs/>
              </w:rPr>
            </w:pPr>
            <w:r w:rsidRPr="00EC1027">
              <w:rPr>
                <w:bCs/>
              </w:rPr>
              <w:t>Kylar is very cautious to avoid giving negative comments to prestigious people</w:t>
            </w:r>
            <w:r w:rsidR="00BE6464" w:rsidRPr="00EC1027">
              <w:rPr>
                <w:bCs/>
              </w:rPr>
              <w:t xml:space="preserve"> but very rude toward peers and subordinates</w:t>
            </w:r>
            <w:r w:rsidRPr="00EC1027">
              <w:rPr>
                <w:bCs/>
              </w:rPr>
              <w:t>.</w:t>
            </w:r>
          </w:p>
        </w:tc>
        <w:tc>
          <w:tcPr>
            <w:tcW w:w="1870" w:type="dxa"/>
          </w:tcPr>
          <w:p w14:paraId="1645DEB7" w14:textId="5925DBC7" w:rsidR="00705CFF" w:rsidRPr="00EC1027" w:rsidRDefault="00AF1EA4" w:rsidP="00705CFF">
            <w:pPr>
              <w:rPr>
                <w:bCs/>
              </w:rPr>
            </w:pPr>
            <w:r w:rsidRPr="00EC1027">
              <w:rPr>
                <w:bCs/>
              </w:rPr>
              <w:t>Sean is a nice person in general but sometimes makes inappropriate jokes on others only because Sean finds it funny.</w:t>
            </w:r>
          </w:p>
        </w:tc>
        <w:tc>
          <w:tcPr>
            <w:tcW w:w="1870" w:type="dxa"/>
          </w:tcPr>
          <w:p w14:paraId="117DC0B7" w14:textId="1C3B7C5C" w:rsidR="00705CFF" w:rsidRPr="00EC1027" w:rsidRDefault="00F94464" w:rsidP="00705CFF">
            <w:pPr>
              <w:rPr>
                <w:bCs/>
              </w:rPr>
            </w:pPr>
            <w:r w:rsidRPr="00EC1027">
              <w:rPr>
                <w:bCs/>
              </w:rPr>
              <w:t>Sam</w:t>
            </w:r>
            <w:r w:rsidR="00705CFF" w:rsidRPr="00EC1027">
              <w:rPr>
                <w:bCs/>
              </w:rPr>
              <w:t xml:space="preserve"> bow</w:t>
            </w:r>
            <w:r w:rsidRPr="00EC1027">
              <w:rPr>
                <w:bCs/>
              </w:rPr>
              <w:t>s</w:t>
            </w:r>
            <w:r w:rsidR="00705CFF" w:rsidRPr="00EC1027">
              <w:rPr>
                <w:bCs/>
              </w:rPr>
              <w:t xml:space="preserve"> or nod</w:t>
            </w:r>
            <w:r w:rsidRPr="00EC1027">
              <w:rPr>
                <w:bCs/>
              </w:rPr>
              <w:t>s</w:t>
            </w:r>
            <w:r w:rsidR="00705CFF" w:rsidRPr="00EC1027">
              <w:rPr>
                <w:bCs/>
              </w:rPr>
              <w:t xml:space="preserve"> whenever they meet</w:t>
            </w:r>
            <w:r w:rsidRPr="00EC1027">
              <w:rPr>
                <w:bCs/>
              </w:rPr>
              <w:t xml:space="preserve"> the</w:t>
            </w:r>
            <w:r w:rsidR="00A233AF">
              <w:rPr>
                <w:bCs/>
              </w:rPr>
              <w:t>ir</w:t>
            </w:r>
            <w:r w:rsidRPr="00EC1027">
              <w:rPr>
                <w:bCs/>
              </w:rPr>
              <w:t xml:space="preserve"> professors</w:t>
            </w:r>
            <w:r w:rsidR="00705CFF" w:rsidRPr="00EC1027">
              <w:rPr>
                <w:bCs/>
              </w:rPr>
              <w:t>.</w:t>
            </w:r>
          </w:p>
        </w:tc>
      </w:tr>
      <w:tr w:rsidR="00705CFF" w:rsidRPr="00093743" w14:paraId="4A8EBCE3" w14:textId="77777777" w:rsidTr="00F553F8">
        <w:tc>
          <w:tcPr>
            <w:tcW w:w="1870" w:type="dxa"/>
            <w:vMerge/>
          </w:tcPr>
          <w:p w14:paraId="4044E6E4" w14:textId="77777777" w:rsidR="00705CFF" w:rsidRPr="00EC1027" w:rsidRDefault="00705CFF" w:rsidP="00705CFF">
            <w:pPr>
              <w:rPr>
                <w:b/>
              </w:rPr>
            </w:pPr>
          </w:p>
        </w:tc>
        <w:tc>
          <w:tcPr>
            <w:tcW w:w="1870" w:type="dxa"/>
          </w:tcPr>
          <w:p w14:paraId="2E5A9331" w14:textId="1CD7DD66" w:rsidR="00705CFF" w:rsidRPr="00EC1027" w:rsidRDefault="00705CFF" w:rsidP="00705CFF">
            <w:pPr>
              <w:rPr>
                <w:b/>
                <w:i/>
                <w:iCs/>
              </w:rPr>
            </w:pPr>
            <w:r w:rsidRPr="00EC1027">
              <w:rPr>
                <w:bCs/>
                <w:i/>
                <w:iCs/>
              </w:rPr>
              <w:t>Trust</w:t>
            </w:r>
          </w:p>
        </w:tc>
        <w:tc>
          <w:tcPr>
            <w:tcW w:w="1870" w:type="dxa"/>
          </w:tcPr>
          <w:p w14:paraId="63CD9AE3" w14:textId="33B85611" w:rsidR="00705CFF" w:rsidRPr="00EC1027" w:rsidRDefault="00C64E0F" w:rsidP="00705CFF">
            <w:pPr>
              <w:rPr>
                <w:bCs/>
              </w:rPr>
            </w:pPr>
            <w:r w:rsidRPr="00EC1027">
              <w:rPr>
                <w:bCs/>
              </w:rPr>
              <w:t xml:space="preserve">Kylar feels </w:t>
            </w:r>
            <w:r w:rsidR="00863039" w:rsidRPr="00EC1027">
              <w:rPr>
                <w:bCs/>
              </w:rPr>
              <w:t>selfless people are hypocritical or fake.</w:t>
            </w:r>
          </w:p>
        </w:tc>
        <w:tc>
          <w:tcPr>
            <w:tcW w:w="1870" w:type="dxa"/>
          </w:tcPr>
          <w:p w14:paraId="61BBD95E" w14:textId="6E333646" w:rsidR="00705CFF" w:rsidRPr="00EC1027" w:rsidRDefault="001672CC" w:rsidP="00705CFF">
            <w:pPr>
              <w:rPr>
                <w:bCs/>
              </w:rPr>
            </w:pPr>
            <w:r w:rsidRPr="00EC1027">
              <w:rPr>
                <w:bCs/>
              </w:rPr>
              <w:t xml:space="preserve">Sean </w:t>
            </w:r>
            <w:r w:rsidR="00ED4DCC" w:rsidRPr="00EC1027">
              <w:rPr>
                <w:bCs/>
              </w:rPr>
              <w:t>assumes the best about people when Sean is in a good mood. When Sean is anxious, Sean cannot help but to think coworkers are trying to drag them down.</w:t>
            </w:r>
          </w:p>
        </w:tc>
        <w:tc>
          <w:tcPr>
            <w:tcW w:w="1870" w:type="dxa"/>
          </w:tcPr>
          <w:p w14:paraId="7E8EE25B" w14:textId="2B5D04F3" w:rsidR="00705CFF" w:rsidRPr="00EC1027" w:rsidRDefault="00F94464" w:rsidP="00705CFF">
            <w:pPr>
              <w:rPr>
                <w:bCs/>
              </w:rPr>
            </w:pPr>
            <w:r w:rsidRPr="00EC1027">
              <w:rPr>
                <w:bCs/>
              </w:rPr>
              <w:t xml:space="preserve">Sam </w:t>
            </w:r>
            <w:r w:rsidR="00D12A26" w:rsidRPr="00EC1027">
              <w:rPr>
                <w:bCs/>
              </w:rPr>
              <w:t>thinks people have no reason to hurt others,</w:t>
            </w:r>
            <w:r w:rsidR="00A233AF">
              <w:rPr>
                <w:bCs/>
              </w:rPr>
              <w:t xml:space="preserve"> but</w:t>
            </w:r>
            <w:r w:rsidR="00D12A26" w:rsidRPr="00EC1027">
              <w:rPr>
                <w:bCs/>
              </w:rPr>
              <w:t xml:space="preserve"> if they do, there must be a reason behind that forced them to do so.</w:t>
            </w:r>
          </w:p>
        </w:tc>
      </w:tr>
    </w:tbl>
    <w:p w14:paraId="6AE6D9FD" w14:textId="3139C633" w:rsidR="00A66505" w:rsidRPr="00093743" w:rsidRDefault="00A66505" w:rsidP="00F251BA">
      <w:pPr>
        <w:spacing w:line="480" w:lineRule="auto"/>
        <w:rPr>
          <w:b/>
        </w:rPr>
      </w:pPr>
    </w:p>
    <w:p w14:paraId="193225B6" w14:textId="60F125CE" w:rsidR="00F251BA" w:rsidRPr="00093743" w:rsidRDefault="00F251BA" w:rsidP="00F251BA">
      <w:pPr>
        <w:spacing w:line="480" w:lineRule="auto"/>
        <w:rPr>
          <w:b/>
        </w:rPr>
      </w:pPr>
      <w:r w:rsidRPr="00093743">
        <w:rPr>
          <w:b/>
        </w:rPr>
        <w:lastRenderedPageBreak/>
        <w:t>Open-Mindedness:</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DA1A19" w:rsidRPr="00CB583F" w14:paraId="31ECA831" w14:textId="77777777" w:rsidTr="00F553F8">
        <w:tc>
          <w:tcPr>
            <w:tcW w:w="1870" w:type="dxa"/>
          </w:tcPr>
          <w:p w14:paraId="3E8E79D2" w14:textId="77777777" w:rsidR="00DA1A19" w:rsidRPr="00CB583F" w:rsidRDefault="00DA1A19" w:rsidP="00DA1A19">
            <w:pPr>
              <w:rPr>
                <w:b/>
              </w:rPr>
            </w:pPr>
          </w:p>
        </w:tc>
        <w:tc>
          <w:tcPr>
            <w:tcW w:w="1870" w:type="dxa"/>
          </w:tcPr>
          <w:p w14:paraId="7AE445A0" w14:textId="77777777" w:rsidR="00DA1A19" w:rsidRPr="00CB583F" w:rsidRDefault="00DA1A19" w:rsidP="00DA1A19">
            <w:pPr>
              <w:rPr>
                <w:b/>
              </w:rPr>
            </w:pPr>
            <w:r w:rsidRPr="00CB583F">
              <w:rPr>
                <w:b/>
              </w:rPr>
              <w:t>Facet</w:t>
            </w:r>
          </w:p>
        </w:tc>
        <w:tc>
          <w:tcPr>
            <w:tcW w:w="1870" w:type="dxa"/>
          </w:tcPr>
          <w:p w14:paraId="22501140" w14:textId="72EE77AB" w:rsidR="00DA1A19" w:rsidRPr="00CB583F" w:rsidRDefault="00DA1A19" w:rsidP="00DA1A19">
            <w:pPr>
              <w:rPr>
                <w:b/>
              </w:rPr>
            </w:pPr>
            <w:r w:rsidRPr="00CB583F">
              <w:rPr>
                <w:b/>
              </w:rPr>
              <w:t>Low (1)</w:t>
            </w:r>
          </w:p>
        </w:tc>
        <w:tc>
          <w:tcPr>
            <w:tcW w:w="1870" w:type="dxa"/>
          </w:tcPr>
          <w:p w14:paraId="74B27D1E" w14:textId="446B79C4" w:rsidR="00DA1A19" w:rsidRPr="00CB583F" w:rsidRDefault="00DA1A19" w:rsidP="00DA1A19">
            <w:pPr>
              <w:rPr>
                <w:b/>
              </w:rPr>
            </w:pPr>
            <w:r w:rsidRPr="00CB583F">
              <w:rPr>
                <w:b/>
              </w:rPr>
              <w:t>Average (3)</w:t>
            </w:r>
          </w:p>
        </w:tc>
        <w:tc>
          <w:tcPr>
            <w:tcW w:w="1870" w:type="dxa"/>
          </w:tcPr>
          <w:p w14:paraId="7E76E2ED" w14:textId="163BC60A" w:rsidR="00DA1A19" w:rsidRPr="00CB583F" w:rsidRDefault="00DA1A19" w:rsidP="00DA1A19">
            <w:pPr>
              <w:rPr>
                <w:b/>
              </w:rPr>
            </w:pPr>
            <w:r w:rsidRPr="00CB583F">
              <w:rPr>
                <w:b/>
              </w:rPr>
              <w:t>High (5)</w:t>
            </w:r>
          </w:p>
        </w:tc>
      </w:tr>
      <w:tr w:rsidR="00A66505" w:rsidRPr="00CB583F" w14:paraId="25A76510" w14:textId="77777777" w:rsidTr="00F553F8">
        <w:tc>
          <w:tcPr>
            <w:tcW w:w="1870" w:type="dxa"/>
            <w:vMerge w:val="restart"/>
          </w:tcPr>
          <w:p w14:paraId="5EFD30A6" w14:textId="77777777" w:rsidR="00A66505" w:rsidRPr="00CB583F" w:rsidRDefault="00A66505" w:rsidP="00F553F8">
            <w:pPr>
              <w:rPr>
                <w:b/>
              </w:rPr>
            </w:pPr>
            <w:r w:rsidRPr="00CB583F">
              <w:rPr>
                <w:b/>
              </w:rPr>
              <w:t>Vignette set 1</w:t>
            </w:r>
          </w:p>
        </w:tc>
        <w:tc>
          <w:tcPr>
            <w:tcW w:w="1870" w:type="dxa"/>
          </w:tcPr>
          <w:p w14:paraId="324029C5" w14:textId="09EA2CA0" w:rsidR="00A66505" w:rsidRPr="00CB583F" w:rsidRDefault="00FA0359" w:rsidP="00F553F8">
            <w:pPr>
              <w:rPr>
                <w:bCs/>
                <w:i/>
                <w:iCs/>
              </w:rPr>
            </w:pPr>
            <w:r w:rsidRPr="00CB583F">
              <w:rPr>
                <w:bCs/>
                <w:i/>
                <w:iCs/>
              </w:rPr>
              <w:t>Intellectual Curiosity</w:t>
            </w:r>
          </w:p>
        </w:tc>
        <w:tc>
          <w:tcPr>
            <w:tcW w:w="1870" w:type="dxa"/>
          </w:tcPr>
          <w:p w14:paraId="628F3FC2" w14:textId="3F94EE8E" w:rsidR="00A66505" w:rsidRPr="00CB583F" w:rsidRDefault="002E7137" w:rsidP="00F553F8">
            <w:pPr>
              <w:rPr>
                <w:bCs/>
              </w:rPr>
            </w:pPr>
            <w:r w:rsidRPr="00CB583F">
              <w:rPr>
                <w:bCs/>
              </w:rPr>
              <w:t xml:space="preserve">Reese believes that higher education is a waste of time because Reese </w:t>
            </w:r>
            <w:proofErr w:type="gramStart"/>
            <w:r w:rsidRPr="00CB583F">
              <w:rPr>
                <w:bCs/>
              </w:rPr>
              <w:t>doesn’t</w:t>
            </w:r>
            <w:proofErr w:type="gramEnd"/>
            <w:r w:rsidRPr="00CB583F">
              <w:rPr>
                <w:bCs/>
              </w:rPr>
              <w:t xml:space="preserve"> care about learning things that are unnecessary in daily life.</w:t>
            </w:r>
          </w:p>
        </w:tc>
        <w:tc>
          <w:tcPr>
            <w:tcW w:w="1870" w:type="dxa"/>
          </w:tcPr>
          <w:p w14:paraId="2C8DE379" w14:textId="64AB2C68" w:rsidR="00A66505" w:rsidRPr="00CB583F" w:rsidRDefault="00FC1CE8" w:rsidP="00F553F8">
            <w:pPr>
              <w:rPr>
                <w:bCs/>
              </w:rPr>
            </w:pPr>
            <w:r w:rsidRPr="00CB583F">
              <w:rPr>
                <w:bCs/>
              </w:rPr>
              <w:t>Billie sometimes engage</w:t>
            </w:r>
            <w:r w:rsidR="00BE22C5">
              <w:rPr>
                <w:bCs/>
              </w:rPr>
              <w:t>s</w:t>
            </w:r>
            <w:r w:rsidRPr="00CB583F">
              <w:rPr>
                <w:bCs/>
              </w:rPr>
              <w:t xml:space="preserve"> in conversations about future technology or history with friends</w:t>
            </w:r>
            <w:r w:rsidR="002D527E" w:rsidRPr="00CB583F">
              <w:rPr>
                <w:bCs/>
              </w:rPr>
              <w:t xml:space="preserve"> but has little interest to go deep </w:t>
            </w:r>
            <w:r w:rsidR="00BE22C5">
              <w:rPr>
                <w:bCs/>
              </w:rPr>
              <w:t xml:space="preserve">into </w:t>
            </w:r>
            <w:r w:rsidR="002D527E" w:rsidRPr="00CB583F">
              <w:rPr>
                <w:bCs/>
              </w:rPr>
              <w:t>those topics</w:t>
            </w:r>
            <w:r w:rsidRPr="00CB583F">
              <w:rPr>
                <w:bCs/>
              </w:rPr>
              <w:t>.</w:t>
            </w:r>
          </w:p>
        </w:tc>
        <w:tc>
          <w:tcPr>
            <w:tcW w:w="1870" w:type="dxa"/>
          </w:tcPr>
          <w:p w14:paraId="5A5C654F" w14:textId="15D37DD5" w:rsidR="00A66505" w:rsidRPr="00CB583F" w:rsidRDefault="00690791" w:rsidP="00F553F8">
            <w:pPr>
              <w:rPr>
                <w:bCs/>
              </w:rPr>
            </w:pPr>
            <w:proofErr w:type="spellStart"/>
            <w:r w:rsidRPr="00CB583F">
              <w:rPr>
                <w:bCs/>
              </w:rPr>
              <w:t>Xoan</w:t>
            </w:r>
            <w:proofErr w:type="spellEnd"/>
            <w:r w:rsidR="00FC1CE8" w:rsidRPr="00CB583F">
              <w:rPr>
                <w:bCs/>
              </w:rPr>
              <w:t xml:space="preserve"> enjoys deep discussions and always initiate</w:t>
            </w:r>
            <w:r w:rsidR="00BE22C5">
              <w:rPr>
                <w:bCs/>
              </w:rPr>
              <w:t>s</w:t>
            </w:r>
            <w:r w:rsidR="00FC1CE8" w:rsidRPr="00CB583F">
              <w:rPr>
                <w:bCs/>
              </w:rPr>
              <w:t xml:space="preserve"> them with friends.</w:t>
            </w:r>
          </w:p>
        </w:tc>
      </w:tr>
      <w:tr w:rsidR="00A66505" w:rsidRPr="00093743" w14:paraId="15ECF5FC" w14:textId="77777777" w:rsidTr="00F553F8">
        <w:tc>
          <w:tcPr>
            <w:tcW w:w="1870" w:type="dxa"/>
            <w:vMerge/>
          </w:tcPr>
          <w:p w14:paraId="21DCD6BA" w14:textId="77777777" w:rsidR="00A66505" w:rsidRPr="00EC1027" w:rsidRDefault="00A66505" w:rsidP="00F553F8">
            <w:pPr>
              <w:rPr>
                <w:b/>
              </w:rPr>
            </w:pPr>
          </w:p>
        </w:tc>
        <w:tc>
          <w:tcPr>
            <w:tcW w:w="1870" w:type="dxa"/>
          </w:tcPr>
          <w:p w14:paraId="30267516" w14:textId="434D8448" w:rsidR="00A66505" w:rsidRPr="00EC1027" w:rsidRDefault="00FA0359" w:rsidP="00F553F8">
            <w:pPr>
              <w:rPr>
                <w:bCs/>
                <w:i/>
                <w:iCs/>
              </w:rPr>
            </w:pPr>
            <w:r w:rsidRPr="00EC1027">
              <w:rPr>
                <w:bCs/>
                <w:i/>
                <w:iCs/>
              </w:rPr>
              <w:t>Aesthetic Sensitivity</w:t>
            </w:r>
          </w:p>
        </w:tc>
        <w:tc>
          <w:tcPr>
            <w:tcW w:w="1870" w:type="dxa"/>
          </w:tcPr>
          <w:p w14:paraId="4E66ACD3" w14:textId="5075429F" w:rsidR="00A66505" w:rsidRPr="00EC1027" w:rsidRDefault="002E7137" w:rsidP="00F553F8">
            <w:pPr>
              <w:rPr>
                <w:bCs/>
              </w:rPr>
            </w:pPr>
            <w:r w:rsidRPr="00EC1027">
              <w:rPr>
                <w:bCs/>
              </w:rPr>
              <w:t>Reese hates poetry</w:t>
            </w:r>
            <w:r w:rsidR="00213253" w:rsidRPr="00EC1027">
              <w:rPr>
                <w:bCs/>
              </w:rPr>
              <w:t xml:space="preserve"> and abstract arts</w:t>
            </w:r>
            <w:r w:rsidRPr="00EC1027">
              <w:rPr>
                <w:bCs/>
              </w:rPr>
              <w:t>.</w:t>
            </w:r>
          </w:p>
        </w:tc>
        <w:tc>
          <w:tcPr>
            <w:tcW w:w="1870" w:type="dxa"/>
          </w:tcPr>
          <w:p w14:paraId="540100B4" w14:textId="41326F82" w:rsidR="00A66505" w:rsidRPr="00EC1027" w:rsidRDefault="00FC1CE8" w:rsidP="00F553F8">
            <w:pPr>
              <w:rPr>
                <w:bCs/>
              </w:rPr>
            </w:pPr>
            <w:r w:rsidRPr="00EC1027">
              <w:rPr>
                <w:bCs/>
              </w:rPr>
              <w:t>Billie play</w:t>
            </w:r>
            <w:r w:rsidR="00BE22C5">
              <w:rPr>
                <w:bCs/>
              </w:rPr>
              <w:t>ed</w:t>
            </w:r>
            <w:r w:rsidRPr="00EC1027">
              <w:rPr>
                <w:bCs/>
              </w:rPr>
              <w:t xml:space="preserve"> piano </w:t>
            </w:r>
            <w:r w:rsidR="00370B1A" w:rsidRPr="00EC1027">
              <w:rPr>
                <w:bCs/>
              </w:rPr>
              <w:t>as a child</w:t>
            </w:r>
            <w:r w:rsidRPr="00EC1027">
              <w:rPr>
                <w:bCs/>
              </w:rPr>
              <w:t>.</w:t>
            </w:r>
            <w:r w:rsidR="00370B1A" w:rsidRPr="00EC1027">
              <w:rPr>
                <w:bCs/>
              </w:rPr>
              <w:t xml:space="preserve"> Billie </w:t>
            </w:r>
            <w:r w:rsidR="00BE22C5">
              <w:rPr>
                <w:bCs/>
              </w:rPr>
              <w:t>has stopped</w:t>
            </w:r>
            <w:r w:rsidR="00370B1A" w:rsidRPr="00EC1027">
              <w:rPr>
                <w:bCs/>
              </w:rPr>
              <w:t xml:space="preserve"> playing piano for a very long time</w:t>
            </w:r>
            <w:r w:rsidR="00BE22C5">
              <w:rPr>
                <w:bCs/>
              </w:rPr>
              <w:t xml:space="preserve"> now</w:t>
            </w:r>
            <w:r w:rsidR="00370B1A" w:rsidRPr="00EC1027">
              <w:rPr>
                <w:bCs/>
              </w:rPr>
              <w:t>.</w:t>
            </w:r>
          </w:p>
        </w:tc>
        <w:tc>
          <w:tcPr>
            <w:tcW w:w="1870" w:type="dxa"/>
          </w:tcPr>
          <w:p w14:paraId="4584E25D" w14:textId="0847C828" w:rsidR="00A66505" w:rsidRPr="00EC1027" w:rsidRDefault="00690791" w:rsidP="00F553F8">
            <w:pPr>
              <w:rPr>
                <w:bCs/>
              </w:rPr>
            </w:pPr>
            <w:proofErr w:type="spellStart"/>
            <w:r w:rsidRPr="00EC1027">
              <w:rPr>
                <w:bCs/>
              </w:rPr>
              <w:t>Xoan</w:t>
            </w:r>
            <w:proofErr w:type="spellEnd"/>
            <w:r w:rsidR="00EE67FD" w:rsidRPr="00EC1027">
              <w:rPr>
                <w:bCs/>
              </w:rPr>
              <w:t xml:space="preserve"> can keep talking about music and </w:t>
            </w:r>
            <w:r w:rsidR="008D10EC" w:rsidRPr="00EC1027">
              <w:rPr>
                <w:bCs/>
              </w:rPr>
              <w:t>novel</w:t>
            </w:r>
            <w:r w:rsidR="00EE67FD" w:rsidRPr="00EC1027">
              <w:rPr>
                <w:bCs/>
              </w:rPr>
              <w:t>s for hours.</w:t>
            </w:r>
          </w:p>
        </w:tc>
      </w:tr>
      <w:tr w:rsidR="00A66505" w:rsidRPr="00093743" w14:paraId="4429929A" w14:textId="77777777" w:rsidTr="00F553F8">
        <w:tc>
          <w:tcPr>
            <w:tcW w:w="1870" w:type="dxa"/>
            <w:vMerge/>
          </w:tcPr>
          <w:p w14:paraId="3EA5831D" w14:textId="77777777" w:rsidR="00A66505" w:rsidRPr="00EC1027" w:rsidRDefault="00A66505" w:rsidP="00F553F8">
            <w:pPr>
              <w:rPr>
                <w:b/>
              </w:rPr>
            </w:pPr>
          </w:p>
        </w:tc>
        <w:tc>
          <w:tcPr>
            <w:tcW w:w="1870" w:type="dxa"/>
          </w:tcPr>
          <w:p w14:paraId="6EA3BCB5" w14:textId="62433B7B" w:rsidR="00A66505" w:rsidRPr="00EC1027" w:rsidRDefault="00FA0359" w:rsidP="00F553F8">
            <w:pPr>
              <w:rPr>
                <w:bCs/>
                <w:i/>
                <w:iCs/>
              </w:rPr>
            </w:pPr>
            <w:r w:rsidRPr="00EC1027">
              <w:rPr>
                <w:bCs/>
                <w:i/>
                <w:iCs/>
              </w:rPr>
              <w:t>Creative Imagination</w:t>
            </w:r>
          </w:p>
        </w:tc>
        <w:tc>
          <w:tcPr>
            <w:tcW w:w="1870" w:type="dxa"/>
          </w:tcPr>
          <w:p w14:paraId="1A8B6F68" w14:textId="32DA011D" w:rsidR="00A66505" w:rsidRPr="00EC1027" w:rsidRDefault="002E7137" w:rsidP="00F553F8">
            <w:pPr>
              <w:rPr>
                <w:bCs/>
              </w:rPr>
            </w:pPr>
            <w:r w:rsidRPr="00EC1027">
              <w:rPr>
                <w:bCs/>
              </w:rPr>
              <w:t>Compared to com</w:t>
            </w:r>
            <w:r w:rsidR="00BE22C5">
              <w:rPr>
                <w:bCs/>
              </w:rPr>
              <w:t>ing</w:t>
            </w:r>
            <w:r w:rsidRPr="00EC1027">
              <w:rPr>
                <w:bCs/>
              </w:rPr>
              <w:t xml:space="preserve"> up with new ideas, Reese feels </w:t>
            </w:r>
            <w:r w:rsidR="00C626D0">
              <w:rPr>
                <w:bCs/>
              </w:rPr>
              <w:t>easier to</w:t>
            </w:r>
            <w:r w:rsidRPr="00EC1027">
              <w:rPr>
                <w:bCs/>
              </w:rPr>
              <w:t xml:space="preserve"> follow the o</w:t>
            </w:r>
            <w:r w:rsidR="006D0768">
              <w:rPr>
                <w:bCs/>
              </w:rPr>
              <w:t>ld ways</w:t>
            </w:r>
            <w:r w:rsidRPr="00EC1027">
              <w:rPr>
                <w:bCs/>
              </w:rPr>
              <w:t>.</w:t>
            </w:r>
          </w:p>
        </w:tc>
        <w:tc>
          <w:tcPr>
            <w:tcW w:w="1870" w:type="dxa"/>
          </w:tcPr>
          <w:p w14:paraId="723DA1CD" w14:textId="56665B62" w:rsidR="00A66505" w:rsidRPr="00EC1027" w:rsidRDefault="00FC1CE8" w:rsidP="00F553F8">
            <w:pPr>
              <w:rPr>
                <w:bCs/>
              </w:rPr>
            </w:pPr>
            <w:r w:rsidRPr="00EC1027">
              <w:rPr>
                <w:bCs/>
              </w:rPr>
              <w:t>Billie sometimes daydreams</w:t>
            </w:r>
            <w:r w:rsidR="008D10EC" w:rsidRPr="00EC1027">
              <w:rPr>
                <w:bCs/>
              </w:rPr>
              <w:t>, but thinks daydreaming is a waste of time.</w:t>
            </w:r>
          </w:p>
        </w:tc>
        <w:tc>
          <w:tcPr>
            <w:tcW w:w="1870" w:type="dxa"/>
          </w:tcPr>
          <w:p w14:paraId="41751814" w14:textId="5E28A9E3" w:rsidR="00A66505" w:rsidRPr="00EC1027" w:rsidRDefault="00690791" w:rsidP="00F553F8">
            <w:pPr>
              <w:rPr>
                <w:bCs/>
              </w:rPr>
            </w:pPr>
            <w:proofErr w:type="spellStart"/>
            <w:r w:rsidRPr="00EC1027">
              <w:rPr>
                <w:bCs/>
              </w:rPr>
              <w:t>Xoan</w:t>
            </w:r>
            <w:proofErr w:type="spellEnd"/>
            <w:r w:rsidR="00EE67FD" w:rsidRPr="00EC1027">
              <w:rPr>
                <w:bCs/>
              </w:rPr>
              <w:t xml:space="preserve"> works </w:t>
            </w:r>
            <w:r w:rsidR="004E5E32">
              <w:rPr>
                <w:bCs/>
              </w:rPr>
              <w:t xml:space="preserve">as a graphic designer </w:t>
            </w:r>
            <w:r w:rsidR="00EE67FD" w:rsidRPr="00EC1027">
              <w:rPr>
                <w:bCs/>
              </w:rPr>
              <w:t xml:space="preserve">in the advertisement industry which allows </w:t>
            </w:r>
            <w:proofErr w:type="spellStart"/>
            <w:r w:rsidR="008D10EC" w:rsidRPr="00EC1027">
              <w:rPr>
                <w:bCs/>
              </w:rPr>
              <w:t>Xoan</w:t>
            </w:r>
            <w:proofErr w:type="spellEnd"/>
            <w:r w:rsidR="00EE67FD" w:rsidRPr="00EC1027">
              <w:rPr>
                <w:bCs/>
              </w:rPr>
              <w:t xml:space="preserve"> to </w:t>
            </w:r>
            <w:r w:rsidR="007C15E3">
              <w:rPr>
                <w:bCs/>
              </w:rPr>
              <w:t xml:space="preserve">express their </w:t>
            </w:r>
            <w:r w:rsidR="00ED3D14">
              <w:rPr>
                <w:bCs/>
              </w:rPr>
              <w:t>creativity</w:t>
            </w:r>
            <w:r w:rsidR="00EE67FD" w:rsidRPr="00EC1027">
              <w:rPr>
                <w:bCs/>
              </w:rPr>
              <w:t>.</w:t>
            </w:r>
          </w:p>
        </w:tc>
      </w:tr>
      <w:tr w:rsidR="00FA0359" w:rsidRPr="00CB583F" w14:paraId="1E6E26F9" w14:textId="77777777" w:rsidTr="00F553F8">
        <w:tc>
          <w:tcPr>
            <w:tcW w:w="1870" w:type="dxa"/>
            <w:vMerge w:val="restart"/>
          </w:tcPr>
          <w:p w14:paraId="09EA07E6" w14:textId="77777777" w:rsidR="00FA0359" w:rsidRPr="00CB583F" w:rsidRDefault="00FA0359" w:rsidP="00FA0359">
            <w:pPr>
              <w:rPr>
                <w:b/>
              </w:rPr>
            </w:pPr>
            <w:r w:rsidRPr="00CB583F">
              <w:rPr>
                <w:b/>
              </w:rPr>
              <w:t>Vignette set 2</w:t>
            </w:r>
          </w:p>
        </w:tc>
        <w:tc>
          <w:tcPr>
            <w:tcW w:w="1870" w:type="dxa"/>
          </w:tcPr>
          <w:p w14:paraId="723DAFE2" w14:textId="05479DAE" w:rsidR="00FA0359" w:rsidRPr="00CB583F" w:rsidRDefault="00FA0359" w:rsidP="00FA0359">
            <w:pPr>
              <w:rPr>
                <w:b/>
              </w:rPr>
            </w:pPr>
            <w:r w:rsidRPr="00CB583F">
              <w:rPr>
                <w:bCs/>
                <w:i/>
                <w:iCs/>
              </w:rPr>
              <w:t>Intellectual Curiosity</w:t>
            </w:r>
          </w:p>
        </w:tc>
        <w:tc>
          <w:tcPr>
            <w:tcW w:w="1870" w:type="dxa"/>
          </w:tcPr>
          <w:p w14:paraId="43916D2F" w14:textId="5FB143A5" w:rsidR="00FA0359" w:rsidRPr="00CB583F" w:rsidRDefault="00BB0732" w:rsidP="00FA0359">
            <w:pPr>
              <w:rPr>
                <w:bCs/>
              </w:rPr>
            </w:pPr>
            <w:r w:rsidRPr="00CB583F">
              <w:rPr>
                <w:bCs/>
              </w:rPr>
              <w:t xml:space="preserve">Ali knows </w:t>
            </w:r>
            <w:r w:rsidR="00A22479" w:rsidRPr="00CB583F">
              <w:rPr>
                <w:bCs/>
              </w:rPr>
              <w:t xml:space="preserve">almost nothing </w:t>
            </w:r>
            <w:r w:rsidRPr="00CB583F">
              <w:rPr>
                <w:bCs/>
              </w:rPr>
              <w:t>about philosophical ideas because they are not interested in them.</w:t>
            </w:r>
          </w:p>
        </w:tc>
        <w:tc>
          <w:tcPr>
            <w:tcW w:w="1870" w:type="dxa"/>
          </w:tcPr>
          <w:p w14:paraId="3D16761F" w14:textId="3BD0675D" w:rsidR="00FA0359" w:rsidRPr="00CB583F" w:rsidRDefault="005674C4" w:rsidP="00FA0359">
            <w:pPr>
              <w:rPr>
                <w:bCs/>
              </w:rPr>
            </w:pPr>
            <w:r w:rsidRPr="00CB583F">
              <w:rPr>
                <w:bCs/>
              </w:rPr>
              <w:t xml:space="preserve">River </w:t>
            </w:r>
            <w:r w:rsidR="00003B24" w:rsidRPr="00CB583F">
              <w:rPr>
                <w:bCs/>
              </w:rPr>
              <w:t>is curious about things relevant to River’s daily life, but not so much about international political issues which River has no control over.</w:t>
            </w:r>
          </w:p>
        </w:tc>
        <w:tc>
          <w:tcPr>
            <w:tcW w:w="1870" w:type="dxa"/>
          </w:tcPr>
          <w:p w14:paraId="21BE5922" w14:textId="624F4AD3" w:rsidR="00FA0359" w:rsidRPr="00CB583F" w:rsidRDefault="005A6B0B" w:rsidP="00FA0359">
            <w:pPr>
              <w:rPr>
                <w:bCs/>
              </w:rPr>
            </w:pPr>
            <w:r w:rsidRPr="00CB583F">
              <w:rPr>
                <w:bCs/>
              </w:rPr>
              <w:t>Indigo</w:t>
            </w:r>
            <w:r w:rsidR="00FC1CE8" w:rsidRPr="00CB583F">
              <w:rPr>
                <w:bCs/>
              </w:rPr>
              <w:t xml:space="preserve"> took several </w:t>
            </w:r>
            <w:r w:rsidR="00F839BD" w:rsidRPr="00CB583F">
              <w:rPr>
                <w:bCs/>
              </w:rPr>
              <w:t xml:space="preserve">extra </w:t>
            </w:r>
            <w:r w:rsidR="00FC1CE8" w:rsidRPr="00CB583F">
              <w:rPr>
                <w:bCs/>
              </w:rPr>
              <w:t>philosophy c</w:t>
            </w:r>
            <w:r w:rsidR="00F839BD" w:rsidRPr="00CB583F">
              <w:rPr>
                <w:bCs/>
              </w:rPr>
              <w:t>ourses</w:t>
            </w:r>
            <w:r w:rsidR="00FC1CE8" w:rsidRPr="00CB583F">
              <w:rPr>
                <w:bCs/>
              </w:rPr>
              <w:t xml:space="preserve"> in college and enjoyed them very much.</w:t>
            </w:r>
          </w:p>
        </w:tc>
      </w:tr>
      <w:tr w:rsidR="00FA0359" w:rsidRPr="00093743" w14:paraId="36C16FF0" w14:textId="77777777" w:rsidTr="00F553F8">
        <w:tc>
          <w:tcPr>
            <w:tcW w:w="1870" w:type="dxa"/>
            <w:vMerge/>
          </w:tcPr>
          <w:p w14:paraId="02D9EC16" w14:textId="77777777" w:rsidR="00FA0359" w:rsidRPr="00EC1027" w:rsidRDefault="00FA0359" w:rsidP="00FA0359">
            <w:pPr>
              <w:rPr>
                <w:b/>
              </w:rPr>
            </w:pPr>
          </w:p>
        </w:tc>
        <w:tc>
          <w:tcPr>
            <w:tcW w:w="1870" w:type="dxa"/>
          </w:tcPr>
          <w:p w14:paraId="7D42C25C" w14:textId="5E184363" w:rsidR="00FA0359" w:rsidRPr="00EC1027" w:rsidRDefault="00FA0359" w:rsidP="00FA0359">
            <w:pPr>
              <w:rPr>
                <w:b/>
              </w:rPr>
            </w:pPr>
            <w:r w:rsidRPr="00EC1027">
              <w:rPr>
                <w:bCs/>
                <w:i/>
                <w:iCs/>
              </w:rPr>
              <w:t>Aesthetic Sensitivity</w:t>
            </w:r>
          </w:p>
        </w:tc>
        <w:tc>
          <w:tcPr>
            <w:tcW w:w="1870" w:type="dxa"/>
          </w:tcPr>
          <w:p w14:paraId="05273060" w14:textId="3FE53A16" w:rsidR="00FA0359" w:rsidRPr="00EC1027" w:rsidRDefault="00B32860" w:rsidP="00FA0359">
            <w:pPr>
              <w:rPr>
                <w:bCs/>
              </w:rPr>
            </w:pPr>
            <w:r w:rsidRPr="00EC1027">
              <w:rPr>
                <w:bCs/>
              </w:rPr>
              <w:t>Ali</w:t>
            </w:r>
            <w:r w:rsidR="00EE67FD" w:rsidRPr="00EC1027">
              <w:rPr>
                <w:bCs/>
              </w:rPr>
              <w:t xml:space="preserve"> </w:t>
            </w:r>
            <w:r w:rsidR="008E18AA">
              <w:rPr>
                <w:bCs/>
              </w:rPr>
              <w:t>cannot name any</w:t>
            </w:r>
            <w:r w:rsidR="00EE67FD" w:rsidRPr="00EC1027">
              <w:rPr>
                <w:bCs/>
              </w:rPr>
              <w:t xml:space="preserve"> famous artists and their master works.</w:t>
            </w:r>
          </w:p>
        </w:tc>
        <w:tc>
          <w:tcPr>
            <w:tcW w:w="1870" w:type="dxa"/>
          </w:tcPr>
          <w:p w14:paraId="4B777B1C" w14:textId="62481FA8" w:rsidR="00FA0359" w:rsidRPr="00EC1027" w:rsidRDefault="00B32860" w:rsidP="00FA0359">
            <w:pPr>
              <w:rPr>
                <w:bCs/>
              </w:rPr>
            </w:pPr>
            <w:r w:rsidRPr="00EC1027">
              <w:rPr>
                <w:bCs/>
              </w:rPr>
              <w:t>River</w:t>
            </w:r>
            <w:r w:rsidR="00FC1CE8" w:rsidRPr="00EC1027">
              <w:rPr>
                <w:bCs/>
              </w:rPr>
              <w:t xml:space="preserve"> can name a few artists and their styles</w:t>
            </w:r>
            <w:r w:rsidR="004B339D" w:rsidRPr="00EC1027">
              <w:rPr>
                <w:bCs/>
              </w:rPr>
              <w:t xml:space="preserve"> but has no opinion on which one is better</w:t>
            </w:r>
            <w:r w:rsidR="00FC1CE8" w:rsidRPr="00EC1027">
              <w:rPr>
                <w:bCs/>
              </w:rPr>
              <w:t>.</w:t>
            </w:r>
          </w:p>
        </w:tc>
        <w:tc>
          <w:tcPr>
            <w:tcW w:w="1870" w:type="dxa"/>
          </w:tcPr>
          <w:p w14:paraId="41BACFC4" w14:textId="414EFCFB" w:rsidR="00FA0359" w:rsidRPr="00EC1027" w:rsidRDefault="00EE67FD" w:rsidP="00FA0359">
            <w:pPr>
              <w:rPr>
                <w:bCs/>
              </w:rPr>
            </w:pPr>
            <w:r w:rsidRPr="00EC1027">
              <w:rPr>
                <w:bCs/>
              </w:rPr>
              <w:t xml:space="preserve">During travel, </w:t>
            </w:r>
            <w:r w:rsidR="00DA466A" w:rsidRPr="00EC1027">
              <w:rPr>
                <w:bCs/>
              </w:rPr>
              <w:t>Indigo</w:t>
            </w:r>
            <w:r w:rsidRPr="00EC1027">
              <w:rPr>
                <w:bCs/>
              </w:rPr>
              <w:t xml:space="preserve"> always go</w:t>
            </w:r>
            <w:r w:rsidR="009E3A61">
              <w:rPr>
                <w:bCs/>
              </w:rPr>
              <w:t>es</w:t>
            </w:r>
            <w:r w:rsidRPr="00EC1027">
              <w:rPr>
                <w:bCs/>
              </w:rPr>
              <w:t xml:space="preserve"> to local museums </w:t>
            </w:r>
            <w:r w:rsidR="00A91A16" w:rsidRPr="00EC1027">
              <w:rPr>
                <w:bCs/>
              </w:rPr>
              <w:t>and</w:t>
            </w:r>
            <w:r w:rsidRPr="00EC1027">
              <w:rPr>
                <w:bCs/>
              </w:rPr>
              <w:t xml:space="preserve"> theaters.</w:t>
            </w:r>
          </w:p>
        </w:tc>
      </w:tr>
      <w:tr w:rsidR="00FA0359" w:rsidRPr="00093743" w14:paraId="126D8D5B" w14:textId="77777777" w:rsidTr="00F553F8">
        <w:tc>
          <w:tcPr>
            <w:tcW w:w="1870" w:type="dxa"/>
            <w:vMerge/>
          </w:tcPr>
          <w:p w14:paraId="35F02CF2" w14:textId="77777777" w:rsidR="00FA0359" w:rsidRPr="00EC1027" w:rsidRDefault="00FA0359" w:rsidP="00FA0359">
            <w:pPr>
              <w:rPr>
                <w:b/>
              </w:rPr>
            </w:pPr>
          </w:p>
        </w:tc>
        <w:tc>
          <w:tcPr>
            <w:tcW w:w="1870" w:type="dxa"/>
          </w:tcPr>
          <w:p w14:paraId="59F902D3" w14:textId="5AE839C7" w:rsidR="00FA0359" w:rsidRPr="00EC1027" w:rsidRDefault="00FA0359" w:rsidP="00FA0359">
            <w:pPr>
              <w:rPr>
                <w:b/>
              </w:rPr>
            </w:pPr>
            <w:r w:rsidRPr="00EC1027">
              <w:rPr>
                <w:bCs/>
                <w:i/>
                <w:iCs/>
              </w:rPr>
              <w:t>Creative Imagination</w:t>
            </w:r>
          </w:p>
        </w:tc>
        <w:tc>
          <w:tcPr>
            <w:tcW w:w="1870" w:type="dxa"/>
          </w:tcPr>
          <w:p w14:paraId="40EE3A5C" w14:textId="066A5C26" w:rsidR="00FA0359" w:rsidRPr="00EC1027" w:rsidRDefault="00284731" w:rsidP="00FA0359">
            <w:pPr>
              <w:rPr>
                <w:bCs/>
              </w:rPr>
            </w:pPr>
            <w:r w:rsidRPr="00EC1027">
              <w:rPr>
                <w:bCs/>
              </w:rPr>
              <w:t>Compare</w:t>
            </w:r>
            <w:r w:rsidR="00C77CF8">
              <w:rPr>
                <w:bCs/>
              </w:rPr>
              <w:t>d</w:t>
            </w:r>
            <w:r w:rsidRPr="00EC1027">
              <w:rPr>
                <w:bCs/>
              </w:rPr>
              <w:t xml:space="preserve"> to finding a clever way to do things, </w:t>
            </w:r>
            <w:proofErr w:type="gramStart"/>
            <w:r w:rsidRPr="00EC1027">
              <w:rPr>
                <w:bCs/>
              </w:rPr>
              <w:lastRenderedPageBreak/>
              <w:t>as long as</w:t>
            </w:r>
            <w:proofErr w:type="gramEnd"/>
            <w:r w:rsidRPr="00EC1027">
              <w:rPr>
                <w:bCs/>
              </w:rPr>
              <w:t xml:space="preserve"> things get done, </w:t>
            </w:r>
            <w:r w:rsidR="00535B74" w:rsidRPr="00EC1027">
              <w:rPr>
                <w:bCs/>
              </w:rPr>
              <w:t>Ali</w:t>
            </w:r>
            <w:r w:rsidRPr="00EC1027">
              <w:rPr>
                <w:bCs/>
              </w:rPr>
              <w:t xml:space="preserve"> prefer to </w:t>
            </w:r>
            <w:r w:rsidR="005674C4" w:rsidRPr="00EC1027">
              <w:rPr>
                <w:bCs/>
              </w:rPr>
              <w:t>stick to</w:t>
            </w:r>
            <w:r w:rsidRPr="00EC1027">
              <w:rPr>
                <w:bCs/>
              </w:rPr>
              <w:t xml:space="preserve"> the </w:t>
            </w:r>
            <w:r w:rsidR="00535B74" w:rsidRPr="00EC1027">
              <w:rPr>
                <w:bCs/>
              </w:rPr>
              <w:t>old way</w:t>
            </w:r>
            <w:r w:rsidR="005674C4" w:rsidRPr="00EC1027">
              <w:rPr>
                <w:bCs/>
              </w:rPr>
              <w:t>s</w:t>
            </w:r>
            <w:r w:rsidRPr="00EC1027">
              <w:rPr>
                <w:bCs/>
              </w:rPr>
              <w:t>.</w:t>
            </w:r>
          </w:p>
        </w:tc>
        <w:tc>
          <w:tcPr>
            <w:tcW w:w="1870" w:type="dxa"/>
          </w:tcPr>
          <w:p w14:paraId="0E41AFDF" w14:textId="61EFE945" w:rsidR="00FA0359" w:rsidRPr="00EC1027" w:rsidRDefault="005C7274" w:rsidP="00FA0359">
            <w:pPr>
              <w:rPr>
                <w:bCs/>
              </w:rPr>
            </w:pPr>
            <w:r w:rsidRPr="00EC1027">
              <w:rPr>
                <w:bCs/>
              </w:rPr>
              <w:lastRenderedPageBreak/>
              <w:t xml:space="preserve">River </w:t>
            </w:r>
            <w:r w:rsidR="00D63464" w:rsidRPr="00EC1027">
              <w:rPr>
                <w:bCs/>
              </w:rPr>
              <w:t>is willing</w:t>
            </w:r>
            <w:r w:rsidRPr="00EC1027">
              <w:rPr>
                <w:bCs/>
              </w:rPr>
              <w:t xml:space="preserve"> to find new ways to do things </w:t>
            </w:r>
            <w:r w:rsidRPr="00EC1027">
              <w:rPr>
                <w:bCs/>
              </w:rPr>
              <w:lastRenderedPageBreak/>
              <w:t>when River is asked to do so</w:t>
            </w:r>
            <w:r w:rsidR="005E3DA8" w:rsidRPr="00EC1027">
              <w:rPr>
                <w:bCs/>
              </w:rPr>
              <w:t xml:space="preserve"> or ha</w:t>
            </w:r>
            <w:r w:rsidR="00C77CF8">
              <w:rPr>
                <w:bCs/>
              </w:rPr>
              <w:t>s</w:t>
            </w:r>
            <w:r w:rsidR="005E3DA8" w:rsidRPr="00EC1027">
              <w:rPr>
                <w:bCs/>
              </w:rPr>
              <w:t xml:space="preserve"> nothing else to do</w:t>
            </w:r>
            <w:r w:rsidRPr="00EC1027">
              <w:rPr>
                <w:bCs/>
              </w:rPr>
              <w:t>.</w:t>
            </w:r>
          </w:p>
        </w:tc>
        <w:tc>
          <w:tcPr>
            <w:tcW w:w="1870" w:type="dxa"/>
          </w:tcPr>
          <w:p w14:paraId="0904A654" w14:textId="75DB70B2" w:rsidR="00FA0359" w:rsidRPr="00EC1027" w:rsidRDefault="00801899" w:rsidP="00FA0359">
            <w:pPr>
              <w:rPr>
                <w:bCs/>
              </w:rPr>
            </w:pPr>
            <w:r w:rsidRPr="00EC1027">
              <w:rPr>
                <w:bCs/>
              </w:rPr>
              <w:lastRenderedPageBreak/>
              <w:t xml:space="preserve">Indigo enjoys finding multiple </w:t>
            </w:r>
            <w:r w:rsidRPr="00EC1027">
              <w:rPr>
                <w:bCs/>
              </w:rPr>
              <w:lastRenderedPageBreak/>
              <w:t xml:space="preserve">ways to reach the same results. </w:t>
            </w:r>
          </w:p>
        </w:tc>
      </w:tr>
      <w:tr w:rsidR="00FA0359" w:rsidRPr="00CB583F" w14:paraId="1D78AA1F" w14:textId="77777777" w:rsidTr="00F553F8">
        <w:tc>
          <w:tcPr>
            <w:tcW w:w="1870" w:type="dxa"/>
            <w:vMerge w:val="restart"/>
          </w:tcPr>
          <w:p w14:paraId="0FD48F50" w14:textId="77777777" w:rsidR="00FA0359" w:rsidRPr="00CB583F" w:rsidRDefault="00FA0359" w:rsidP="00FA0359">
            <w:pPr>
              <w:rPr>
                <w:b/>
              </w:rPr>
            </w:pPr>
            <w:r w:rsidRPr="00CB583F">
              <w:rPr>
                <w:b/>
              </w:rPr>
              <w:t>Vignette set 3</w:t>
            </w:r>
          </w:p>
        </w:tc>
        <w:tc>
          <w:tcPr>
            <w:tcW w:w="1870" w:type="dxa"/>
          </w:tcPr>
          <w:p w14:paraId="688AACD4" w14:textId="161F6688" w:rsidR="00FA0359" w:rsidRPr="00CB583F" w:rsidRDefault="00FA0359" w:rsidP="00FA0359">
            <w:pPr>
              <w:rPr>
                <w:b/>
              </w:rPr>
            </w:pPr>
            <w:r w:rsidRPr="00CB583F">
              <w:rPr>
                <w:bCs/>
                <w:i/>
                <w:iCs/>
              </w:rPr>
              <w:t>Intellectual Curiosity</w:t>
            </w:r>
          </w:p>
        </w:tc>
        <w:tc>
          <w:tcPr>
            <w:tcW w:w="1870" w:type="dxa"/>
          </w:tcPr>
          <w:p w14:paraId="2B1526C5" w14:textId="118507ED" w:rsidR="00FA0359" w:rsidRPr="00CB583F" w:rsidRDefault="00A6187D" w:rsidP="00FA0359">
            <w:pPr>
              <w:rPr>
                <w:bCs/>
              </w:rPr>
            </w:pPr>
            <w:r w:rsidRPr="00CB583F">
              <w:rPr>
                <w:bCs/>
              </w:rPr>
              <w:t>Harley</w:t>
            </w:r>
            <w:r w:rsidR="0043269A" w:rsidRPr="00CB583F">
              <w:rPr>
                <w:bCs/>
              </w:rPr>
              <w:t xml:space="preserve"> </w:t>
            </w:r>
            <w:r w:rsidR="00550799" w:rsidRPr="00CB583F">
              <w:rPr>
                <w:bCs/>
              </w:rPr>
              <w:t>never seriously think</w:t>
            </w:r>
            <w:r w:rsidR="00C77CF8">
              <w:rPr>
                <w:bCs/>
              </w:rPr>
              <w:t>s</w:t>
            </w:r>
            <w:r w:rsidR="00550799" w:rsidRPr="00CB583F">
              <w:rPr>
                <w:bCs/>
              </w:rPr>
              <w:t xml:space="preserve"> about life goals, self-identity, or reflect</w:t>
            </w:r>
            <w:r w:rsidR="00176E57">
              <w:rPr>
                <w:bCs/>
              </w:rPr>
              <w:t>s</w:t>
            </w:r>
            <w:r w:rsidR="00550799" w:rsidRPr="00CB583F">
              <w:rPr>
                <w:bCs/>
              </w:rPr>
              <w:t xml:space="preserve"> on the past experience</w:t>
            </w:r>
            <w:r w:rsidR="00176E57">
              <w:rPr>
                <w:bCs/>
              </w:rPr>
              <w:t>s</w:t>
            </w:r>
            <w:r w:rsidR="00550799" w:rsidRPr="00CB583F">
              <w:rPr>
                <w:bCs/>
              </w:rPr>
              <w:t>.</w:t>
            </w:r>
          </w:p>
        </w:tc>
        <w:tc>
          <w:tcPr>
            <w:tcW w:w="1870" w:type="dxa"/>
          </w:tcPr>
          <w:p w14:paraId="657D20AA" w14:textId="54433503" w:rsidR="00FA0359" w:rsidRPr="00CB583F" w:rsidRDefault="0043269A" w:rsidP="00FA0359">
            <w:pPr>
              <w:rPr>
                <w:bCs/>
              </w:rPr>
            </w:pPr>
            <w:r w:rsidRPr="00CB583F">
              <w:rPr>
                <w:bCs/>
              </w:rPr>
              <w:t>Greer</w:t>
            </w:r>
            <w:r w:rsidR="002C6DCC" w:rsidRPr="00CB583F">
              <w:rPr>
                <w:bCs/>
              </w:rPr>
              <w:t xml:space="preserve"> likes self-reflective thinking but avoids thinking deep</w:t>
            </w:r>
            <w:r w:rsidR="00176E57">
              <w:rPr>
                <w:bCs/>
              </w:rPr>
              <w:t>ly</w:t>
            </w:r>
            <w:r w:rsidR="002C6DCC" w:rsidRPr="00CB583F">
              <w:rPr>
                <w:bCs/>
              </w:rPr>
              <w:t xml:space="preserve"> about religious belief.</w:t>
            </w:r>
          </w:p>
        </w:tc>
        <w:tc>
          <w:tcPr>
            <w:tcW w:w="1870" w:type="dxa"/>
          </w:tcPr>
          <w:p w14:paraId="0C5B1671" w14:textId="3155A4EF" w:rsidR="00FA0359" w:rsidRPr="00CB583F" w:rsidRDefault="00EE67FD" w:rsidP="00FA0359">
            <w:pPr>
              <w:rPr>
                <w:bCs/>
              </w:rPr>
            </w:pPr>
            <w:r w:rsidRPr="00CB583F">
              <w:rPr>
                <w:bCs/>
              </w:rPr>
              <w:t>Lyric write</w:t>
            </w:r>
            <w:r w:rsidR="00176E57">
              <w:rPr>
                <w:bCs/>
              </w:rPr>
              <w:t>s</w:t>
            </w:r>
            <w:r w:rsidRPr="00CB583F">
              <w:rPr>
                <w:bCs/>
              </w:rPr>
              <w:t xml:space="preserve"> reflective notes while reading a book.</w:t>
            </w:r>
          </w:p>
        </w:tc>
      </w:tr>
      <w:tr w:rsidR="00FA0359" w:rsidRPr="00093743" w14:paraId="138E5913" w14:textId="77777777" w:rsidTr="00F553F8">
        <w:tc>
          <w:tcPr>
            <w:tcW w:w="1870" w:type="dxa"/>
            <w:vMerge/>
          </w:tcPr>
          <w:p w14:paraId="39231C29" w14:textId="77777777" w:rsidR="00FA0359" w:rsidRPr="00EC1027" w:rsidRDefault="00FA0359" w:rsidP="00FA0359">
            <w:pPr>
              <w:rPr>
                <w:b/>
              </w:rPr>
            </w:pPr>
          </w:p>
        </w:tc>
        <w:tc>
          <w:tcPr>
            <w:tcW w:w="1870" w:type="dxa"/>
          </w:tcPr>
          <w:p w14:paraId="12FC33E1" w14:textId="09BD4429" w:rsidR="00FA0359" w:rsidRPr="00EC1027" w:rsidRDefault="00FA0359" w:rsidP="00FA0359">
            <w:pPr>
              <w:rPr>
                <w:b/>
              </w:rPr>
            </w:pPr>
            <w:r w:rsidRPr="00EC1027">
              <w:rPr>
                <w:bCs/>
                <w:i/>
                <w:iCs/>
              </w:rPr>
              <w:t>Aesthetic Sensitivity</w:t>
            </w:r>
          </w:p>
        </w:tc>
        <w:tc>
          <w:tcPr>
            <w:tcW w:w="1870" w:type="dxa"/>
          </w:tcPr>
          <w:p w14:paraId="705EF030" w14:textId="3848436E" w:rsidR="00FA0359" w:rsidRPr="00EC1027" w:rsidRDefault="00534535" w:rsidP="00FA0359">
            <w:pPr>
              <w:rPr>
                <w:bCs/>
              </w:rPr>
            </w:pPr>
            <w:r w:rsidRPr="00EC1027">
              <w:rPr>
                <w:bCs/>
              </w:rPr>
              <w:t xml:space="preserve">Harley thinks </w:t>
            </w:r>
            <w:r w:rsidR="00E05FA0" w:rsidRPr="00EC1027">
              <w:rPr>
                <w:bCs/>
              </w:rPr>
              <w:t>it is meaningless to value art and beauty.</w:t>
            </w:r>
          </w:p>
        </w:tc>
        <w:tc>
          <w:tcPr>
            <w:tcW w:w="1870" w:type="dxa"/>
          </w:tcPr>
          <w:p w14:paraId="05315D26" w14:textId="275EFA8C" w:rsidR="00FA0359" w:rsidRPr="00EC1027" w:rsidRDefault="00534535" w:rsidP="00FA0359">
            <w:pPr>
              <w:rPr>
                <w:bCs/>
              </w:rPr>
            </w:pPr>
            <w:r w:rsidRPr="00EC1027">
              <w:rPr>
                <w:bCs/>
              </w:rPr>
              <w:t>Greer thinks arts are good for leisure but not as essential as math and science.</w:t>
            </w:r>
          </w:p>
        </w:tc>
        <w:tc>
          <w:tcPr>
            <w:tcW w:w="1870" w:type="dxa"/>
          </w:tcPr>
          <w:p w14:paraId="51CF2A15" w14:textId="4AEA3649" w:rsidR="00FA0359" w:rsidRPr="00EC1027" w:rsidRDefault="00EE67FD" w:rsidP="00FA0359">
            <w:pPr>
              <w:rPr>
                <w:bCs/>
              </w:rPr>
            </w:pPr>
            <w:r w:rsidRPr="00EC1027">
              <w:rPr>
                <w:bCs/>
              </w:rPr>
              <w:t xml:space="preserve">When Lyric was in college, they registered </w:t>
            </w:r>
            <w:r w:rsidR="00176E57">
              <w:rPr>
                <w:bCs/>
              </w:rPr>
              <w:t xml:space="preserve">for </w:t>
            </w:r>
            <w:r w:rsidRPr="00EC1027">
              <w:rPr>
                <w:bCs/>
              </w:rPr>
              <w:t>several literature courses despite of majoring in chemistry.</w:t>
            </w:r>
          </w:p>
        </w:tc>
      </w:tr>
      <w:tr w:rsidR="00FA0359" w:rsidRPr="00093743" w14:paraId="3FCF1D5C" w14:textId="77777777" w:rsidTr="00F553F8">
        <w:tc>
          <w:tcPr>
            <w:tcW w:w="1870" w:type="dxa"/>
            <w:vMerge/>
          </w:tcPr>
          <w:p w14:paraId="56FBE187" w14:textId="77777777" w:rsidR="00FA0359" w:rsidRPr="00EC1027" w:rsidRDefault="00FA0359" w:rsidP="00FA0359">
            <w:pPr>
              <w:rPr>
                <w:b/>
              </w:rPr>
            </w:pPr>
          </w:p>
        </w:tc>
        <w:tc>
          <w:tcPr>
            <w:tcW w:w="1870" w:type="dxa"/>
          </w:tcPr>
          <w:p w14:paraId="1807D7A7" w14:textId="59730E73" w:rsidR="00FA0359" w:rsidRPr="00EC1027" w:rsidRDefault="00FA0359" w:rsidP="00FA0359">
            <w:pPr>
              <w:rPr>
                <w:b/>
              </w:rPr>
            </w:pPr>
            <w:r w:rsidRPr="00EC1027">
              <w:rPr>
                <w:bCs/>
                <w:i/>
                <w:iCs/>
              </w:rPr>
              <w:t>Creative Imagination</w:t>
            </w:r>
          </w:p>
        </w:tc>
        <w:tc>
          <w:tcPr>
            <w:tcW w:w="1870" w:type="dxa"/>
          </w:tcPr>
          <w:p w14:paraId="7FE8F2D0" w14:textId="398961E4" w:rsidR="00FA0359" w:rsidRPr="00EC1027" w:rsidRDefault="0043269A" w:rsidP="00FA0359">
            <w:pPr>
              <w:rPr>
                <w:bCs/>
              </w:rPr>
            </w:pPr>
            <w:r w:rsidRPr="00EC1027">
              <w:rPr>
                <w:bCs/>
              </w:rPr>
              <w:t>Harley</w:t>
            </w:r>
            <w:r w:rsidR="00EE67FD" w:rsidRPr="00EC1027">
              <w:rPr>
                <w:bCs/>
              </w:rPr>
              <w:t xml:space="preserve"> </w:t>
            </w:r>
            <w:r w:rsidR="00557B8D" w:rsidRPr="00EC1027">
              <w:rPr>
                <w:bCs/>
              </w:rPr>
              <w:t>thinks that</w:t>
            </w:r>
            <w:r w:rsidR="00EE67FD" w:rsidRPr="00EC1027">
              <w:rPr>
                <w:bCs/>
              </w:rPr>
              <w:t xml:space="preserve"> </w:t>
            </w:r>
            <w:r w:rsidR="00557B8D" w:rsidRPr="00EC1027">
              <w:rPr>
                <w:bCs/>
              </w:rPr>
              <w:t>new</w:t>
            </w:r>
            <w:r w:rsidR="00EE67FD" w:rsidRPr="00EC1027">
              <w:rPr>
                <w:bCs/>
              </w:rPr>
              <w:t xml:space="preserve"> ideas</w:t>
            </w:r>
            <w:r w:rsidR="00557B8D" w:rsidRPr="00EC1027">
              <w:rPr>
                <w:bCs/>
              </w:rPr>
              <w:t xml:space="preserve"> are generally bad ideas</w:t>
            </w:r>
            <w:r w:rsidR="00EE67FD" w:rsidRPr="00EC1027">
              <w:rPr>
                <w:bCs/>
              </w:rPr>
              <w:t>.</w:t>
            </w:r>
          </w:p>
        </w:tc>
        <w:tc>
          <w:tcPr>
            <w:tcW w:w="1870" w:type="dxa"/>
          </w:tcPr>
          <w:p w14:paraId="26B80AE7" w14:textId="1B7D07B6" w:rsidR="00FA0359" w:rsidRPr="00EC1027" w:rsidRDefault="00557B8D" w:rsidP="00FA0359">
            <w:pPr>
              <w:rPr>
                <w:bCs/>
              </w:rPr>
            </w:pPr>
            <w:r w:rsidRPr="00EC1027">
              <w:rPr>
                <w:bCs/>
              </w:rPr>
              <w:t xml:space="preserve">When </w:t>
            </w:r>
            <w:r w:rsidR="0043269A" w:rsidRPr="00EC1027">
              <w:rPr>
                <w:bCs/>
              </w:rPr>
              <w:t>Greer</w:t>
            </w:r>
            <w:r w:rsidRPr="00EC1027">
              <w:rPr>
                <w:bCs/>
              </w:rPr>
              <w:t xml:space="preserve"> comes up with new ideas, they often hesitate to apply </w:t>
            </w:r>
            <w:r w:rsidR="00176E57">
              <w:rPr>
                <w:bCs/>
              </w:rPr>
              <w:t xml:space="preserve">them </w:t>
            </w:r>
            <w:r w:rsidRPr="00EC1027">
              <w:rPr>
                <w:bCs/>
              </w:rPr>
              <w:t>unless no other way works.</w:t>
            </w:r>
          </w:p>
        </w:tc>
        <w:tc>
          <w:tcPr>
            <w:tcW w:w="1870" w:type="dxa"/>
          </w:tcPr>
          <w:p w14:paraId="7D8704C6" w14:textId="5A73421C" w:rsidR="00FA0359" w:rsidRPr="00EC1027" w:rsidRDefault="00801899" w:rsidP="00FA0359">
            <w:pPr>
              <w:rPr>
                <w:bCs/>
              </w:rPr>
            </w:pPr>
            <w:r w:rsidRPr="00EC1027">
              <w:rPr>
                <w:bCs/>
              </w:rPr>
              <w:t>Lyric enjoys the process of figuring things out more than the solution itself.</w:t>
            </w:r>
          </w:p>
        </w:tc>
      </w:tr>
      <w:tr w:rsidR="00FA0359" w:rsidRPr="00CB583F" w14:paraId="419F8BAA" w14:textId="77777777" w:rsidTr="00F553F8">
        <w:tc>
          <w:tcPr>
            <w:tcW w:w="1870" w:type="dxa"/>
            <w:vMerge w:val="restart"/>
          </w:tcPr>
          <w:p w14:paraId="07A62EF6" w14:textId="77777777" w:rsidR="00FA0359" w:rsidRPr="00CB583F" w:rsidRDefault="00FA0359" w:rsidP="00FA0359">
            <w:pPr>
              <w:rPr>
                <w:b/>
              </w:rPr>
            </w:pPr>
            <w:r w:rsidRPr="00CB583F">
              <w:rPr>
                <w:b/>
              </w:rPr>
              <w:t>Vignette set 4</w:t>
            </w:r>
          </w:p>
        </w:tc>
        <w:tc>
          <w:tcPr>
            <w:tcW w:w="1870" w:type="dxa"/>
          </w:tcPr>
          <w:p w14:paraId="0D64535C" w14:textId="1223B7BD" w:rsidR="00FA0359" w:rsidRPr="00CB583F" w:rsidRDefault="00FA0359" w:rsidP="00FA0359">
            <w:pPr>
              <w:rPr>
                <w:b/>
              </w:rPr>
            </w:pPr>
            <w:r w:rsidRPr="00CB583F">
              <w:rPr>
                <w:bCs/>
                <w:i/>
                <w:iCs/>
              </w:rPr>
              <w:t>Intellectual Curiosity</w:t>
            </w:r>
          </w:p>
        </w:tc>
        <w:tc>
          <w:tcPr>
            <w:tcW w:w="1870" w:type="dxa"/>
          </w:tcPr>
          <w:p w14:paraId="5CDEA88B" w14:textId="269D923B" w:rsidR="00FA0359" w:rsidRPr="00CB583F" w:rsidRDefault="00FA3008" w:rsidP="00FA0359">
            <w:pPr>
              <w:rPr>
                <w:bCs/>
              </w:rPr>
            </w:pPr>
            <w:r w:rsidRPr="00CB583F">
              <w:rPr>
                <w:bCs/>
              </w:rPr>
              <w:t>Justice never openly talks about political and religious belief</w:t>
            </w:r>
            <w:r w:rsidR="00176E57">
              <w:rPr>
                <w:bCs/>
              </w:rPr>
              <w:t>s</w:t>
            </w:r>
            <w:r w:rsidRPr="00CB583F">
              <w:rPr>
                <w:bCs/>
              </w:rPr>
              <w:t xml:space="preserve"> with other people.</w:t>
            </w:r>
          </w:p>
        </w:tc>
        <w:tc>
          <w:tcPr>
            <w:tcW w:w="1870" w:type="dxa"/>
          </w:tcPr>
          <w:p w14:paraId="64F4B835" w14:textId="199B255B" w:rsidR="00FA0359" w:rsidRPr="00CB583F" w:rsidRDefault="00B2761B" w:rsidP="00FA0359">
            <w:pPr>
              <w:rPr>
                <w:bCs/>
              </w:rPr>
            </w:pPr>
            <w:r w:rsidRPr="00CB583F">
              <w:rPr>
                <w:bCs/>
              </w:rPr>
              <w:t xml:space="preserve">Jael </w:t>
            </w:r>
            <w:r w:rsidR="00B4506A" w:rsidRPr="00CB583F">
              <w:rPr>
                <w:bCs/>
              </w:rPr>
              <w:t xml:space="preserve">is curious to learn new things only when </w:t>
            </w:r>
            <w:r w:rsidR="0014509A" w:rsidRPr="00CB583F">
              <w:rPr>
                <w:bCs/>
              </w:rPr>
              <w:t>it is easy and effortless to do</w:t>
            </w:r>
            <w:r w:rsidR="00B4506A" w:rsidRPr="00CB583F">
              <w:rPr>
                <w:bCs/>
              </w:rPr>
              <w:t>.</w:t>
            </w:r>
          </w:p>
        </w:tc>
        <w:tc>
          <w:tcPr>
            <w:tcW w:w="1870" w:type="dxa"/>
          </w:tcPr>
          <w:p w14:paraId="1B4BAFAF" w14:textId="19A94C5A" w:rsidR="00FA0359" w:rsidRPr="00CB583F" w:rsidRDefault="0043269A" w:rsidP="00FA0359">
            <w:pPr>
              <w:rPr>
                <w:bCs/>
              </w:rPr>
            </w:pPr>
            <w:r w:rsidRPr="00CB583F">
              <w:rPr>
                <w:bCs/>
              </w:rPr>
              <w:t>Harlow</w:t>
            </w:r>
            <w:r w:rsidR="00EE67FD" w:rsidRPr="00CB583F">
              <w:rPr>
                <w:bCs/>
              </w:rPr>
              <w:t xml:space="preserve">’s parents said </w:t>
            </w:r>
            <w:r w:rsidRPr="00CB583F">
              <w:rPr>
                <w:bCs/>
              </w:rPr>
              <w:t>Harlow</w:t>
            </w:r>
            <w:r w:rsidR="00EE67FD" w:rsidRPr="00CB583F">
              <w:rPr>
                <w:bCs/>
              </w:rPr>
              <w:t xml:space="preserve"> is always very curious like a child.</w:t>
            </w:r>
          </w:p>
        </w:tc>
      </w:tr>
      <w:tr w:rsidR="00FA0359" w:rsidRPr="00093743" w14:paraId="14C27175" w14:textId="77777777" w:rsidTr="00F553F8">
        <w:tc>
          <w:tcPr>
            <w:tcW w:w="1870" w:type="dxa"/>
            <w:vMerge/>
          </w:tcPr>
          <w:p w14:paraId="20BDD05A" w14:textId="77777777" w:rsidR="00FA0359" w:rsidRPr="00EC1027" w:rsidRDefault="00FA0359" w:rsidP="00FA0359">
            <w:pPr>
              <w:rPr>
                <w:b/>
              </w:rPr>
            </w:pPr>
          </w:p>
        </w:tc>
        <w:tc>
          <w:tcPr>
            <w:tcW w:w="1870" w:type="dxa"/>
          </w:tcPr>
          <w:p w14:paraId="2CEECD23" w14:textId="37F6EB60" w:rsidR="00FA0359" w:rsidRPr="00EC1027" w:rsidRDefault="00FA0359" w:rsidP="00FA0359">
            <w:pPr>
              <w:rPr>
                <w:b/>
              </w:rPr>
            </w:pPr>
            <w:r w:rsidRPr="00EC1027">
              <w:rPr>
                <w:bCs/>
                <w:i/>
                <w:iCs/>
              </w:rPr>
              <w:t>Aesthetic Sensitivity</w:t>
            </w:r>
          </w:p>
        </w:tc>
        <w:tc>
          <w:tcPr>
            <w:tcW w:w="1870" w:type="dxa"/>
          </w:tcPr>
          <w:p w14:paraId="60407348" w14:textId="5BC3FFFD" w:rsidR="00FA0359" w:rsidRPr="00EC1027" w:rsidRDefault="00FA3008" w:rsidP="00FA0359">
            <w:pPr>
              <w:rPr>
                <w:bCs/>
              </w:rPr>
            </w:pPr>
            <w:r w:rsidRPr="00EC1027">
              <w:rPr>
                <w:bCs/>
              </w:rPr>
              <w:t xml:space="preserve">Justice believes that arts are for </w:t>
            </w:r>
            <w:r w:rsidR="00534535" w:rsidRPr="00EC1027">
              <w:rPr>
                <w:bCs/>
              </w:rPr>
              <w:t xml:space="preserve">a small amount of </w:t>
            </w:r>
            <w:r w:rsidRPr="00EC1027">
              <w:rPr>
                <w:bCs/>
              </w:rPr>
              <w:t>people with special talents only.</w:t>
            </w:r>
          </w:p>
        </w:tc>
        <w:tc>
          <w:tcPr>
            <w:tcW w:w="1870" w:type="dxa"/>
          </w:tcPr>
          <w:p w14:paraId="23937A82" w14:textId="6A6EF68A" w:rsidR="00FA0359" w:rsidRPr="00EC1027" w:rsidRDefault="0043269A" w:rsidP="00FA0359">
            <w:pPr>
              <w:rPr>
                <w:bCs/>
              </w:rPr>
            </w:pPr>
            <w:r w:rsidRPr="00EC1027">
              <w:rPr>
                <w:bCs/>
              </w:rPr>
              <w:t>Jael</w:t>
            </w:r>
            <w:r w:rsidR="00FA3008" w:rsidRPr="00EC1027">
              <w:rPr>
                <w:bCs/>
              </w:rPr>
              <w:t xml:space="preserve"> only practice drawing in leisure time, although they enjoy it very much, Justice still does not think </w:t>
            </w:r>
            <w:r w:rsidR="00176E57">
              <w:rPr>
                <w:bCs/>
              </w:rPr>
              <w:t xml:space="preserve">being a </w:t>
            </w:r>
            <w:r w:rsidR="00FA3008" w:rsidRPr="00EC1027">
              <w:rPr>
                <w:bCs/>
              </w:rPr>
              <w:t>painter is a</w:t>
            </w:r>
            <w:r w:rsidR="00B2761B" w:rsidRPr="00EC1027">
              <w:rPr>
                <w:bCs/>
              </w:rPr>
              <w:t>n appropriate occupation</w:t>
            </w:r>
            <w:r w:rsidR="00FA3008" w:rsidRPr="00EC1027">
              <w:rPr>
                <w:bCs/>
              </w:rPr>
              <w:t>.</w:t>
            </w:r>
          </w:p>
        </w:tc>
        <w:tc>
          <w:tcPr>
            <w:tcW w:w="1870" w:type="dxa"/>
          </w:tcPr>
          <w:p w14:paraId="6BCF8F89" w14:textId="3111E918" w:rsidR="00FA0359" w:rsidRPr="00EC1027" w:rsidRDefault="0014509A" w:rsidP="00FA0359">
            <w:pPr>
              <w:rPr>
                <w:bCs/>
              </w:rPr>
            </w:pPr>
            <w:r w:rsidRPr="00EC1027">
              <w:rPr>
                <w:bCs/>
              </w:rPr>
              <w:t xml:space="preserve">Harlow </w:t>
            </w:r>
            <w:r w:rsidR="00F31A8F" w:rsidRPr="00EC1027">
              <w:rPr>
                <w:bCs/>
              </w:rPr>
              <w:t>enjoys going camping because Harlow enjoys the beauty of nature.</w:t>
            </w:r>
          </w:p>
        </w:tc>
      </w:tr>
      <w:tr w:rsidR="00FA0359" w:rsidRPr="00093743" w14:paraId="353E0361" w14:textId="77777777" w:rsidTr="00F553F8">
        <w:tc>
          <w:tcPr>
            <w:tcW w:w="1870" w:type="dxa"/>
            <w:vMerge/>
          </w:tcPr>
          <w:p w14:paraId="0287648F" w14:textId="77777777" w:rsidR="00FA0359" w:rsidRPr="00EC1027" w:rsidRDefault="00FA0359" w:rsidP="00FA0359">
            <w:pPr>
              <w:rPr>
                <w:b/>
              </w:rPr>
            </w:pPr>
          </w:p>
        </w:tc>
        <w:tc>
          <w:tcPr>
            <w:tcW w:w="1870" w:type="dxa"/>
          </w:tcPr>
          <w:p w14:paraId="1F296744" w14:textId="0ED15E7C" w:rsidR="00FA0359" w:rsidRPr="00EC1027" w:rsidRDefault="00FA0359" w:rsidP="00FA0359">
            <w:pPr>
              <w:rPr>
                <w:b/>
              </w:rPr>
            </w:pPr>
            <w:r w:rsidRPr="00EC1027">
              <w:rPr>
                <w:bCs/>
                <w:i/>
                <w:iCs/>
              </w:rPr>
              <w:t>Creative Imagination</w:t>
            </w:r>
          </w:p>
        </w:tc>
        <w:tc>
          <w:tcPr>
            <w:tcW w:w="1870" w:type="dxa"/>
          </w:tcPr>
          <w:p w14:paraId="126B60B8" w14:textId="2888FC57" w:rsidR="00FA0359" w:rsidRPr="00EC1027" w:rsidRDefault="00685DB6" w:rsidP="00FA0359">
            <w:pPr>
              <w:rPr>
                <w:bCs/>
              </w:rPr>
            </w:pPr>
            <w:r w:rsidRPr="00EC1027">
              <w:rPr>
                <w:bCs/>
              </w:rPr>
              <w:t xml:space="preserve">Justice never </w:t>
            </w:r>
            <w:proofErr w:type="gramStart"/>
            <w:r w:rsidRPr="00EC1027">
              <w:rPr>
                <w:bCs/>
              </w:rPr>
              <w:t>consider</w:t>
            </w:r>
            <w:proofErr w:type="gramEnd"/>
            <w:r w:rsidRPr="00EC1027">
              <w:rPr>
                <w:bCs/>
              </w:rPr>
              <w:t xml:space="preserve"> themselves as a creative person.</w:t>
            </w:r>
          </w:p>
        </w:tc>
        <w:tc>
          <w:tcPr>
            <w:tcW w:w="1870" w:type="dxa"/>
          </w:tcPr>
          <w:p w14:paraId="3C6A2220" w14:textId="3DF4FC73" w:rsidR="00FA0359" w:rsidRPr="00EC1027" w:rsidRDefault="0014509A" w:rsidP="00FA0359">
            <w:pPr>
              <w:rPr>
                <w:bCs/>
              </w:rPr>
            </w:pPr>
            <w:r w:rsidRPr="00EC1027">
              <w:rPr>
                <w:bCs/>
              </w:rPr>
              <w:t>Jael likes creative ideas from other</w:t>
            </w:r>
            <w:r w:rsidR="00176E57">
              <w:rPr>
                <w:bCs/>
              </w:rPr>
              <w:t>s</w:t>
            </w:r>
            <w:r w:rsidRPr="00EC1027">
              <w:rPr>
                <w:bCs/>
              </w:rPr>
              <w:t xml:space="preserve"> but seldom comes </w:t>
            </w:r>
            <w:r w:rsidRPr="00EC1027">
              <w:rPr>
                <w:bCs/>
              </w:rPr>
              <w:lastRenderedPageBreak/>
              <w:t>up with one by themselves.</w:t>
            </w:r>
          </w:p>
        </w:tc>
        <w:tc>
          <w:tcPr>
            <w:tcW w:w="1870" w:type="dxa"/>
          </w:tcPr>
          <w:p w14:paraId="4EABF0B4" w14:textId="1495EB87" w:rsidR="00FA0359" w:rsidRPr="00EC1027" w:rsidRDefault="00136164" w:rsidP="00FA0359">
            <w:pPr>
              <w:rPr>
                <w:bCs/>
              </w:rPr>
            </w:pPr>
            <w:r w:rsidRPr="00EC1027">
              <w:rPr>
                <w:bCs/>
              </w:rPr>
              <w:lastRenderedPageBreak/>
              <w:t xml:space="preserve">Harlow </w:t>
            </w:r>
            <w:r w:rsidR="00887A87" w:rsidRPr="00EC1027">
              <w:rPr>
                <w:bCs/>
              </w:rPr>
              <w:t>really likes fantasy novels.</w:t>
            </w:r>
          </w:p>
        </w:tc>
      </w:tr>
      <w:tr w:rsidR="00FA0359" w:rsidRPr="00CB583F" w14:paraId="6951C950" w14:textId="77777777" w:rsidTr="00F553F8">
        <w:tc>
          <w:tcPr>
            <w:tcW w:w="1870" w:type="dxa"/>
            <w:vMerge w:val="restart"/>
          </w:tcPr>
          <w:p w14:paraId="27147FD9" w14:textId="77777777" w:rsidR="00FA0359" w:rsidRPr="00CB583F" w:rsidRDefault="00FA0359" w:rsidP="00FA0359">
            <w:pPr>
              <w:rPr>
                <w:b/>
              </w:rPr>
            </w:pPr>
            <w:r w:rsidRPr="00CB583F">
              <w:rPr>
                <w:b/>
              </w:rPr>
              <w:t>Vignette set 5</w:t>
            </w:r>
          </w:p>
        </w:tc>
        <w:tc>
          <w:tcPr>
            <w:tcW w:w="1870" w:type="dxa"/>
          </w:tcPr>
          <w:p w14:paraId="587978FA" w14:textId="050C529E" w:rsidR="00FA0359" w:rsidRPr="00CB583F" w:rsidRDefault="00FA0359" w:rsidP="00FA0359">
            <w:pPr>
              <w:rPr>
                <w:b/>
              </w:rPr>
            </w:pPr>
            <w:r w:rsidRPr="00CB583F">
              <w:rPr>
                <w:bCs/>
                <w:i/>
                <w:iCs/>
              </w:rPr>
              <w:t>Intellectual Curiosity</w:t>
            </w:r>
          </w:p>
        </w:tc>
        <w:tc>
          <w:tcPr>
            <w:tcW w:w="1870" w:type="dxa"/>
          </w:tcPr>
          <w:p w14:paraId="47230428" w14:textId="75493E5E" w:rsidR="00FA0359" w:rsidRPr="00CB583F" w:rsidRDefault="00AF594E" w:rsidP="00FA0359">
            <w:pPr>
              <w:rPr>
                <w:bCs/>
              </w:rPr>
            </w:pPr>
            <w:r w:rsidRPr="00CB583F">
              <w:rPr>
                <w:bCs/>
              </w:rPr>
              <w:t>Casey</w:t>
            </w:r>
            <w:r w:rsidR="009B5DF9" w:rsidRPr="00CB583F">
              <w:rPr>
                <w:bCs/>
              </w:rPr>
              <w:t xml:space="preserve"> never hang</w:t>
            </w:r>
            <w:r w:rsidR="00176E57">
              <w:rPr>
                <w:bCs/>
              </w:rPr>
              <w:t xml:space="preserve">s </w:t>
            </w:r>
            <w:r w:rsidR="009B5DF9" w:rsidRPr="00CB583F">
              <w:rPr>
                <w:bCs/>
              </w:rPr>
              <w:t>out with nerds because philosophical discussions are boring.</w:t>
            </w:r>
          </w:p>
        </w:tc>
        <w:tc>
          <w:tcPr>
            <w:tcW w:w="1870" w:type="dxa"/>
          </w:tcPr>
          <w:p w14:paraId="25635D9B" w14:textId="7460F04F" w:rsidR="00FA0359" w:rsidRPr="00CB583F" w:rsidRDefault="00AF594E" w:rsidP="00FA0359">
            <w:pPr>
              <w:rPr>
                <w:bCs/>
              </w:rPr>
            </w:pPr>
            <w:r w:rsidRPr="00CB583F">
              <w:rPr>
                <w:bCs/>
              </w:rPr>
              <w:t>Drew</w:t>
            </w:r>
            <w:r w:rsidR="00707648" w:rsidRPr="00CB583F">
              <w:rPr>
                <w:bCs/>
              </w:rPr>
              <w:t xml:space="preserve"> enjoys listening to others’ philosophical </w:t>
            </w:r>
            <w:r w:rsidR="00F50029" w:rsidRPr="00CB583F">
              <w:rPr>
                <w:bCs/>
              </w:rPr>
              <w:t>ideas but</w:t>
            </w:r>
            <w:r w:rsidR="00707648" w:rsidRPr="00CB583F">
              <w:rPr>
                <w:bCs/>
              </w:rPr>
              <w:t xml:space="preserve"> </w:t>
            </w:r>
            <w:r w:rsidR="00AC2F37" w:rsidRPr="00CB583F">
              <w:rPr>
                <w:bCs/>
              </w:rPr>
              <w:t xml:space="preserve">feels </w:t>
            </w:r>
            <w:r w:rsidR="00176E57">
              <w:rPr>
                <w:bCs/>
              </w:rPr>
              <w:t xml:space="preserve">it is </w:t>
            </w:r>
            <w:r w:rsidR="00AC2F37" w:rsidRPr="00CB583F">
              <w:rPr>
                <w:bCs/>
              </w:rPr>
              <w:t xml:space="preserve">difficult to </w:t>
            </w:r>
            <w:r w:rsidR="00707648" w:rsidRPr="00CB583F">
              <w:rPr>
                <w:bCs/>
              </w:rPr>
              <w:t>come up with original thoughts.</w:t>
            </w:r>
          </w:p>
        </w:tc>
        <w:tc>
          <w:tcPr>
            <w:tcW w:w="1870" w:type="dxa"/>
          </w:tcPr>
          <w:p w14:paraId="700ACC70" w14:textId="45EFF6CB" w:rsidR="00FA0359" w:rsidRPr="00CB583F" w:rsidRDefault="00D937B6" w:rsidP="00FA0359">
            <w:pPr>
              <w:rPr>
                <w:bCs/>
              </w:rPr>
            </w:pPr>
            <w:r w:rsidRPr="00CB583F">
              <w:rPr>
                <w:bCs/>
              </w:rPr>
              <w:t>Eden writes self-reflected journal</w:t>
            </w:r>
            <w:r w:rsidR="00176E57">
              <w:rPr>
                <w:bCs/>
              </w:rPr>
              <w:t>s</w:t>
            </w:r>
            <w:r w:rsidRPr="00CB583F">
              <w:rPr>
                <w:bCs/>
              </w:rPr>
              <w:t xml:space="preserve"> </w:t>
            </w:r>
            <w:r w:rsidR="00550799" w:rsidRPr="00CB583F">
              <w:rPr>
                <w:bCs/>
              </w:rPr>
              <w:t>every day</w:t>
            </w:r>
            <w:r w:rsidRPr="00CB583F">
              <w:rPr>
                <w:bCs/>
              </w:rPr>
              <w:t>.</w:t>
            </w:r>
          </w:p>
        </w:tc>
      </w:tr>
      <w:tr w:rsidR="00FA0359" w:rsidRPr="00093743" w14:paraId="1308BB03" w14:textId="77777777" w:rsidTr="00F553F8">
        <w:tc>
          <w:tcPr>
            <w:tcW w:w="1870" w:type="dxa"/>
            <w:vMerge/>
          </w:tcPr>
          <w:p w14:paraId="01A5002C" w14:textId="77777777" w:rsidR="00FA0359" w:rsidRPr="00EC1027" w:rsidRDefault="00FA0359" w:rsidP="00FA0359">
            <w:pPr>
              <w:rPr>
                <w:b/>
              </w:rPr>
            </w:pPr>
          </w:p>
        </w:tc>
        <w:tc>
          <w:tcPr>
            <w:tcW w:w="1870" w:type="dxa"/>
          </w:tcPr>
          <w:p w14:paraId="32043FFF" w14:textId="197FD4B3" w:rsidR="00FA0359" w:rsidRPr="00EC1027" w:rsidRDefault="00FA0359" w:rsidP="00FA0359">
            <w:pPr>
              <w:rPr>
                <w:b/>
              </w:rPr>
            </w:pPr>
            <w:r w:rsidRPr="00EC1027">
              <w:rPr>
                <w:bCs/>
                <w:i/>
                <w:iCs/>
              </w:rPr>
              <w:t>Aesthetic Sensitivity</w:t>
            </w:r>
          </w:p>
        </w:tc>
        <w:tc>
          <w:tcPr>
            <w:tcW w:w="1870" w:type="dxa"/>
          </w:tcPr>
          <w:p w14:paraId="6817F353" w14:textId="189ABD24" w:rsidR="00FA0359" w:rsidRPr="00EC1027" w:rsidRDefault="009B5DF9" w:rsidP="00FA0359">
            <w:pPr>
              <w:rPr>
                <w:bCs/>
              </w:rPr>
            </w:pPr>
            <w:r w:rsidRPr="00EC1027">
              <w:rPr>
                <w:bCs/>
              </w:rPr>
              <w:t xml:space="preserve">Casey cannot differentiate the work of a professional photographer and a layman. </w:t>
            </w:r>
          </w:p>
        </w:tc>
        <w:tc>
          <w:tcPr>
            <w:tcW w:w="1870" w:type="dxa"/>
          </w:tcPr>
          <w:p w14:paraId="79DEACC0" w14:textId="637613D5" w:rsidR="00FA0359" w:rsidRPr="00EC1027" w:rsidRDefault="00AC2F37" w:rsidP="00FA0359">
            <w:pPr>
              <w:rPr>
                <w:bCs/>
              </w:rPr>
            </w:pPr>
            <w:r w:rsidRPr="00EC1027">
              <w:rPr>
                <w:bCs/>
              </w:rPr>
              <w:t>Drew</w:t>
            </w:r>
            <w:r w:rsidR="00F50029" w:rsidRPr="00EC1027">
              <w:rPr>
                <w:bCs/>
              </w:rPr>
              <w:t xml:space="preserve"> enjoys popular music </w:t>
            </w:r>
            <w:r w:rsidR="00D95DB0" w:rsidRPr="00EC1027">
              <w:rPr>
                <w:bCs/>
              </w:rPr>
              <w:t xml:space="preserve">and famous paintings, but </w:t>
            </w:r>
            <w:r w:rsidR="00E0667B" w:rsidRPr="00EC1027">
              <w:rPr>
                <w:bCs/>
              </w:rPr>
              <w:t>never tries to</w:t>
            </w:r>
            <w:r w:rsidR="00D95DB0" w:rsidRPr="00EC1027">
              <w:rPr>
                <w:bCs/>
              </w:rPr>
              <w:t xml:space="preserve"> discover </w:t>
            </w:r>
            <w:r w:rsidR="00E0667B" w:rsidRPr="00EC1027">
              <w:rPr>
                <w:bCs/>
              </w:rPr>
              <w:t>niche singers or painters.</w:t>
            </w:r>
          </w:p>
        </w:tc>
        <w:tc>
          <w:tcPr>
            <w:tcW w:w="1870" w:type="dxa"/>
          </w:tcPr>
          <w:p w14:paraId="6E9631FD" w14:textId="109AFEAE" w:rsidR="00FA0359" w:rsidRPr="00EC1027" w:rsidRDefault="00D16D36" w:rsidP="00FA0359">
            <w:pPr>
              <w:rPr>
                <w:bCs/>
              </w:rPr>
            </w:pPr>
            <w:r w:rsidRPr="00EC1027">
              <w:rPr>
                <w:bCs/>
              </w:rPr>
              <w:t xml:space="preserve">Eden </w:t>
            </w:r>
            <w:r w:rsidR="00541121" w:rsidRPr="00EC1027">
              <w:rPr>
                <w:bCs/>
              </w:rPr>
              <w:t>admires</w:t>
            </w:r>
            <w:r w:rsidR="00A56AE4" w:rsidRPr="00EC1027">
              <w:rPr>
                <w:bCs/>
              </w:rPr>
              <w:t xml:space="preserve"> the beauty of </w:t>
            </w:r>
            <w:r w:rsidR="00EE6483" w:rsidRPr="00EC1027">
              <w:rPr>
                <w:bCs/>
              </w:rPr>
              <w:t>wildflowers</w:t>
            </w:r>
            <w:r w:rsidR="00541121" w:rsidRPr="00EC1027">
              <w:rPr>
                <w:bCs/>
              </w:rPr>
              <w:t xml:space="preserve"> and landscapes</w:t>
            </w:r>
            <w:r w:rsidRPr="00EC1027">
              <w:rPr>
                <w:bCs/>
              </w:rPr>
              <w:t>.</w:t>
            </w:r>
          </w:p>
        </w:tc>
      </w:tr>
      <w:tr w:rsidR="00FA0359" w:rsidRPr="00093743" w14:paraId="2322C505" w14:textId="77777777" w:rsidTr="00F553F8">
        <w:tc>
          <w:tcPr>
            <w:tcW w:w="1870" w:type="dxa"/>
            <w:vMerge/>
          </w:tcPr>
          <w:p w14:paraId="50FB1E8E" w14:textId="77777777" w:rsidR="00FA0359" w:rsidRPr="00EC1027" w:rsidRDefault="00FA0359" w:rsidP="00FA0359">
            <w:pPr>
              <w:rPr>
                <w:b/>
              </w:rPr>
            </w:pPr>
          </w:p>
        </w:tc>
        <w:tc>
          <w:tcPr>
            <w:tcW w:w="1870" w:type="dxa"/>
          </w:tcPr>
          <w:p w14:paraId="4CD01DD4" w14:textId="672D2970" w:rsidR="00FA0359" w:rsidRPr="00EC1027" w:rsidRDefault="00FA0359" w:rsidP="00FA0359">
            <w:pPr>
              <w:rPr>
                <w:b/>
              </w:rPr>
            </w:pPr>
            <w:r w:rsidRPr="00EC1027">
              <w:rPr>
                <w:bCs/>
                <w:i/>
                <w:iCs/>
              </w:rPr>
              <w:t>Creative Imagination</w:t>
            </w:r>
          </w:p>
        </w:tc>
        <w:tc>
          <w:tcPr>
            <w:tcW w:w="1870" w:type="dxa"/>
          </w:tcPr>
          <w:p w14:paraId="67152B99" w14:textId="43F246EF" w:rsidR="00FA0359" w:rsidRPr="00EC1027" w:rsidRDefault="00F40FA7" w:rsidP="00FA0359">
            <w:pPr>
              <w:rPr>
                <w:bCs/>
              </w:rPr>
            </w:pPr>
            <w:r w:rsidRPr="00EC1027">
              <w:rPr>
                <w:bCs/>
              </w:rPr>
              <w:t xml:space="preserve">Casey </w:t>
            </w:r>
            <w:r w:rsidR="0026651D" w:rsidRPr="00EC1027">
              <w:rPr>
                <w:bCs/>
              </w:rPr>
              <w:t xml:space="preserve">has difficulty </w:t>
            </w:r>
            <w:r w:rsidR="00CC4137">
              <w:rPr>
                <w:bCs/>
              </w:rPr>
              <w:t xml:space="preserve">thinking </w:t>
            </w:r>
            <w:r w:rsidR="0026651D" w:rsidRPr="00EC1027">
              <w:rPr>
                <w:bCs/>
              </w:rPr>
              <w:t xml:space="preserve">of a new solution without others </w:t>
            </w:r>
            <w:r w:rsidR="00CC4137">
              <w:rPr>
                <w:bCs/>
              </w:rPr>
              <w:t xml:space="preserve">telling </w:t>
            </w:r>
            <w:r w:rsidR="0026651D" w:rsidRPr="00EC1027">
              <w:rPr>
                <w:bCs/>
              </w:rPr>
              <w:t>Casey what to do.</w:t>
            </w:r>
          </w:p>
        </w:tc>
        <w:tc>
          <w:tcPr>
            <w:tcW w:w="1870" w:type="dxa"/>
          </w:tcPr>
          <w:p w14:paraId="323687C4" w14:textId="344C52F8" w:rsidR="00FA0359" w:rsidRPr="00EC1027" w:rsidRDefault="005D0A55" w:rsidP="00FA0359">
            <w:pPr>
              <w:rPr>
                <w:bCs/>
              </w:rPr>
            </w:pPr>
            <w:r w:rsidRPr="00EC1027">
              <w:rPr>
                <w:bCs/>
              </w:rPr>
              <w:t xml:space="preserve">Drew </w:t>
            </w:r>
            <w:r w:rsidR="0005189E" w:rsidRPr="00EC1027">
              <w:rPr>
                <w:bCs/>
              </w:rPr>
              <w:t>daydream</w:t>
            </w:r>
            <w:r w:rsidR="00CC4137">
              <w:rPr>
                <w:bCs/>
              </w:rPr>
              <w:t>ed</w:t>
            </w:r>
            <w:r w:rsidR="0005189E" w:rsidRPr="00EC1027">
              <w:rPr>
                <w:bCs/>
              </w:rPr>
              <w:t xml:space="preserve"> a lot as a kid but seldom </w:t>
            </w:r>
            <w:r w:rsidR="00CC4137">
              <w:rPr>
                <w:bCs/>
              </w:rPr>
              <w:t>imagines</w:t>
            </w:r>
            <w:r w:rsidR="0005189E" w:rsidRPr="00EC1027">
              <w:rPr>
                <w:bCs/>
              </w:rPr>
              <w:t xml:space="preserve"> things after grow</w:t>
            </w:r>
            <w:r w:rsidR="00CC4137">
              <w:rPr>
                <w:bCs/>
              </w:rPr>
              <w:t>ing</w:t>
            </w:r>
            <w:r w:rsidR="0005189E" w:rsidRPr="00EC1027">
              <w:rPr>
                <w:bCs/>
              </w:rPr>
              <w:t xml:space="preserve"> up.</w:t>
            </w:r>
          </w:p>
        </w:tc>
        <w:tc>
          <w:tcPr>
            <w:tcW w:w="1870" w:type="dxa"/>
          </w:tcPr>
          <w:p w14:paraId="7103355B" w14:textId="69CF8C40" w:rsidR="00FA0359" w:rsidRPr="00EC1027" w:rsidRDefault="00541121" w:rsidP="00FA0359">
            <w:pPr>
              <w:rPr>
                <w:bCs/>
              </w:rPr>
            </w:pPr>
            <w:r w:rsidRPr="00EC1027">
              <w:rPr>
                <w:bCs/>
              </w:rPr>
              <w:t>Eden keeps a notebook at hands for scrawling and writing down random ideas.</w:t>
            </w:r>
          </w:p>
        </w:tc>
      </w:tr>
    </w:tbl>
    <w:p w14:paraId="1E444BC5" w14:textId="3D1B88AD" w:rsidR="00A66505" w:rsidRPr="00093743" w:rsidRDefault="00A66505" w:rsidP="00F251BA">
      <w:pPr>
        <w:spacing w:line="480" w:lineRule="auto"/>
        <w:rPr>
          <w:b/>
        </w:rPr>
      </w:pPr>
    </w:p>
    <w:p w14:paraId="40067ECD" w14:textId="07ED0618" w:rsidR="00F251BA" w:rsidRPr="00093743" w:rsidRDefault="00F251BA" w:rsidP="00F251BA">
      <w:pPr>
        <w:spacing w:line="480" w:lineRule="auto"/>
        <w:rPr>
          <w:b/>
        </w:rPr>
      </w:pPr>
      <w:r w:rsidRPr="00093743">
        <w:rPr>
          <w:b/>
        </w:rPr>
        <w:t>Extraversion:</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DA1A19" w:rsidRPr="00CB583F" w14:paraId="41EC9901" w14:textId="77777777" w:rsidTr="00F553F8">
        <w:tc>
          <w:tcPr>
            <w:tcW w:w="1870" w:type="dxa"/>
          </w:tcPr>
          <w:p w14:paraId="4B832DC9" w14:textId="77777777" w:rsidR="00DA1A19" w:rsidRPr="00CB583F" w:rsidRDefault="00DA1A19" w:rsidP="00DA1A19">
            <w:pPr>
              <w:rPr>
                <w:b/>
              </w:rPr>
            </w:pPr>
          </w:p>
        </w:tc>
        <w:tc>
          <w:tcPr>
            <w:tcW w:w="1870" w:type="dxa"/>
          </w:tcPr>
          <w:p w14:paraId="02804832" w14:textId="77777777" w:rsidR="00DA1A19" w:rsidRPr="00CB583F" w:rsidRDefault="00DA1A19" w:rsidP="00DA1A19">
            <w:pPr>
              <w:rPr>
                <w:b/>
              </w:rPr>
            </w:pPr>
            <w:r w:rsidRPr="00CB583F">
              <w:rPr>
                <w:b/>
              </w:rPr>
              <w:t>Facet</w:t>
            </w:r>
          </w:p>
        </w:tc>
        <w:tc>
          <w:tcPr>
            <w:tcW w:w="1870" w:type="dxa"/>
          </w:tcPr>
          <w:p w14:paraId="0E5E6748" w14:textId="77CD4AC5" w:rsidR="00DA1A19" w:rsidRPr="00CB583F" w:rsidRDefault="00DA1A19" w:rsidP="00DA1A19">
            <w:pPr>
              <w:rPr>
                <w:b/>
              </w:rPr>
            </w:pPr>
            <w:r w:rsidRPr="00CB583F">
              <w:rPr>
                <w:b/>
              </w:rPr>
              <w:t>Low (1)</w:t>
            </w:r>
          </w:p>
        </w:tc>
        <w:tc>
          <w:tcPr>
            <w:tcW w:w="1870" w:type="dxa"/>
          </w:tcPr>
          <w:p w14:paraId="56ACE2B7" w14:textId="205C749B" w:rsidR="00DA1A19" w:rsidRPr="00CB583F" w:rsidRDefault="00DA1A19" w:rsidP="00DA1A19">
            <w:pPr>
              <w:rPr>
                <w:b/>
              </w:rPr>
            </w:pPr>
            <w:r w:rsidRPr="00CB583F">
              <w:rPr>
                <w:b/>
              </w:rPr>
              <w:t>Average (3)</w:t>
            </w:r>
          </w:p>
        </w:tc>
        <w:tc>
          <w:tcPr>
            <w:tcW w:w="1870" w:type="dxa"/>
          </w:tcPr>
          <w:p w14:paraId="418261BE" w14:textId="0721C9D6" w:rsidR="00DA1A19" w:rsidRPr="00CB583F" w:rsidRDefault="00DA1A19" w:rsidP="00DA1A19">
            <w:pPr>
              <w:rPr>
                <w:b/>
              </w:rPr>
            </w:pPr>
            <w:r w:rsidRPr="00CB583F">
              <w:rPr>
                <w:b/>
              </w:rPr>
              <w:t>High (5)</w:t>
            </w:r>
          </w:p>
        </w:tc>
      </w:tr>
      <w:tr w:rsidR="00A66505" w:rsidRPr="00CB583F" w14:paraId="2F14EB66" w14:textId="77777777" w:rsidTr="00F553F8">
        <w:tc>
          <w:tcPr>
            <w:tcW w:w="1870" w:type="dxa"/>
            <w:vMerge w:val="restart"/>
          </w:tcPr>
          <w:p w14:paraId="2CB6932E" w14:textId="77777777" w:rsidR="00A66505" w:rsidRPr="00CB583F" w:rsidRDefault="00A66505" w:rsidP="00F553F8">
            <w:pPr>
              <w:rPr>
                <w:b/>
              </w:rPr>
            </w:pPr>
            <w:r w:rsidRPr="00CB583F">
              <w:rPr>
                <w:b/>
              </w:rPr>
              <w:t>Vignette set 1</w:t>
            </w:r>
          </w:p>
        </w:tc>
        <w:tc>
          <w:tcPr>
            <w:tcW w:w="1870" w:type="dxa"/>
          </w:tcPr>
          <w:p w14:paraId="7339210D" w14:textId="2C653018" w:rsidR="00A66505" w:rsidRPr="00CB583F" w:rsidRDefault="00EC06E6" w:rsidP="00F553F8">
            <w:pPr>
              <w:rPr>
                <w:bCs/>
                <w:i/>
                <w:iCs/>
              </w:rPr>
            </w:pPr>
            <w:r w:rsidRPr="00CB583F">
              <w:rPr>
                <w:bCs/>
                <w:i/>
                <w:iCs/>
              </w:rPr>
              <w:t>Sociability</w:t>
            </w:r>
          </w:p>
        </w:tc>
        <w:tc>
          <w:tcPr>
            <w:tcW w:w="1870" w:type="dxa"/>
          </w:tcPr>
          <w:p w14:paraId="71B5EBA7" w14:textId="1D45BA17" w:rsidR="00A66505" w:rsidRPr="00CB583F" w:rsidRDefault="00D242B4" w:rsidP="00F553F8">
            <w:pPr>
              <w:rPr>
                <w:bCs/>
              </w:rPr>
            </w:pPr>
            <w:r w:rsidRPr="00CB583F">
              <w:rPr>
                <w:bCs/>
              </w:rPr>
              <w:t xml:space="preserve">Dylan’s friends often complain that </w:t>
            </w:r>
            <w:r w:rsidR="00677283" w:rsidRPr="00CB583F">
              <w:rPr>
                <w:bCs/>
              </w:rPr>
              <w:t xml:space="preserve">Dylan is </w:t>
            </w:r>
            <w:r w:rsidRPr="00CB583F">
              <w:rPr>
                <w:bCs/>
              </w:rPr>
              <w:t>too</w:t>
            </w:r>
            <w:r w:rsidR="00677283" w:rsidRPr="00CB583F">
              <w:rPr>
                <w:bCs/>
              </w:rPr>
              <w:t xml:space="preserve"> quiet in groups.</w:t>
            </w:r>
          </w:p>
        </w:tc>
        <w:tc>
          <w:tcPr>
            <w:tcW w:w="1870" w:type="dxa"/>
          </w:tcPr>
          <w:p w14:paraId="6B1E504A" w14:textId="2126D507" w:rsidR="00A66505" w:rsidRPr="00CB583F" w:rsidRDefault="00677283" w:rsidP="00F553F8">
            <w:pPr>
              <w:rPr>
                <w:bCs/>
              </w:rPr>
            </w:pPr>
            <w:r w:rsidRPr="00CB583F">
              <w:rPr>
                <w:bCs/>
              </w:rPr>
              <w:t xml:space="preserve">Spencer can be talkative if </w:t>
            </w:r>
            <w:r w:rsidR="00DF5E97">
              <w:rPr>
                <w:bCs/>
              </w:rPr>
              <w:t xml:space="preserve">he </w:t>
            </w:r>
            <w:r w:rsidRPr="00CB583F">
              <w:rPr>
                <w:bCs/>
              </w:rPr>
              <w:t>needs to.</w:t>
            </w:r>
          </w:p>
        </w:tc>
        <w:tc>
          <w:tcPr>
            <w:tcW w:w="1870" w:type="dxa"/>
          </w:tcPr>
          <w:p w14:paraId="04FB1302" w14:textId="568A8E78" w:rsidR="00A66505" w:rsidRPr="00CB583F" w:rsidRDefault="00677283" w:rsidP="00F553F8">
            <w:pPr>
              <w:rPr>
                <w:bCs/>
              </w:rPr>
            </w:pPr>
            <w:r w:rsidRPr="00CB583F">
              <w:rPr>
                <w:bCs/>
              </w:rPr>
              <w:t>Finley is always energetic and talkative.</w:t>
            </w:r>
          </w:p>
        </w:tc>
      </w:tr>
      <w:tr w:rsidR="00A66505" w:rsidRPr="00093743" w14:paraId="3B45E4F9" w14:textId="77777777" w:rsidTr="00F553F8">
        <w:tc>
          <w:tcPr>
            <w:tcW w:w="1870" w:type="dxa"/>
            <w:vMerge/>
          </w:tcPr>
          <w:p w14:paraId="50978052" w14:textId="77777777" w:rsidR="00A66505" w:rsidRPr="00EC1027" w:rsidRDefault="00A66505" w:rsidP="00F553F8">
            <w:pPr>
              <w:rPr>
                <w:b/>
              </w:rPr>
            </w:pPr>
          </w:p>
        </w:tc>
        <w:tc>
          <w:tcPr>
            <w:tcW w:w="1870" w:type="dxa"/>
          </w:tcPr>
          <w:p w14:paraId="5F22A294" w14:textId="16AB7315" w:rsidR="00A66505" w:rsidRPr="00EC1027" w:rsidRDefault="00EC06E6" w:rsidP="00F553F8">
            <w:pPr>
              <w:rPr>
                <w:bCs/>
                <w:i/>
                <w:iCs/>
              </w:rPr>
            </w:pPr>
            <w:r w:rsidRPr="00EC1027">
              <w:rPr>
                <w:bCs/>
                <w:i/>
                <w:iCs/>
              </w:rPr>
              <w:t>Assertiveness</w:t>
            </w:r>
          </w:p>
        </w:tc>
        <w:tc>
          <w:tcPr>
            <w:tcW w:w="1870" w:type="dxa"/>
          </w:tcPr>
          <w:p w14:paraId="4EC3EAF8" w14:textId="3D78F488" w:rsidR="00A66505" w:rsidRPr="00EC1027" w:rsidRDefault="00677283" w:rsidP="00F553F8">
            <w:pPr>
              <w:rPr>
                <w:bCs/>
              </w:rPr>
            </w:pPr>
            <w:r w:rsidRPr="00EC1027">
              <w:rPr>
                <w:bCs/>
              </w:rPr>
              <w:t xml:space="preserve">When Dylan speaks up, Dylan feels most people </w:t>
            </w:r>
            <w:proofErr w:type="gramStart"/>
            <w:r w:rsidRPr="00EC1027">
              <w:rPr>
                <w:bCs/>
              </w:rPr>
              <w:t>don’t</w:t>
            </w:r>
            <w:proofErr w:type="gramEnd"/>
            <w:r w:rsidRPr="00EC1027">
              <w:rPr>
                <w:bCs/>
              </w:rPr>
              <w:t xml:space="preserve"> take th</w:t>
            </w:r>
            <w:r w:rsidR="00DF5E97">
              <w:rPr>
                <w:bCs/>
              </w:rPr>
              <w:t>eir</w:t>
            </w:r>
            <w:r w:rsidRPr="00EC1027">
              <w:rPr>
                <w:bCs/>
              </w:rPr>
              <w:t xml:space="preserve"> words seriously.</w:t>
            </w:r>
          </w:p>
        </w:tc>
        <w:tc>
          <w:tcPr>
            <w:tcW w:w="1870" w:type="dxa"/>
          </w:tcPr>
          <w:p w14:paraId="4D1A18D0" w14:textId="04F89E0B" w:rsidR="00A66505" w:rsidRPr="00EC1027" w:rsidRDefault="00677283" w:rsidP="00F553F8">
            <w:pPr>
              <w:rPr>
                <w:bCs/>
              </w:rPr>
            </w:pPr>
            <w:r w:rsidRPr="00EC1027">
              <w:rPr>
                <w:bCs/>
              </w:rPr>
              <w:t>Spencer sometimes take</w:t>
            </w:r>
            <w:r w:rsidR="00DF5E97">
              <w:rPr>
                <w:bCs/>
              </w:rPr>
              <w:t>s</w:t>
            </w:r>
            <w:r w:rsidRPr="00EC1027">
              <w:rPr>
                <w:bCs/>
              </w:rPr>
              <w:t xml:space="preserve"> leadership roles but is </w:t>
            </w:r>
            <w:r w:rsidR="007E3A03" w:rsidRPr="00EC1027">
              <w:rPr>
                <w:bCs/>
              </w:rPr>
              <w:t>reli</w:t>
            </w:r>
            <w:r w:rsidR="00935855">
              <w:rPr>
                <w:bCs/>
              </w:rPr>
              <w:t>e</w:t>
            </w:r>
            <w:r w:rsidR="007E3A03" w:rsidRPr="00EC1027">
              <w:rPr>
                <w:bCs/>
              </w:rPr>
              <w:t>ved</w:t>
            </w:r>
            <w:r w:rsidRPr="00EC1027">
              <w:rPr>
                <w:bCs/>
              </w:rPr>
              <w:t xml:space="preserve"> if someone else would like to take the responsibility.</w:t>
            </w:r>
          </w:p>
        </w:tc>
        <w:tc>
          <w:tcPr>
            <w:tcW w:w="1870" w:type="dxa"/>
          </w:tcPr>
          <w:p w14:paraId="7D36D2E7" w14:textId="74F25FBE" w:rsidR="00A66505" w:rsidRPr="00EC1027" w:rsidRDefault="00677283" w:rsidP="00F553F8">
            <w:pPr>
              <w:rPr>
                <w:bCs/>
              </w:rPr>
            </w:pPr>
            <w:r w:rsidRPr="00EC1027">
              <w:rPr>
                <w:bCs/>
              </w:rPr>
              <w:t>Finley is very certain about personal opinions and is capable to convince others.</w:t>
            </w:r>
          </w:p>
        </w:tc>
      </w:tr>
      <w:tr w:rsidR="00A66505" w:rsidRPr="00093743" w14:paraId="25599FB2" w14:textId="77777777" w:rsidTr="00F553F8">
        <w:tc>
          <w:tcPr>
            <w:tcW w:w="1870" w:type="dxa"/>
            <w:vMerge/>
          </w:tcPr>
          <w:p w14:paraId="036E0472" w14:textId="77777777" w:rsidR="00A66505" w:rsidRPr="00EC1027" w:rsidRDefault="00A66505" w:rsidP="00F553F8">
            <w:pPr>
              <w:rPr>
                <w:b/>
              </w:rPr>
            </w:pPr>
          </w:p>
        </w:tc>
        <w:tc>
          <w:tcPr>
            <w:tcW w:w="1870" w:type="dxa"/>
          </w:tcPr>
          <w:p w14:paraId="2EAD30AE" w14:textId="33F4B076" w:rsidR="00A66505" w:rsidRPr="00EC1027" w:rsidRDefault="00EC06E6" w:rsidP="00F553F8">
            <w:pPr>
              <w:rPr>
                <w:bCs/>
                <w:i/>
                <w:iCs/>
              </w:rPr>
            </w:pPr>
            <w:r w:rsidRPr="00EC1027">
              <w:rPr>
                <w:bCs/>
                <w:i/>
                <w:iCs/>
              </w:rPr>
              <w:t>Energy Level</w:t>
            </w:r>
          </w:p>
        </w:tc>
        <w:tc>
          <w:tcPr>
            <w:tcW w:w="1870" w:type="dxa"/>
          </w:tcPr>
          <w:p w14:paraId="45313D95" w14:textId="3BEDCFFA" w:rsidR="00A66505" w:rsidRPr="00EC1027" w:rsidRDefault="00677283" w:rsidP="00F553F8">
            <w:pPr>
              <w:rPr>
                <w:bCs/>
              </w:rPr>
            </w:pPr>
            <w:r w:rsidRPr="00EC1027">
              <w:rPr>
                <w:bCs/>
              </w:rPr>
              <w:t>Dylan is not a passionate person.</w:t>
            </w:r>
          </w:p>
        </w:tc>
        <w:tc>
          <w:tcPr>
            <w:tcW w:w="1870" w:type="dxa"/>
          </w:tcPr>
          <w:p w14:paraId="0D1443B7" w14:textId="436F88C1" w:rsidR="00A66505" w:rsidRPr="00EC1027" w:rsidRDefault="00677283" w:rsidP="00F553F8">
            <w:pPr>
              <w:rPr>
                <w:bCs/>
              </w:rPr>
            </w:pPr>
            <w:r w:rsidRPr="00EC1027">
              <w:rPr>
                <w:bCs/>
              </w:rPr>
              <w:t xml:space="preserve">Spencer actively </w:t>
            </w:r>
            <w:proofErr w:type="gramStart"/>
            <w:r w:rsidRPr="00EC1027">
              <w:rPr>
                <w:bCs/>
              </w:rPr>
              <w:t>work</w:t>
            </w:r>
            <w:proofErr w:type="gramEnd"/>
            <w:r w:rsidRPr="00EC1027">
              <w:rPr>
                <w:bCs/>
              </w:rPr>
              <w:t xml:space="preserve"> on the projects that </w:t>
            </w:r>
            <w:r w:rsidRPr="00EC1027">
              <w:rPr>
                <w:bCs/>
              </w:rPr>
              <w:lastRenderedPageBreak/>
              <w:t>feels interesting but put less energy on the ones Spencer doesn’t care that much</w:t>
            </w:r>
            <w:r w:rsidR="008450C0">
              <w:rPr>
                <w:bCs/>
              </w:rPr>
              <w:t xml:space="preserve"> about</w:t>
            </w:r>
            <w:r w:rsidRPr="00EC1027">
              <w:rPr>
                <w:bCs/>
              </w:rPr>
              <w:t>.</w:t>
            </w:r>
          </w:p>
        </w:tc>
        <w:tc>
          <w:tcPr>
            <w:tcW w:w="1870" w:type="dxa"/>
          </w:tcPr>
          <w:p w14:paraId="5D767B00" w14:textId="28DE3021" w:rsidR="00A66505" w:rsidRPr="00EC1027" w:rsidRDefault="00677283" w:rsidP="00F553F8">
            <w:pPr>
              <w:rPr>
                <w:bCs/>
              </w:rPr>
            </w:pPr>
            <w:r w:rsidRPr="00EC1027">
              <w:rPr>
                <w:bCs/>
              </w:rPr>
              <w:lastRenderedPageBreak/>
              <w:t>Finley always wake</w:t>
            </w:r>
            <w:r w:rsidR="008450C0">
              <w:rPr>
                <w:bCs/>
              </w:rPr>
              <w:t>s</w:t>
            </w:r>
            <w:r w:rsidRPr="00EC1027">
              <w:rPr>
                <w:bCs/>
              </w:rPr>
              <w:t xml:space="preserve"> up with a list of things to </w:t>
            </w:r>
            <w:r w:rsidRPr="00EC1027">
              <w:rPr>
                <w:bCs/>
              </w:rPr>
              <w:lastRenderedPageBreak/>
              <w:t>do and is enthusiastic about every day.</w:t>
            </w:r>
          </w:p>
        </w:tc>
      </w:tr>
      <w:tr w:rsidR="00623926" w:rsidRPr="00CB583F" w14:paraId="150B0EA6" w14:textId="77777777" w:rsidTr="00F553F8">
        <w:tc>
          <w:tcPr>
            <w:tcW w:w="1870" w:type="dxa"/>
            <w:vMerge w:val="restart"/>
          </w:tcPr>
          <w:p w14:paraId="7A502A54" w14:textId="77777777" w:rsidR="00623926" w:rsidRPr="00CB583F" w:rsidRDefault="00623926" w:rsidP="00623926">
            <w:pPr>
              <w:rPr>
                <w:b/>
              </w:rPr>
            </w:pPr>
            <w:r w:rsidRPr="00CB583F">
              <w:rPr>
                <w:b/>
              </w:rPr>
              <w:t>Vignette set 2</w:t>
            </w:r>
          </w:p>
        </w:tc>
        <w:tc>
          <w:tcPr>
            <w:tcW w:w="1870" w:type="dxa"/>
          </w:tcPr>
          <w:p w14:paraId="7074E155" w14:textId="48B91F46" w:rsidR="00623926" w:rsidRPr="00CB583F" w:rsidRDefault="00623926" w:rsidP="00623926">
            <w:pPr>
              <w:rPr>
                <w:b/>
              </w:rPr>
            </w:pPr>
            <w:r w:rsidRPr="00CB583F">
              <w:rPr>
                <w:bCs/>
                <w:i/>
                <w:iCs/>
              </w:rPr>
              <w:t>Sociability</w:t>
            </w:r>
          </w:p>
        </w:tc>
        <w:tc>
          <w:tcPr>
            <w:tcW w:w="1870" w:type="dxa"/>
          </w:tcPr>
          <w:p w14:paraId="4EF56DCB" w14:textId="6EE9178F" w:rsidR="00623926" w:rsidRPr="00CB583F" w:rsidRDefault="00F9284E" w:rsidP="00623926">
            <w:pPr>
              <w:rPr>
                <w:bCs/>
              </w:rPr>
            </w:pPr>
            <w:r w:rsidRPr="00CB583F">
              <w:rPr>
                <w:bCs/>
              </w:rPr>
              <w:t>Blair is the person who play</w:t>
            </w:r>
            <w:r w:rsidR="008450C0">
              <w:rPr>
                <w:bCs/>
              </w:rPr>
              <w:t>s</w:t>
            </w:r>
            <w:r w:rsidRPr="00CB583F">
              <w:rPr>
                <w:bCs/>
              </w:rPr>
              <w:t xml:space="preserve"> with their phone the whole time </w:t>
            </w:r>
            <w:r w:rsidR="009D445F" w:rsidRPr="00CB583F">
              <w:rPr>
                <w:bCs/>
              </w:rPr>
              <w:t>at parties</w:t>
            </w:r>
            <w:r w:rsidRPr="00CB583F">
              <w:rPr>
                <w:bCs/>
              </w:rPr>
              <w:t>,</w:t>
            </w:r>
          </w:p>
        </w:tc>
        <w:tc>
          <w:tcPr>
            <w:tcW w:w="1870" w:type="dxa"/>
          </w:tcPr>
          <w:p w14:paraId="3881DE96" w14:textId="746E62F2" w:rsidR="00623926" w:rsidRPr="00CB583F" w:rsidRDefault="009E1E10" w:rsidP="00623926">
            <w:pPr>
              <w:rPr>
                <w:bCs/>
              </w:rPr>
            </w:pPr>
            <w:r w:rsidRPr="00CB583F">
              <w:rPr>
                <w:bCs/>
              </w:rPr>
              <w:t>Avis</w:t>
            </w:r>
            <w:r w:rsidR="00623926" w:rsidRPr="00CB583F">
              <w:rPr>
                <w:bCs/>
              </w:rPr>
              <w:t xml:space="preserve"> </w:t>
            </w:r>
            <w:r w:rsidR="008E5E5C" w:rsidRPr="00CB583F">
              <w:rPr>
                <w:bCs/>
              </w:rPr>
              <w:t>needs some alone time after going out with friends.</w:t>
            </w:r>
          </w:p>
        </w:tc>
        <w:tc>
          <w:tcPr>
            <w:tcW w:w="1870" w:type="dxa"/>
          </w:tcPr>
          <w:p w14:paraId="6944F229" w14:textId="1DC2F5FE" w:rsidR="00623926" w:rsidRPr="00CB583F" w:rsidRDefault="00623926" w:rsidP="00623926">
            <w:pPr>
              <w:rPr>
                <w:bCs/>
              </w:rPr>
            </w:pPr>
            <w:r w:rsidRPr="00CB583F">
              <w:rPr>
                <w:bCs/>
              </w:rPr>
              <w:t>Friends would always invite Finley to parties and group events</w:t>
            </w:r>
            <w:r w:rsidR="001A3417">
              <w:rPr>
                <w:bCs/>
              </w:rPr>
              <w:t xml:space="preserve"> because they always say yes to going</w:t>
            </w:r>
            <w:r w:rsidRPr="00CB583F">
              <w:rPr>
                <w:bCs/>
              </w:rPr>
              <w:t>.</w:t>
            </w:r>
          </w:p>
        </w:tc>
      </w:tr>
      <w:tr w:rsidR="00623926" w:rsidRPr="00093743" w14:paraId="17AF30A2" w14:textId="77777777" w:rsidTr="00F553F8">
        <w:tc>
          <w:tcPr>
            <w:tcW w:w="1870" w:type="dxa"/>
            <w:vMerge/>
          </w:tcPr>
          <w:p w14:paraId="643DC487" w14:textId="77777777" w:rsidR="00623926" w:rsidRPr="00EC1027" w:rsidRDefault="00623926" w:rsidP="00623926">
            <w:pPr>
              <w:rPr>
                <w:b/>
              </w:rPr>
            </w:pPr>
          </w:p>
        </w:tc>
        <w:tc>
          <w:tcPr>
            <w:tcW w:w="1870" w:type="dxa"/>
          </w:tcPr>
          <w:p w14:paraId="30A96129" w14:textId="51FFA07C" w:rsidR="00623926" w:rsidRPr="00EC1027" w:rsidRDefault="00623926" w:rsidP="00623926">
            <w:pPr>
              <w:rPr>
                <w:b/>
              </w:rPr>
            </w:pPr>
            <w:r w:rsidRPr="00EC1027">
              <w:rPr>
                <w:bCs/>
                <w:i/>
                <w:iCs/>
              </w:rPr>
              <w:t>Assertiveness</w:t>
            </w:r>
          </w:p>
        </w:tc>
        <w:tc>
          <w:tcPr>
            <w:tcW w:w="1870" w:type="dxa"/>
          </w:tcPr>
          <w:p w14:paraId="6D012DDF" w14:textId="7346C5E7" w:rsidR="00623926" w:rsidRPr="00EC1027" w:rsidRDefault="009D445F" w:rsidP="00623926">
            <w:pPr>
              <w:rPr>
                <w:bCs/>
              </w:rPr>
            </w:pPr>
            <w:r w:rsidRPr="00EC1027">
              <w:rPr>
                <w:bCs/>
              </w:rPr>
              <w:t xml:space="preserve">Blair </w:t>
            </w:r>
            <w:r w:rsidR="00FB7597" w:rsidRPr="00EC1027">
              <w:rPr>
                <w:bCs/>
              </w:rPr>
              <w:t>always makes others to make the final decision.</w:t>
            </w:r>
          </w:p>
        </w:tc>
        <w:tc>
          <w:tcPr>
            <w:tcW w:w="1870" w:type="dxa"/>
          </w:tcPr>
          <w:p w14:paraId="6149A4E4" w14:textId="7C8432D3" w:rsidR="00623926" w:rsidRPr="00EC1027" w:rsidRDefault="00AC44AA" w:rsidP="00623926">
            <w:pPr>
              <w:rPr>
                <w:bCs/>
              </w:rPr>
            </w:pPr>
            <w:r w:rsidRPr="00EC1027">
              <w:rPr>
                <w:bCs/>
              </w:rPr>
              <w:t xml:space="preserve">Avis </w:t>
            </w:r>
            <w:r w:rsidR="003B3586" w:rsidRPr="00EC1027">
              <w:rPr>
                <w:bCs/>
              </w:rPr>
              <w:t xml:space="preserve">knows what to do but </w:t>
            </w:r>
            <w:r w:rsidR="004B2A1B" w:rsidRPr="00EC1027">
              <w:rPr>
                <w:bCs/>
              </w:rPr>
              <w:t xml:space="preserve">still </w:t>
            </w:r>
            <w:r w:rsidR="003B3586" w:rsidRPr="00EC1027">
              <w:rPr>
                <w:bCs/>
              </w:rPr>
              <w:t>prefers to have others take charge.</w:t>
            </w:r>
          </w:p>
        </w:tc>
        <w:tc>
          <w:tcPr>
            <w:tcW w:w="1870" w:type="dxa"/>
          </w:tcPr>
          <w:p w14:paraId="6147B9C9" w14:textId="1A108722" w:rsidR="00623926" w:rsidRPr="00EC1027" w:rsidRDefault="00EB4710" w:rsidP="00623926">
            <w:pPr>
              <w:rPr>
                <w:bCs/>
              </w:rPr>
            </w:pPr>
            <w:r w:rsidRPr="00EB4710">
              <w:rPr>
                <w:bCs/>
              </w:rPr>
              <w:t>Finley always makes final decisions to group events/club activities.</w:t>
            </w:r>
          </w:p>
        </w:tc>
      </w:tr>
      <w:tr w:rsidR="00623926" w:rsidRPr="00093743" w14:paraId="3E7D0872" w14:textId="77777777" w:rsidTr="00F553F8">
        <w:tc>
          <w:tcPr>
            <w:tcW w:w="1870" w:type="dxa"/>
            <w:vMerge/>
          </w:tcPr>
          <w:p w14:paraId="36E97DCF" w14:textId="77777777" w:rsidR="00623926" w:rsidRPr="00EC1027" w:rsidRDefault="00623926" w:rsidP="00623926">
            <w:pPr>
              <w:rPr>
                <w:b/>
              </w:rPr>
            </w:pPr>
          </w:p>
        </w:tc>
        <w:tc>
          <w:tcPr>
            <w:tcW w:w="1870" w:type="dxa"/>
          </w:tcPr>
          <w:p w14:paraId="368C4890" w14:textId="1BCDCB93" w:rsidR="00623926" w:rsidRPr="00EC1027" w:rsidRDefault="00623926" w:rsidP="00623926">
            <w:pPr>
              <w:rPr>
                <w:b/>
              </w:rPr>
            </w:pPr>
            <w:r w:rsidRPr="00EC1027">
              <w:rPr>
                <w:bCs/>
                <w:i/>
                <w:iCs/>
              </w:rPr>
              <w:t>Energy Level</w:t>
            </w:r>
          </w:p>
        </w:tc>
        <w:tc>
          <w:tcPr>
            <w:tcW w:w="1870" w:type="dxa"/>
          </w:tcPr>
          <w:p w14:paraId="3EC89866" w14:textId="40978D1D" w:rsidR="00623926" w:rsidRPr="00EC1027" w:rsidRDefault="0067588C" w:rsidP="00623926">
            <w:pPr>
              <w:rPr>
                <w:bCs/>
              </w:rPr>
            </w:pPr>
            <w:r w:rsidRPr="00EC1027">
              <w:rPr>
                <w:bCs/>
              </w:rPr>
              <w:t>Blair</w:t>
            </w:r>
            <w:r w:rsidR="00623926" w:rsidRPr="00EC1027">
              <w:rPr>
                <w:bCs/>
              </w:rPr>
              <w:t xml:space="preserve"> cannot think of a life goal or something </w:t>
            </w:r>
            <w:r w:rsidR="00DA7D0E" w:rsidRPr="00EC1027">
              <w:rPr>
                <w:bCs/>
              </w:rPr>
              <w:t>Blair</w:t>
            </w:r>
            <w:r w:rsidR="00623926" w:rsidRPr="00EC1027">
              <w:rPr>
                <w:bCs/>
              </w:rPr>
              <w:t xml:space="preserve"> really wants.</w:t>
            </w:r>
          </w:p>
        </w:tc>
        <w:tc>
          <w:tcPr>
            <w:tcW w:w="1870" w:type="dxa"/>
          </w:tcPr>
          <w:p w14:paraId="308B63F6" w14:textId="5DACCA8B" w:rsidR="00623926" w:rsidRPr="00EC1027" w:rsidRDefault="0036230A" w:rsidP="00623926">
            <w:pPr>
              <w:rPr>
                <w:bCs/>
              </w:rPr>
            </w:pPr>
            <w:r w:rsidRPr="00EC1027">
              <w:rPr>
                <w:bCs/>
              </w:rPr>
              <w:t>Avis often feels excited but seldom show</w:t>
            </w:r>
            <w:r w:rsidR="00735306">
              <w:rPr>
                <w:bCs/>
              </w:rPr>
              <w:t>s</w:t>
            </w:r>
            <w:r w:rsidRPr="00EC1027">
              <w:rPr>
                <w:bCs/>
              </w:rPr>
              <w:t xml:space="preserve"> the</w:t>
            </w:r>
            <w:r w:rsidR="00735306">
              <w:rPr>
                <w:bCs/>
              </w:rPr>
              <w:t>ir</w:t>
            </w:r>
            <w:r w:rsidRPr="00EC1027">
              <w:rPr>
                <w:bCs/>
              </w:rPr>
              <w:t xml:space="preserve"> enthusiasm in front of other people.</w:t>
            </w:r>
          </w:p>
        </w:tc>
        <w:tc>
          <w:tcPr>
            <w:tcW w:w="1870" w:type="dxa"/>
          </w:tcPr>
          <w:p w14:paraId="6E86A536" w14:textId="1465F28E" w:rsidR="00623926" w:rsidRPr="00EC1027" w:rsidRDefault="004439FF" w:rsidP="00623926">
            <w:pPr>
              <w:rPr>
                <w:bCs/>
              </w:rPr>
            </w:pPr>
            <w:r w:rsidRPr="00EC1027">
              <w:rPr>
                <w:bCs/>
              </w:rPr>
              <w:t xml:space="preserve">Finley </w:t>
            </w:r>
            <w:r w:rsidR="00473DED" w:rsidRPr="00EC1027">
              <w:rPr>
                <w:bCs/>
              </w:rPr>
              <w:t xml:space="preserve">is very passionate about their </w:t>
            </w:r>
            <w:r w:rsidRPr="00EC1027">
              <w:rPr>
                <w:bCs/>
              </w:rPr>
              <w:t>job</w:t>
            </w:r>
            <w:r w:rsidR="00473DED" w:rsidRPr="00EC1027">
              <w:rPr>
                <w:bCs/>
              </w:rPr>
              <w:t xml:space="preserve"> and is willing to work extra hours on the task </w:t>
            </w:r>
            <w:r w:rsidRPr="00EC1027">
              <w:rPr>
                <w:bCs/>
              </w:rPr>
              <w:t>until finishing it</w:t>
            </w:r>
            <w:r w:rsidR="00473DED" w:rsidRPr="00EC1027">
              <w:rPr>
                <w:bCs/>
              </w:rPr>
              <w:t>.</w:t>
            </w:r>
          </w:p>
        </w:tc>
      </w:tr>
      <w:tr w:rsidR="00623926" w:rsidRPr="00CB583F" w14:paraId="73B249CB" w14:textId="77777777" w:rsidTr="00F553F8">
        <w:tc>
          <w:tcPr>
            <w:tcW w:w="1870" w:type="dxa"/>
            <w:vMerge w:val="restart"/>
          </w:tcPr>
          <w:p w14:paraId="5DB9D2C2" w14:textId="77777777" w:rsidR="00623926" w:rsidRPr="00CB583F" w:rsidRDefault="00623926" w:rsidP="00623926">
            <w:pPr>
              <w:rPr>
                <w:b/>
              </w:rPr>
            </w:pPr>
            <w:r w:rsidRPr="00CB583F">
              <w:rPr>
                <w:b/>
              </w:rPr>
              <w:t>Vignette set 3</w:t>
            </w:r>
          </w:p>
        </w:tc>
        <w:tc>
          <w:tcPr>
            <w:tcW w:w="1870" w:type="dxa"/>
          </w:tcPr>
          <w:p w14:paraId="3CD7320C" w14:textId="48189C82" w:rsidR="00623926" w:rsidRPr="00CB583F" w:rsidRDefault="00623926" w:rsidP="00623926">
            <w:pPr>
              <w:rPr>
                <w:b/>
              </w:rPr>
            </w:pPr>
            <w:r w:rsidRPr="00CB583F">
              <w:rPr>
                <w:bCs/>
                <w:i/>
                <w:iCs/>
              </w:rPr>
              <w:t>Sociability</w:t>
            </w:r>
          </w:p>
        </w:tc>
        <w:tc>
          <w:tcPr>
            <w:tcW w:w="1870" w:type="dxa"/>
          </w:tcPr>
          <w:p w14:paraId="26A7BA79" w14:textId="5AC347F4" w:rsidR="00623926" w:rsidRPr="00CB583F" w:rsidRDefault="001A0648" w:rsidP="00623926">
            <w:pPr>
              <w:rPr>
                <w:bCs/>
              </w:rPr>
            </w:pPr>
            <w:r w:rsidRPr="00CB583F">
              <w:rPr>
                <w:bCs/>
              </w:rPr>
              <w:t>K</w:t>
            </w:r>
            <w:r w:rsidR="009737D1" w:rsidRPr="00CB583F">
              <w:rPr>
                <w:bCs/>
              </w:rPr>
              <w:t xml:space="preserve">elly </w:t>
            </w:r>
            <w:r w:rsidR="00FE077C" w:rsidRPr="00CB583F">
              <w:rPr>
                <w:bCs/>
              </w:rPr>
              <w:t>always speaks in a low volume and tends to avoid eye contact when talking with people.</w:t>
            </w:r>
          </w:p>
        </w:tc>
        <w:tc>
          <w:tcPr>
            <w:tcW w:w="1870" w:type="dxa"/>
          </w:tcPr>
          <w:p w14:paraId="0BA96BB5" w14:textId="3D28D4E5" w:rsidR="00623926" w:rsidRPr="00CB583F" w:rsidRDefault="004439FF" w:rsidP="00623926">
            <w:pPr>
              <w:rPr>
                <w:bCs/>
              </w:rPr>
            </w:pPr>
            <w:r w:rsidRPr="00CB583F">
              <w:rPr>
                <w:bCs/>
              </w:rPr>
              <w:t xml:space="preserve">Ellery </w:t>
            </w:r>
            <w:r w:rsidR="00623926" w:rsidRPr="00CB583F">
              <w:rPr>
                <w:bCs/>
              </w:rPr>
              <w:t xml:space="preserve">is </w:t>
            </w:r>
            <w:r w:rsidR="001C18BB" w:rsidRPr="00CB583F">
              <w:rPr>
                <w:bCs/>
              </w:rPr>
              <w:t xml:space="preserve">only </w:t>
            </w:r>
            <w:r w:rsidR="00623926" w:rsidRPr="00CB583F">
              <w:rPr>
                <w:bCs/>
              </w:rPr>
              <w:t>talkative around family and close friends.</w:t>
            </w:r>
          </w:p>
        </w:tc>
        <w:tc>
          <w:tcPr>
            <w:tcW w:w="1870" w:type="dxa"/>
          </w:tcPr>
          <w:p w14:paraId="7D95B79F" w14:textId="09262D37" w:rsidR="00623926" w:rsidRPr="00CB583F" w:rsidRDefault="00E929CA" w:rsidP="00623926">
            <w:pPr>
              <w:rPr>
                <w:bCs/>
              </w:rPr>
            </w:pPr>
            <w:r w:rsidRPr="00CB583F">
              <w:rPr>
                <w:bCs/>
              </w:rPr>
              <w:t>Joe</w:t>
            </w:r>
            <w:r w:rsidR="00623926" w:rsidRPr="00CB583F">
              <w:rPr>
                <w:bCs/>
              </w:rPr>
              <w:t xml:space="preserve"> </w:t>
            </w:r>
            <w:r w:rsidR="005B15BC">
              <w:rPr>
                <w:rFonts w:hint="eastAsia"/>
                <w:bCs/>
              </w:rPr>
              <w:t>needs</w:t>
            </w:r>
            <w:r w:rsidR="005B15BC">
              <w:rPr>
                <w:bCs/>
              </w:rPr>
              <w:t xml:space="preserve"> to have lunch with coworkers every day, otherwise Joe feels lonely</w:t>
            </w:r>
            <w:r w:rsidR="00623926" w:rsidRPr="00CB583F">
              <w:rPr>
                <w:bCs/>
              </w:rPr>
              <w:t>.</w:t>
            </w:r>
          </w:p>
        </w:tc>
      </w:tr>
      <w:tr w:rsidR="00623926" w:rsidRPr="00093743" w14:paraId="1D8E00E5" w14:textId="77777777" w:rsidTr="00F553F8">
        <w:tc>
          <w:tcPr>
            <w:tcW w:w="1870" w:type="dxa"/>
            <w:vMerge/>
          </w:tcPr>
          <w:p w14:paraId="19C5D47A" w14:textId="77777777" w:rsidR="00623926" w:rsidRPr="00EC1027" w:rsidRDefault="00623926" w:rsidP="00623926">
            <w:pPr>
              <w:rPr>
                <w:b/>
              </w:rPr>
            </w:pPr>
          </w:p>
        </w:tc>
        <w:tc>
          <w:tcPr>
            <w:tcW w:w="1870" w:type="dxa"/>
          </w:tcPr>
          <w:p w14:paraId="55751D2B" w14:textId="6C6C4089" w:rsidR="00623926" w:rsidRPr="00EC1027" w:rsidRDefault="00623926" w:rsidP="00623926">
            <w:pPr>
              <w:rPr>
                <w:b/>
              </w:rPr>
            </w:pPr>
            <w:r w:rsidRPr="00EC1027">
              <w:rPr>
                <w:bCs/>
                <w:i/>
                <w:iCs/>
              </w:rPr>
              <w:t>Assertiveness</w:t>
            </w:r>
          </w:p>
        </w:tc>
        <w:tc>
          <w:tcPr>
            <w:tcW w:w="1870" w:type="dxa"/>
          </w:tcPr>
          <w:p w14:paraId="08ECD417" w14:textId="19CA0922" w:rsidR="00623926" w:rsidRPr="00EC1027" w:rsidRDefault="00FE077C" w:rsidP="00623926">
            <w:pPr>
              <w:rPr>
                <w:bCs/>
              </w:rPr>
            </w:pPr>
            <w:r w:rsidRPr="00EC1027">
              <w:rPr>
                <w:bCs/>
              </w:rPr>
              <w:t xml:space="preserve">Kelly </w:t>
            </w:r>
            <w:r w:rsidR="00196395" w:rsidRPr="00EC1027">
              <w:rPr>
                <w:bCs/>
              </w:rPr>
              <w:t>tends to be the follower in a group and seldom speaks up.</w:t>
            </w:r>
          </w:p>
        </w:tc>
        <w:tc>
          <w:tcPr>
            <w:tcW w:w="1870" w:type="dxa"/>
          </w:tcPr>
          <w:p w14:paraId="00912531" w14:textId="0D29EF7A" w:rsidR="00623926" w:rsidRPr="00EC1027" w:rsidRDefault="00830AEA" w:rsidP="00623926">
            <w:pPr>
              <w:rPr>
                <w:bCs/>
              </w:rPr>
            </w:pPr>
            <w:r w:rsidRPr="00EC1027">
              <w:rPr>
                <w:bCs/>
              </w:rPr>
              <w:t xml:space="preserve">Although </w:t>
            </w:r>
            <w:r w:rsidR="00E929CA" w:rsidRPr="00EC1027">
              <w:rPr>
                <w:bCs/>
              </w:rPr>
              <w:t>Ellery</w:t>
            </w:r>
            <w:r w:rsidRPr="00EC1027">
              <w:rPr>
                <w:bCs/>
              </w:rPr>
              <w:t xml:space="preserve"> likes taking initiatives, </w:t>
            </w:r>
            <w:r w:rsidR="00E929CA" w:rsidRPr="00EC1027">
              <w:rPr>
                <w:bCs/>
              </w:rPr>
              <w:t xml:space="preserve">Ellery </w:t>
            </w:r>
            <w:r w:rsidRPr="00EC1027">
              <w:rPr>
                <w:bCs/>
              </w:rPr>
              <w:t>does not mind stepping back and tak</w:t>
            </w:r>
            <w:r w:rsidR="00841514">
              <w:rPr>
                <w:bCs/>
              </w:rPr>
              <w:t>ing</w:t>
            </w:r>
            <w:r w:rsidRPr="00EC1027">
              <w:rPr>
                <w:bCs/>
              </w:rPr>
              <w:t xml:space="preserve"> people’s suggestions.</w:t>
            </w:r>
          </w:p>
        </w:tc>
        <w:tc>
          <w:tcPr>
            <w:tcW w:w="1870" w:type="dxa"/>
          </w:tcPr>
          <w:p w14:paraId="5B4C6A11" w14:textId="1AF0671B" w:rsidR="00623926" w:rsidRPr="00EC1027" w:rsidRDefault="00830AEA" w:rsidP="00623926">
            <w:pPr>
              <w:rPr>
                <w:bCs/>
              </w:rPr>
            </w:pPr>
            <w:r w:rsidRPr="00EC1027">
              <w:rPr>
                <w:bCs/>
              </w:rPr>
              <w:t xml:space="preserve">People consider </w:t>
            </w:r>
            <w:r w:rsidR="00E929CA" w:rsidRPr="00EC1027">
              <w:rPr>
                <w:bCs/>
              </w:rPr>
              <w:t>Joe</w:t>
            </w:r>
            <w:r w:rsidRPr="00EC1027">
              <w:rPr>
                <w:bCs/>
              </w:rPr>
              <w:t xml:space="preserve"> as a very persuasive person.</w:t>
            </w:r>
          </w:p>
        </w:tc>
      </w:tr>
      <w:tr w:rsidR="00623926" w:rsidRPr="00093743" w14:paraId="0358394F" w14:textId="77777777" w:rsidTr="00F553F8">
        <w:tc>
          <w:tcPr>
            <w:tcW w:w="1870" w:type="dxa"/>
            <w:vMerge/>
          </w:tcPr>
          <w:p w14:paraId="6BC513A7" w14:textId="77777777" w:rsidR="00623926" w:rsidRPr="00EC1027" w:rsidRDefault="00623926" w:rsidP="00623926">
            <w:pPr>
              <w:rPr>
                <w:b/>
              </w:rPr>
            </w:pPr>
          </w:p>
        </w:tc>
        <w:tc>
          <w:tcPr>
            <w:tcW w:w="1870" w:type="dxa"/>
          </w:tcPr>
          <w:p w14:paraId="028FCBEF" w14:textId="3B0A7FD4" w:rsidR="00623926" w:rsidRPr="00EC1027" w:rsidRDefault="00623926" w:rsidP="00623926">
            <w:pPr>
              <w:rPr>
                <w:b/>
              </w:rPr>
            </w:pPr>
            <w:r w:rsidRPr="00EC1027">
              <w:rPr>
                <w:bCs/>
                <w:i/>
                <w:iCs/>
              </w:rPr>
              <w:t>Energy Level</w:t>
            </w:r>
          </w:p>
        </w:tc>
        <w:tc>
          <w:tcPr>
            <w:tcW w:w="1870" w:type="dxa"/>
          </w:tcPr>
          <w:p w14:paraId="618F306B" w14:textId="47E2B013" w:rsidR="00623926" w:rsidRPr="00EC1027" w:rsidRDefault="00196395" w:rsidP="00623926">
            <w:pPr>
              <w:rPr>
                <w:bCs/>
              </w:rPr>
            </w:pPr>
            <w:r w:rsidRPr="00EC1027">
              <w:rPr>
                <w:bCs/>
              </w:rPr>
              <w:t>Kelly does not have any favorite sports or outdoor activit</w:t>
            </w:r>
            <w:r w:rsidR="00841514">
              <w:rPr>
                <w:bCs/>
              </w:rPr>
              <w:t>ies</w:t>
            </w:r>
            <w:r w:rsidRPr="00EC1027">
              <w:rPr>
                <w:bCs/>
              </w:rPr>
              <w:t>.</w:t>
            </w:r>
          </w:p>
        </w:tc>
        <w:tc>
          <w:tcPr>
            <w:tcW w:w="1870" w:type="dxa"/>
          </w:tcPr>
          <w:p w14:paraId="4D41533D" w14:textId="6782D843" w:rsidR="00623926" w:rsidRPr="00EC1027" w:rsidRDefault="00196395" w:rsidP="00623926">
            <w:pPr>
              <w:rPr>
                <w:bCs/>
              </w:rPr>
            </w:pPr>
            <w:r w:rsidRPr="00EC1027">
              <w:rPr>
                <w:bCs/>
              </w:rPr>
              <w:t xml:space="preserve">Ellery </w:t>
            </w:r>
            <w:r w:rsidR="000F5A67" w:rsidRPr="00EC1027">
              <w:rPr>
                <w:bCs/>
              </w:rPr>
              <w:t xml:space="preserve">tries to avoid any social events that </w:t>
            </w:r>
            <w:r w:rsidR="00841514">
              <w:rPr>
                <w:bCs/>
              </w:rPr>
              <w:t>are</w:t>
            </w:r>
            <w:r w:rsidR="000F5A67" w:rsidRPr="00EC1027">
              <w:rPr>
                <w:bCs/>
              </w:rPr>
              <w:t xml:space="preserve"> later than 9 PM.</w:t>
            </w:r>
          </w:p>
        </w:tc>
        <w:tc>
          <w:tcPr>
            <w:tcW w:w="1870" w:type="dxa"/>
          </w:tcPr>
          <w:p w14:paraId="5E2317E3" w14:textId="59FAC1FE" w:rsidR="00623926" w:rsidRPr="00EC1027" w:rsidRDefault="000F5A67" w:rsidP="00623926">
            <w:pPr>
              <w:rPr>
                <w:bCs/>
              </w:rPr>
            </w:pPr>
            <w:r w:rsidRPr="00EC1027">
              <w:rPr>
                <w:bCs/>
              </w:rPr>
              <w:t xml:space="preserve">Joe is </w:t>
            </w:r>
            <w:r w:rsidR="00BD2C49" w:rsidRPr="00EC1027">
              <w:rPr>
                <w:bCs/>
              </w:rPr>
              <w:t xml:space="preserve">always </w:t>
            </w:r>
            <w:r w:rsidRPr="00EC1027">
              <w:rPr>
                <w:bCs/>
              </w:rPr>
              <w:t>eager to try out new things.</w:t>
            </w:r>
          </w:p>
        </w:tc>
      </w:tr>
      <w:tr w:rsidR="00623926" w:rsidRPr="00CB583F" w14:paraId="1B860104" w14:textId="77777777" w:rsidTr="00F553F8">
        <w:tc>
          <w:tcPr>
            <w:tcW w:w="1870" w:type="dxa"/>
            <w:vMerge w:val="restart"/>
          </w:tcPr>
          <w:p w14:paraId="6A9B3701" w14:textId="77777777" w:rsidR="00623926" w:rsidRPr="00CB583F" w:rsidRDefault="00623926" w:rsidP="00623926">
            <w:pPr>
              <w:rPr>
                <w:b/>
              </w:rPr>
            </w:pPr>
            <w:r w:rsidRPr="00CB583F">
              <w:rPr>
                <w:b/>
              </w:rPr>
              <w:lastRenderedPageBreak/>
              <w:t>Vignette set 4</w:t>
            </w:r>
          </w:p>
        </w:tc>
        <w:tc>
          <w:tcPr>
            <w:tcW w:w="1870" w:type="dxa"/>
          </w:tcPr>
          <w:p w14:paraId="5F9A211D" w14:textId="527DE70F" w:rsidR="00623926" w:rsidRPr="00CB583F" w:rsidRDefault="00623926" w:rsidP="00623926">
            <w:pPr>
              <w:rPr>
                <w:b/>
              </w:rPr>
            </w:pPr>
            <w:r w:rsidRPr="00CB583F">
              <w:rPr>
                <w:bCs/>
                <w:i/>
                <w:iCs/>
              </w:rPr>
              <w:t>Sociability</w:t>
            </w:r>
          </w:p>
        </w:tc>
        <w:tc>
          <w:tcPr>
            <w:tcW w:w="1870" w:type="dxa"/>
          </w:tcPr>
          <w:p w14:paraId="36F54A20" w14:textId="21AF6758" w:rsidR="00623926" w:rsidRPr="00CB583F" w:rsidRDefault="00D57073" w:rsidP="00623926">
            <w:pPr>
              <w:rPr>
                <w:bCs/>
              </w:rPr>
            </w:pPr>
            <w:r w:rsidRPr="00CB583F">
              <w:rPr>
                <w:bCs/>
              </w:rPr>
              <w:t xml:space="preserve">Kaden </w:t>
            </w:r>
            <w:r w:rsidR="00F92F26" w:rsidRPr="00CB583F">
              <w:rPr>
                <w:bCs/>
              </w:rPr>
              <w:t>seldom initiate</w:t>
            </w:r>
            <w:r w:rsidR="00841514">
              <w:rPr>
                <w:bCs/>
              </w:rPr>
              <w:t>s</w:t>
            </w:r>
            <w:r w:rsidR="00F92F26" w:rsidRPr="00CB583F">
              <w:rPr>
                <w:bCs/>
              </w:rPr>
              <w:t xml:space="preserve"> conversation with people.</w:t>
            </w:r>
          </w:p>
        </w:tc>
        <w:tc>
          <w:tcPr>
            <w:tcW w:w="1870" w:type="dxa"/>
          </w:tcPr>
          <w:p w14:paraId="7B297960" w14:textId="6C095ED2" w:rsidR="00623926" w:rsidRPr="00CB583F" w:rsidRDefault="00CB4C6F" w:rsidP="00623926">
            <w:pPr>
              <w:rPr>
                <w:bCs/>
              </w:rPr>
            </w:pPr>
            <w:r w:rsidRPr="00CB583F">
              <w:rPr>
                <w:bCs/>
              </w:rPr>
              <w:t>Merit</w:t>
            </w:r>
            <w:r w:rsidR="0019689D" w:rsidRPr="00CB583F">
              <w:rPr>
                <w:bCs/>
              </w:rPr>
              <w:t xml:space="preserve"> </w:t>
            </w:r>
            <w:r w:rsidR="00542314" w:rsidRPr="00CB583F">
              <w:rPr>
                <w:bCs/>
              </w:rPr>
              <w:t>can be talkative around the right groups of people but keep</w:t>
            </w:r>
            <w:r w:rsidR="00BF1EA2">
              <w:rPr>
                <w:bCs/>
              </w:rPr>
              <w:t>s</w:t>
            </w:r>
            <w:r w:rsidR="00542314" w:rsidRPr="00CB583F">
              <w:rPr>
                <w:bCs/>
              </w:rPr>
              <w:t xml:space="preserve"> quiet when Merit thinks there is nothing to talk about.</w:t>
            </w:r>
          </w:p>
        </w:tc>
        <w:tc>
          <w:tcPr>
            <w:tcW w:w="1870" w:type="dxa"/>
          </w:tcPr>
          <w:p w14:paraId="01224A38" w14:textId="71AF7CC0" w:rsidR="00623926" w:rsidRPr="00CB583F" w:rsidRDefault="00FF7316" w:rsidP="00623926">
            <w:pPr>
              <w:rPr>
                <w:bCs/>
              </w:rPr>
            </w:pPr>
            <w:r w:rsidRPr="00CB583F">
              <w:rPr>
                <w:bCs/>
              </w:rPr>
              <w:t xml:space="preserve">Kennedy is </w:t>
            </w:r>
            <w:r w:rsidR="005F473B" w:rsidRPr="00CB583F">
              <w:rPr>
                <w:bCs/>
              </w:rPr>
              <w:t xml:space="preserve">always the spokesperson in a group </w:t>
            </w:r>
            <w:r w:rsidR="00BF1EA2">
              <w:rPr>
                <w:bCs/>
              </w:rPr>
              <w:t>and</w:t>
            </w:r>
            <w:r w:rsidR="005F473B" w:rsidRPr="00CB583F">
              <w:rPr>
                <w:bCs/>
              </w:rPr>
              <w:t xml:space="preserve"> finds </w:t>
            </w:r>
            <w:r w:rsidR="00BF1EA2">
              <w:rPr>
                <w:bCs/>
              </w:rPr>
              <w:t xml:space="preserve">it </w:t>
            </w:r>
            <w:r w:rsidR="005F473B" w:rsidRPr="00CB583F">
              <w:rPr>
                <w:bCs/>
              </w:rPr>
              <w:t>easy to share their opinions.</w:t>
            </w:r>
          </w:p>
        </w:tc>
      </w:tr>
      <w:tr w:rsidR="00623926" w:rsidRPr="00093743" w14:paraId="3F28B81A" w14:textId="77777777" w:rsidTr="00F553F8">
        <w:tc>
          <w:tcPr>
            <w:tcW w:w="1870" w:type="dxa"/>
            <w:vMerge/>
          </w:tcPr>
          <w:p w14:paraId="7EE1B28B" w14:textId="77777777" w:rsidR="00623926" w:rsidRPr="00EC1027" w:rsidRDefault="00623926" w:rsidP="00623926">
            <w:pPr>
              <w:rPr>
                <w:b/>
              </w:rPr>
            </w:pPr>
          </w:p>
        </w:tc>
        <w:tc>
          <w:tcPr>
            <w:tcW w:w="1870" w:type="dxa"/>
          </w:tcPr>
          <w:p w14:paraId="338B7DC3" w14:textId="3F8F9278" w:rsidR="00623926" w:rsidRPr="00EC1027" w:rsidRDefault="00623926" w:rsidP="00623926">
            <w:pPr>
              <w:rPr>
                <w:b/>
              </w:rPr>
            </w:pPr>
            <w:r w:rsidRPr="00EC1027">
              <w:rPr>
                <w:bCs/>
                <w:i/>
                <w:iCs/>
              </w:rPr>
              <w:t>Assertiveness</w:t>
            </w:r>
          </w:p>
        </w:tc>
        <w:tc>
          <w:tcPr>
            <w:tcW w:w="1870" w:type="dxa"/>
          </w:tcPr>
          <w:p w14:paraId="09647C6F" w14:textId="0FAC1000" w:rsidR="00623926" w:rsidRPr="00EC1027" w:rsidRDefault="00F92F26" w:rsidP="00623926">
            <w:pPr>
              <w:rPr>
                <w:bCs/>
              </w:rPr>
            </w:pPr>
            <w:r w:rsidRPr="00EC1027">
              <w:rPr>
                <w:bCs/>
              </w:rPr>
              <w:t xml:space="preserve">Kaden </w:t>
            </w:r>
            <w:proofErr w:type="gramStart"/>
            <w:r w:rsidR="008B490B" w:rsidRPr="00EC1027">
              <w:rPr>
                <w:bCs/>
              </w:rPr>
              <w:t xml:space="preserve">changes </w:t>
            </w:r>
            <w:r w:rsidR="00BF1EA2">
              <w:rPr>
                <w:bCs/>
              </w:rPr>
              <w:t xml:space="preserve"> their</w:t>
            </w:r>
            <w:proofErr w:type="gramEnd"/>
            <w:r w:rsidR="00BF1EA2">
              <w:rPr>
                <w:bCs/>
              </w:rPr>
              <w:t xml:space="preserve"> </w:t>
            </w:r>
            <w:r w:rsidR="008B490B" w:rsidRPr="00EC1027">
              <w:rPr>
                <w:bCs/>
              </w:rPr>
              <w:t>idea</w:t>
            </w:r>
            <w:r w:rsidR="00BF1EA2">
              <w:rPr>
                <w:bCs/>
              </w:rPr>
              <w:t>s</w:t>
            </w:r>
            <w:r w:rsidR="008B490B" w:rsidRPr="00EC1027">
              <w:rPr>
                <w:bCs/>
              </w:rPr>
              <w:t xml:space="preserve"> or opinion easily </w:t>
            </w:r>
            <w:r w:rsidR="00B422D3" w:rsidRPr="00EC1027">
              <w:rPr>
                <w:bCs/>
              </w:rPr>
              <w:t>when someone else says something differently.</w:t>
            </w:r>
          </w:p>
        </w:tc>
        <w:tc>
          <w:tcPr>
            <w:tcW w:w="1870" w:type="dxa"/>
          </w:tcPr>
          <w:p w14:paraId="6F065296" w14:textId="69A4AD7B" w:rsidR="00623926" w:rsidRPr="00EC1027" w:rsidRDefault="00317DC2" w:rsidP="00623926">
            <w:pPr>
              <w:rPr>
                <w:bCs/>
              </w:rPr>
            </w:pPr>
            <w:r w:rsidRPr="00EC1027">
              <w:rPr>
                <w:bCs/>
              </w:rPr>
              <w:t xml:space="preserve">Merit has strong opinions but feels </w:t>
            </w:r>
            <w:r w:rsidR="00BF1EA2">
              <w:rPr>
                <w:bCs/>
              </w:rPr>
              <w:t xml:space="preserve">it is </w:t>
            </w:r>
            <w:r w:rsidRPr="00EC1027">
              <w:rPr>
                <w:bCs/>
              </w:rPr>
              <w:t>hard to convince other people.</w:t>
            </w:r>
          </w:p>
        </w:tc>
        <w:tc>
          <w:tcPr>
            <w:tcW w:w="1870" w:type="dxa"/>
          </w:tcPr>
          <w:p w14:paraId="609B4165" w14:textId="178EBEB0" w:rsidR="00623926" w:rsidRPr="00EC1027" w:rsidRDefault="00D24A1E" w:rsidP="00623926">
            <w:pPr>
              <w:rPr>
                <w:bCs/>
              </w:rPr>
            </w:pPr>
            <w:r w:rsidRPr="00EC1027">
              <w:rPr>
                <w:bCs/>
              </w:rPr>
              <w:t>Kennedy has a strong opinion on their profession and never steps back when facing criticism.</w:t>
            </w:r>
          </w:p>
        </w:tc>
      </w:tr>
      <w:tr w:rsidR="00623926" w:rsidRPr="00093743" w14:paraId="2045A56B" w14:textId="77777777" w:rsidTr="00F553F8">
        <w:tc>
          <w:tcPr>
            <w:tcW w:w="1870" w:type="dxa"/>
            <w:vMerge/>
          </w:tcPr>
          <w:p w14:paraId="182B9351" w14:textId="77777777" w:rsidR="00623926" w:rsidRPr="00EC1027" w:rsidRDefault="00623926" w:rsidP="00623926">
            <w:pPr>
              <w:rPr>
                <w:b/>
              </w:rPr>
            </w:pPr>
          </w:p>
        </w:tc>
        <w:tc>
          <w:tcPr>
            <w:tcW w:w="1870" w:type="dxa"/>
          </w:tcPr>
          <w:p w14:paraId="5ABF440B" w14:textId="5B3390DC" w:rsidR="00623926" w:rsidRPr="00EC1027" w:rsidRDefault="00623926" w:rsidP="00623926">
            <w:pPr>
              <w:rPr>
                <w:b/>
              </w:rPr>
            </w:pPr>
            <w:r w:rsidRPr="00EC1027">
              <w:rPr>
                <w:bCs/>
                <w:i/>
                <w:iCs/>
              </w:rPr>
              <w:t>Energy Level</w:t>
            </w:r>
          </w:p>
        </w:tc>
        <w:tc>
          <w:tcPr>
            <w:tcW w:w="1870" w:type="dxa"/>
          </w:tcPr>
          <w:p w14:paraId="76A24DFB" w14:textId="35C191E9" w:rsidR="00623926" w:rsidRPr="00EC1027" w:rsidRDefault="00B422D3" w:rsidP="00623926">
            <w:pPr>
              <w:rPr>
                <w:bCs/>
              </w:rPr>
            </w:pPr>
            <w:r w:rsidRPr="00EC1027">
              <w:rPr>
                <w:bCs/>
              </w:rPr>
              <w:t>Kaden always looks tired</w:t>
            </w:r>
            <w:r w:rsidR="00DF674A" w:rsidRPr="00EC1027">
              <w:rPr>
                <w:bCs/>
              </w:rPr>
              <w:t>.</w:t>
            </w:r>
          </w:p>
        </w:tc>
        <w:tc>
          <w:tcPr>
            <w:tcW w:w="1870" w:type="dxa"/>
          </w:tcPr>
          <w:p w14:paraId="4B969D47" w14:textId="59ECDAFD" w:rsidR="00623926" w:rsidRPr="00EC1027" w:rsidRDefault="00317DC2" w:rsidP="00623926">
            <w:pPr>
              <w:rPr>
                <w:bCs/>
              </w:rPr>
            </w:pPr>
            <w:r w:rsidRPr="00EC1027">
              <w:rPr>
                <w:bCs/>
              </w:rPr>
              <w:t xml:space="preserve">Merit </w:t>
            </w:r>
            <w:r w:rsidR="00BA2411" w:rsidRPr="00EC1027">
              <w:rPr>
                <w:bCs/>
              </w:rPr>
              <w:t>is enthusiastic over a lot of things such as learning a new language, painting, and playing violin. However, Merit can only keep enthusiastic for a short period of time.</w:t>
            </w:r>
          </w:p>
        </w:tc>
        <w:tc>
          <w:tcPr>
            <w:tcW w:w="1870" w:type="dxa"/>
          </w:tcPr>
          <w:p w14:paraId="6C1C99D0" w14:textId="14534981" w:rsidR="00623926" w:rsidRPr="00EC1027" w:rsidRDefault="00312A0C" w:rsidP="00623926">
            <w:pPr>
              <w:rPr>
                <w:bCs/>
              </w:rPr>
            </w:pPr>
            <w:r w:rsidRPr="00EC1027">
              <w:rPr>
                <w:bCs/>
              </w:rPr>
              <w:t>Kennedy often work</w:t>
            </w:r>
            <w:r w:rsidR="00BF1EA2">
              <w:rPr>
                <w:bCs/>
              </w:rPr>
              <w:t>s</w:t>
            </w:r>
            <w:r w:rsidRPr="00EC1027">
              <w:rPr>
                <w:bCs/>
              </w:rPr>
              <w:t xml:space="preserve"> overnight </w:t>
            </w:r>
            <w:r w:rsidR="00D45151" w:rsidRPr="00EC1027">
              <w:rPr>
                <w:bCs/>
              </w:rPr>
              <w:t xml:space="preserve">on the </w:t>
            </w:r>
            <w:r w:rsidR="00BF1EA2">
              <w:rPr>
                <w:bCs/>
              </w:rPr>
              <w:t>projects they are enthusiastic about</w:t>
            </w:r>
            <w:r w:rsidR="00D45151" w:rsidRPr="00EC1027">
              <w:rPr>
                <w:bCs/>
              </w:rPr>
              <w:t>.</w:t>
            </w:r>
          </w:p>
        </w:tc>
      </w:tr>
      <w:tr w:rsidR="00623926" w:rsidRPr="00CB583F" w14:paraId="694CA8E5" w14:textId="77777777" w:rsidTr="00F553F8">
        <w:tc>
          <w:tcPr>
            <w:tcW w:w="1870" w:type="dxa"/>
            <w:vMerge w:val="restart"/>
          </w:tcPr>
          <w:p w14:paraId="2AE7C03B" w14:textId="77777777" w:rsidR="00623926" w:rsidRPr="00CB583F" w:rsidRDefault="00623926" w:rsidP="00623926">
            <w:pPr>
              <w:rPr>
                <w:b/>
              </w:rPr>
            </w:pPr>
            <w:r w:rsidRPr="00CB583F">
              <w:rPr>
                <w:b/>
              </w:rPr>
              <w:t>Vignette set 5</w:t>
            </w:r>
          </w:p>
        </w:tc>
        <w:tc>
          <w:tcPr>
            <w:tcW w:w="1870" w:type="dxa"/>
          </w:tcPr>
          <w:p w14:paraId="17C6606B" w14:textId="42F2F02C" w:rsidR="00623926" w:rsidRPr="00CB583F" w:rsidRDefault="00623926" w:rsidP="00623926">
            <w:pPr>
              <w:rPr>
                <w:b/>
              </w:rPr>
            </w:pPr>
            <w:r w:rsidRPr="00CB583F">
              <w:rPr>
                <w:bCs/>
                <w:i/>
                <w:iCs/>
              </w:rPr>
              <w:t>Sociability</w:t>
            </w:r>
          </w:p>
        </w:tc>
        <w:tc>
          <w:tcPr>
            <w:tcW w:w="1870" w:type="dxa"/>
          </w:tcPr>
          <w:p w14:paraId="306D9933" w14:textId="586E8C8A" w:rsidR="00623926" w:rsidRPr="00CB583F" w:rsidRDefault="00F505EE" w:rsidP="00623926">
            <w:pPr>
              <w:rPr>
                <w:bCs/>
              </w:rPr>
            </w:pPr>
            <w:proofErr w:type="spellStart"/>
            <w:r w:rsidRPr="00CB583F">
              <w:rPr>
                <w:bCs/>
              </w:rPr>
              <w:t>Lumi</w:t>
            </w:r>
            <w:proofErr w:type="spellEnd"/>
            <w:r w:rsidRPr="00CB583F">
              <w:rPr>
                <w:bCs/>
              </w:rPr>
              <w:t xml:space="preserve"> always answer</w:t>
            </w:r>
            <w:r w:rsidR="00E845C5">
              <w:rPr>
                <w:bCs/>
              </w:rPr>
              <w:t>s</w:t>
            </w:r>
            <w:r w:rsidRPr="00CB583F">
              <w:rPr>
                <w:bCs/>
              </w:rPr>
              <w:t xml:space="preserve"> others’ question within one or two sentences.</w:t>
            </w:r>
          </w:p>
        </w:tc>
        <w:tc>
          <w:tcPr>
            <w:tcW w:w="1870" w:type="dxa"/>
          </w:tcPr>
          <w:p w14:paraId="779B196F" w14:textId="46C61DC1" w:rsidR="00623926" w:rsidRPr="00CB583F" w:rsidRDefault="00CB4C6F" w:rsidP="00623926">
            <w:pPr>
              <w:rPr>
                <w:bCs/>
              </w:rPr>
            </w:pPr>
            <w:r w:rsidRPr="00CB583F">
              <w:rPr>
                <w:bCs/>
              </w:rPr>
              <w:t>Ode</w:t>
            </w:r>
            <w:r w:rsidR="00BA2411" w:rsidRPr="00CB583F">
              <w:rPr>
                <w:bCs/>
              </w:rPr>
              <w:t xml:space="preserve"> </w:t>
            </w:r>
            <w:r w:rsidR="003D1962" w:rsidRPr="00CB583F">
              <w:rPr>
                <w:bCs/>
              </w:rPr>
              <w:t xml:space="preserve">only talks when the topic is important or when Ode feels </w:t>
            </w:r>
            <w:r w:rsidR="00E845C5">
              <w:rPr>
                <w:bCs/>
              </w:rPr>
              <w:t xml:space="preserve">it is </w:t>
            </w:r>
            <w:r w:rsidR="003D1962" w:rsidRPr="00CB583F">
              <w:rPr>
                <w:bCs/>
              </w:rPr>
              <w:t>safe to speak up.</w:t>
            </w:r>
          </w:p>
        </w:tc>
        <w:tc>
          <w:tcPr>
            <w:tcW w:w="1870" w:type="dxa"/>
          </w:tcPr>
          <w:p w14:paraId="142BA459" w14:textId="1F742BEE" w:rsidR="00623926" w:rsidRPr="00CB583F" w:rsidRDefault="00D45151" w:rsidP="00623926">
            <w:pPr>
              <w:rPr>
                <w:bCs/>
              </w:rPr>
            </w:pPr>
            <w:r w:rsidRPr="00CB583F">
              <w:rPr>
                <w:bCs/>
              </w:rPr>
              <w:t xml:space="preserve">Frankie </w:t>
            </w:r>
            <w:r w:rsidR="0065625C" w:rsidRPr="00CB583F">
              <w:rPr>
                <w:bCs/>
              </w:rPr>
              <w:t>gains energy when hang</w:t>
            </w:r>
            <w:r w:rsidR="00DE45AD">
              <w:rPr>
                <w:bCs/>
              </w:rPr>
              <w:t xml:space="preserve">ing </w:t>
            </w:r>
            <w:r w:rsidR="0065625C" w:rsidRPr="00CB583F">
              <w:rPr>
                <w:bCs/>
              </w:rPr>
              <w:t>out with people.</w:t>
            </w:r>
          </w:p>
        </w:tc>
      </w:tr>
      <w:tr w:rsidR="00623926" w:rsidRPr="00093743" w14:paraId="4D139831" w14:textId="77777777" w:rsidTr="00F553F8">
        <w:tc>
          <w:tcPr>
            <w:tcW w:w="1870" w:type="dxa"/>
            <w:vMerge/>
          </w:tcPr>
          <w:p w14:paraId="3CF84CBB" w14:textId="77777777" w:rsidR="00623926" w:rsidRPr="00EC1027" w:rsidRDefault="00623926" w:rsidP="00623926">
            <w:pPr>
              <w:rPr>
                <w:b/>
              </w:rPr>
            </w:pPr>
          </w:p>
        </w:tc>
        <w:tc>
          <w:tcPr>
            <w:tcW w:w="1870" w:type="dxa"/>
          </w:tcPr>
          <w:p w14:paraId="1CA47F39" w14:textId="508F0636" w:rsidR="00623926" w:rsidRPr="00EC1027" w:rsidRDefault="00623926" w:rsidP="00623926">
            <w:pPr>
              <w:rPr>
                <w:b/>
              </w:rPr>
            </w:pPr>
            <w:r w:rsidRPr="00EC1027">
              <w:rPr>
                <w:bCs/>
                <w:i/>
                <w:iCs/>
              </w:rPr>
              <w:t>Assertiveness</w:t>
            </w:r>
          </w:p>
        </w:tc>
        <w:tc>
          <w:tcPr>
            <w:tcW w:w="1870" w:type="dxa"/>
          </w:tcPr>
          <w:p w14:paraId="6DB166A6" w14:textId="7B8C49AC" w:rsidR="00623926" w:rsidRPr="00EC1027" w:rsidRDefault="002D63BD" w:rsidP="00623926">
            <w:pPr>
              <w:rPr>
                <w:bCs/>
              </w:rPr>
            </w:pPr>
            <w:proofErr w:type="spellStart"/>
            <w:r w:rsidRPr="00EC1027">
              <w:rPr>
                <w:bCs/>
              </w:rPr>
              <w:t>Lumi</w:t>
            </w:r>
            <w:proofErr w:type="spellEnd"/>
            <w:r w:rsidRPr="00EC1027">
              <w:rPr>
                <w:bCs/>
              </w:rPr>
              <w:t xml:space="preserve"> does not know what to do next and always tries to follow what the majority is doing.</w:t>
            </w:r>
          </w:p>
        </w:tc>
        <w:tc>
          <w:tcPr>
            <w:tcW w:w="1870" w:type="dxa"/>
          </w:tcPr>
          <w:p w14:paraId="49BBF04E" w14:textId="24126D0A" w:rsidR="00623926" w:rsidRPr="00EC1027" w:rsidRDefault="00317DC2" w:rsidP="00623926">
            <w:pPr>
              <w:rPr>
                <w:bCs/>
              </w:rPr>
            </w:pPr>
            <w:r w:rsidRPr="00EC1027">
              <w:rPr>
                <w:bCs/>
              </w:rPr>
              <w:t>Ode has clear opinions but prefer</w:t>
            </w:r>
            <w:r w:rsidR="00E845C5">
              <w:rPr>
                <w:bCs/>
              </w:rPr>
              <w:t>s</w:t>
            </w:r>
            <w:r w:rsidRPr="00EC1027">
              <w:rPr>
                <w:bCs/>
              </w:rPr>
              <w:t xml:space="preserve"> to follow other people just to avoid conflicts.</w:t>
            </w:r>
          </w:p>
        </w:tc>
        <w:tc>
          <w:tcPr>
            <w:tcW w:w="1870" w:type="dxa"/>
          </w:tcPr>
          <w:p w14:paraId="49FEBFDF" w14:textId="39705C37" w:rsidR="00623926" w:rsidRPr="00EC1027" w:rsidRDefault="00D45151" w:rsidP="00623926">
            <w:pPr>
              <w:rPr>
                <w:bCs/>
              </w:rPr>
            </w:pPr>
            <w:r w:rsidRPr="00EC1027">
              <w:rPr>
                <w:bCs/>
              </w:rPr>
              <w:t>Frankie</w:t>
            </w:r>
            <w:r w:rsidR="00D24A1E" w:rsidRPr="00EC1027">
              <w:rPr>
                <w:bCs/>
              </w:rPr>
              <w:t xml:space="preserve"> always volunteer</w:t>
            </w:r>
            <w:r w:rsidR="00DE45AD">
              <w:rPr>
                <w:bCs/>
              </w:rPr>
              <w:t>s</w:t>
            </w:r>
            <w:r w:rsidR="00D24A1E" w:rsidRPr="00EC1027">
              <w:rPr>
                <w:bCs/>
              </w:rPr>
              <w:t xml:space="preserve"> to be the leader</w:t>
            </w:r>
            <w:r w:rsidRPr="00EC1027">
              <w:rPr>
                <w:bCs/>
              </w:rPr>
              <w:t>.</w:t>
            </w:r>
          </w:p>
        </w:tc>
      </w:tr>
      <w:tr w:rsidR="00623926" w:rsidRPr="00093743" w14:paraId="1B70AC41" w14:textId="77777777" w:rsidTr="00F553F8">
        <w:tc>
          <w:tcPr>
            <w:tcW w:w="1870" w:type="dxa"/>
            <w:vMerge/>
          </w:tcPr>
          <w:p w14:paraId="03C262E6" w14:textId="77777777" w:rsidR="00623926" w:rsidRPr="00EC1027" w:rsidRDefault="00623926" w:rsidP="00623926">
            <w:pPr>
              <w:rPr>
                <w:b/>
              </w:rPr>
            </w:pPr>
          </w:p>
        </w:tc>
        <w:tc>
          <w:tcPr>
            <w:tcW w:w="1870" w:type="dxa"/>
          </w:tcPr>
          <w:p w14:paraId="5358D5E3" w14:textId="5FB257BE" w:rsidR="00623926" w:rsidRPr="00EC1027" w:rsidRDefault="00623926" w:rsidP="00623926">
            <w:pPr>
              <w:rPr>
                <w:b/>
              </w:rPr>
            </w:pPr>
            <w:r w:rsidRPr="00EC1027">
              <w:rPr>
                <w:bCs/>
                <w:i/>
                <w:iCs/>
              </w:rPr>
              <w:t>Energy Level</w:t>
            </w:r>
          </w:p>
        </w:tc>
        <w:tc>
          <w:tcPr>
            <w:tcW w:w="1870" w:type="dxa"/>
          </w:tcPr>
          <w:p w14:paraId="1212587C" w14:textId="027DD838" w:rsidR="00623926" w:rsidRPr="00EC1027" w:rsidRDefault="002D63BD" w:rsidP="00623926">
            <w:pPr>
              <w:rPr>
                <w:bCs/>
              </w:rPr>
            </w:pPr>
            <w:proofErr w:type="spellStart"/>
            <w:r w:rsidRPr="00EC1027">
              <w:rPr>
                <w:bCs/>
              </w:rPr>
              <w:t>Lumi</w:t>
            </w:r>
            <w:proofErr w:type="spellEnd"/>
            <w:r w:rsidRPr="00EC1027">
              <w:rPr>
                <w:bCs/>
              </w:rPr>
              <w:t xml:space="preserve"> never voluntarily tr</w:t>
            </w:r>
            <w:r w:rsidR="00DE45AD">
              <w:rPr>
                <w:bCs/>
              </w:rPr>
              <w:t>ies</w:t>
            </w:r>
            <w:r w:rsidRPr="00EC1027">
              <w:rPr>
                <w:bCs/>
              </w:rPr>
              <w:t xml:space="preserve"> new things.</w:t>
            </w:r>
            <w:r w:rsidR="0019689D" w:rsidRPr="00EC1027">
              <w:rPr>
                <w:bCs/>
              </w:rPr>
              <w:t xml:space="preserve"> </w:t>
            </w:r>
            <w:proofErr w:type="spellStart"/>
            <w:r w:rsidR="0019689D" w:rsidRPr="00EC1027">
              <w:rPr>
                <w:bCs/>
              </w:rPr>
              <w:t>Lumi</w:t>
            </w:r>
            <w:proofErr w:type="spellEnd"/>
            <w:r w:rsidR="0019689D" w:rsidRPr="00EC1027">
              <w:rPr>
                <w:bCs/>
              </w:rPr>
              <w:t xml:space="preserve"> prefers to watch other </w:t>
            </w:r>
            <w:r w:rsidR="0019689D" w:rsidRPr="00EC1027">
              <w:rPr>
                <w:bCs/>
              </w:rPr>
              <w:lastRenderedPageBreak/>
              <w:t>people exploring things.</w:t>
            </w:r>
          </w:p>
        </w:tc>
        <w:tc>
          <w:tcPr>
            <w:tcW w:w="1870" w:type="dxa"/>
          </w:tcPr>
          <w:p w14:paraId="64D9398D" w14:textId="127A9F01" w:rsidR="00623926" w:rsidRPr="00EC1027" w:rsidRDefault="00106484" w:rsidP="00623926">
            <w:pPr>
              <w:rPr>
                <w:bCs/>
              </w:rPr>
            </w:pPr>
            <w:r w:rsidRPr="00EC1027">
              <w:rPr>
                <w:bCs/>
              </w:rPr>
              <w:lastRenderedPageBreak/>
              <w:t xml:space="preserve">Ode likes to be around enthusiastic people so Ode </w:t>
            </w:r>
            <w:r w:rsidRPr="00EC1027">
              <w:rPr>
                <w:bCs/>
              </w:rPr>
              <w:lastRenderedPageBreak/>
              <w:t>can be motivated by them.</w:t>
            </w:r>
          </w:p>
        </w:tc>
        <w:tc>
          <w:tcPr>
            <w:tcW w:w="1870" w:type="dxa"/>
          </w:tcPr>
          <w:p w14:paraId="7C81D260" w14:textId="637FC85B" w:rsidR="00623926" w:rsidRPr="00EC1027" w:rsidRDefault="0065625C" w:rsidP="00623926">
            <w:pPr>
              <w:rPr>
                <w:bCs/>
              </w:rPr>
            </w:pPr>
            <w:r w:rsidRPr="00EC1027">
              <w:rPr>
                <w:bCs/>
              </w:rPr>
              <w:lastRenderedPageBreak/>
              <w:t xml:space="preserve">Frankie gets excited over little things easily and cannot hold back </w:t>
            </w:r>
            <w:r w:rsidRPr="00EC1027">
              <w:rPr>
                <w:bCs/>
              </w:rPr>
              <w:lastRenderedPageBreak/>
              <w:t>from jumping or moving around.</w:t>
            </w:r>
          </w:p>
        </w:tc>
      </w:tr>
    </w:tbl>
    <w:p w14:paraId="3DE3BE80" w14:textId="77777777" w:rsidR="00E1396C" w:rsidRPr="00093743" w:rsidRDefault="00E1396C" w:rsidP="00F251BA">
      <w:pPr>
        <w:spacing w:line="480" w:lineRule="auto"/>
        <w:rPr>
          <w:b/>
        </w:rPr>
      </w:pPr>
    </w:p>
    <w:p w14:paraId="6CF4D658" w14:textId="374AED17" w:rsidR="00F251BA" w:rsidRPr="00093743" w:rsidRDefault="00F251BA" w:rsidP="00F251BA">
      <w:pPr>
        <w:spacing w:line="480" w:lineRule="auto"/>
        <w:rPr>
          <w:b/>
        </w:rPr>
      </w:pPr>
      <w:r w:rsidRPr="00093743">
        <w:rPr>
          <w:b/>
        </w:rPr>
        <w:t>Negative Emotionality:</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DA1A19" w:rsidRPr="00CB583F" w14:paraId="5AA6796D" w14:textId="77777777" w:rsidTr="00F553F8">
        <w:tc>
          <w:tcPr>
            <w:tcW w:w="1870" w:type="dxa"/>
          </w:tcPr>
          <w:p w14:paraId="55F86DA2" w14:textId="77777777" w:rsidR="00DA1A19" w:rsidRPr="00CB583F" w:rsidRDefault="00DA1A19" w:rsidP="00DA1A19">
            <w:pPr>
              <w:rPr>
                <w:b/>
              </w:rPr>
            </w:pPr>
          </w:p>
        </w:tc>
        <w:tc>
          <w:tcPr>
            <w:tcW w:w="1870" w:type="dxa"/>
          </w:tcPr>
          <w:p w14:paraId="3692C994" w14:textId="77777777" w:rsidR="00DA1A19" w:rsidRPr="00CB583F" w:rsidRDefault="00DA1A19" w:rsidP="00DA1A19">
            <w:pPr>
              <w:rPr>
                <w:b/>
              </w:rPr>
            </w:pPr>
            <w:r w:rsidRPr="00CB583F">
              <w:rPr>
                <w:b/>
              </w:rPr>
              <w:t>Facet</w:t>
            </w:r>
          </w:p>
        </w:tc>
        <w:tc>
          <w:tcPr>
            <w:tcW w:w="1870" w:type="dxa"/>
          </w:tcPr>
          <w:p w14:paraId="384BF18E" w14:textId="03568836" w:rsidR="00DA1A19" w:rsidRPr="00CB583F" w:rsidRDefault="00DA1A19" w:rsidP="00DA1A19">
            <w:pPr>
              <w:rPr>
                <w:b/>
              </w:rPr>
            </w:pPr>
            <w:r w:rsidRPr="00CB583F">
              <w:rPr>
                <w:b/>
              </w:rPr>
              <w:t>Low (1)</w:t>
            </w:r>
          </w:p>
        </w:tc>
        <w:tc>
          <w:tcPr>
            <w:tcW w:w="1870" w:type="dxa"/>
          </w:tcPr>
          <w:p w14:paraId="547EB6AB" w14:textId="031B7A3F" w:rsidR="00DA1A19" w:rsidRPr="00CB583F" w:rsidRDefault="00DA1A19" w:rsidP="00DA1A19">
            <w:pPr>
              <w:rPr>
                <w:b/>
              </w:rPr>
            </w:pPr>
            <w:r w:rsidRPr="00CB583F">
              <w:rPr>
                <w:b/>
              </w:rPr>
              <w:t>Average (3)</w:t>
            </w:r>
          </w:p>
        </w:tc>
        <w:tc>
          <w:tcPr>
            <w:tcW w:w="1870" w:type="dxa"/>
          </w:tcPr>
          <w:p w14:paraId="1C328F0C" w14:textId="79C10F5D" w:rsidR="00DA1A19" w:rsidRPr="00CB583F" w:rsidRDefault="00DA1A19" w:rsidP="00DA1A19">
            <w:pPr>
              <w:rPr>
                <w:b/>
              </w:rPr>
            </w:pPr>
            <w:r w:rsidRPr="00CB583F">
              <w:rPr>
                <w:b/>
              </w:rPr>
              <w:t>High (5)</w:t>
            </w:r>
          </w:p>
        </w:tc>
      </w:tr>
      <w:tr w:rsidR="00C0731E" w:rsidRPr="00CB583F" w14:paraId="43B50C9B" w14:textId="77777777" w:rsidTr="00F553F8">
        <w:tc>
          <w:tcPr>
            <w:tcW w:w="1870" w:type="dxa"/>
            <w:vMerge w:val="restart"/>
          </w:tcPr>
          <w:p w14:paraId="3F8D4209" w14:textId="77777777" w:rsidR="00C0731E" w:rsidRPr="00CB583F" w:rsidRDefault="00C0731E" w:rsidP="00F553F8">
            <w:pPr>
              <w:rPr>
                <w:b/>
              </w:rPr>
            </w:pPr>
            <w:r w:rsidRPr="00CB583F">
              <w:rPr>
                <w:b/>
              </w:rPr>
              <w:t>Vignette set 1</w:t>
            </w:r>
          </w:p>
        </w:tc>
        <w:tc>
          <w:tcPr>
            <w:tcW w:w="1870" w:type="dxa"/>
          </w:tcPr>
          <w:p w14:paraId="292B1B47" w14:textId="5217FB5D" w:rsidR="00C0731E" w:rsidRPr="00CB583F" w:rsidRDefault="00C0731E" w:rsidP="00F553F8">
            <w:pPr>
              <w:rPr>
                <w:bCs/>
                <w:i/>
                <w:iCs/>
              </w:rPr>
            </w:pPr>
            <w:r w:rsidRPr="00CB583F">
              <w:rPr>
                <w:bCs/>
                <w:i/>
                <w:iCs/>
              </w:rPr>
              <w:t>Anxiety</w:t>
            </w:r>
          </w:p>
        </w:tc>
        <w:tc>
          <w:tcPr>
            <w:tcW w:w="1870" w:type="dxa"/>
          </w:tcPr>
          <w:p w14:paraId="75C23B9F" w14:textId="7765E64E" w:rsidR="00C0731E" w:rsidRPr="00CB583F" w:rsidRDefault="000F51E9" w:rsidP="00F553F8">
            <w:pPr>
              <w:rPr>
                <w:bCs/>
              </w:rPr>
            </w:pPr>
            <w:r w:rsidRPr="00CB583F">
              <w:rPr>
                <w:bCs/>
              </w:rPr>
              <w:t>Merle is very calm even under a stressful situation.</w:t>
            </w:r>
          </w:p>
        </w:tc>
        <w:tc>
          <w:tcPr>
            <w:tcW w:w="1870" w:type="dxa"/>
          </w:tcPr>
          <w:p w14:paraId="377631E2" w14:textId="352CD702" w:rsidR="00C0731E" w:rsidRPr="00CB583F" w:rsidRDefault="000F51E9" w:rsidP="00F553F8">
            <w:pPr>
              <w:rPr>
                <w:bCs/>
              </w:rPr>
            </w:pPr>
            <w:r w:rsidRPr="00CB583F">
              <w:rPr>
                <w:bCs/>
              </w:rPr>
              <w:t xml:space="preserve">Zane feels </w:t>
            </w:r>
            <w:r w:rsidR="00D425A6" w:rsidRPr="00CB583F">
              <w:rPr>
                <w:bCs/>
              </w:rPr>
              <w:t xml:space="preserve">very </w:t>
            </w:r>
            <w:r w:rsidRPr="00CB583F">
              <w:rPr>
                <w:bCs/>
              </w:rPr>
              <w:t xml:space="preserve">nervous before </w:t>
            </w:r>
            <w:r w:rsidR="00D702FB" w:rsidRPr="00CB583F">
              <w:rPr>
                <w:bCs/>
              </w:rPr>
              <w:t xml:space="preserve">giving </w:t>
            </w:r>
            <w:r w:rsidR="00B640B3" w:rsidRPr="00CB583F">
              <w:rPr>
                <w:bCs/>
              </w:rPr>
              <w:t>speeches</w:t>
            </w:r>
            <w:r w:rsidRPr="00CB583F">
              <w:rPr>
                <w:bCs/>
              </w:rPr>
              <w:t>.</w:t>
            </w:r>
          </w:p>
        </w:tc>
        <w:tc>
          <w:tcPr>
            <w:tcW w:w="1870" w:type="dxa"/>
          </w:tcPr>
          <w:p w14:paraId="4C646CF7" w14:textId="2E626297" w:rsidR="00C0731E" w:rsidRPr="00CB583F" w:rsidRDefault="000F51E9" w:rsidP="00F553F8">
            <w:pPr>
              <w:rPr>
                <w:bCs/>
              </w:rPr>
            </w:pPr>
            <w:r w:rsidRPr="00CB583F">
              <w:rPr>
                <w:bCs/>
              </w:rPr>
              <w:t>Jordan worries about every little thing that can go wrong.</w:t>
            </w:r>
          </w:p>
        </w:tc>
      </w:tr>
      <w:tr w:rsidR="00C0731E" w:rsidRPr="00093743" w14:paraId="611D4CDB" w14:textId="77777777" w:rsidTr="00F553F8">
        <w:tc>
          <w:tcPr>
            <w:tcW w:w="1870" w:type="dxa"/>
            <w:vMerge/>
          </w:tcPr>
          <w:p w14:paraId="13B17E16" w14:textId="77777777" w:rsidR="00C0731E" w:rsidRPr="00EC1027" w:rsidRDefault="00C0731E" w:rsidP="00F553F8">
            <w:pPr>
              <w:rPr>
                <w:b/>
              </w:rPr>
            </w:pPr>
          </w:p>
        </w:tc>
        <w:tc>
          <w:tcPr>
            <w:tcW w:w="1870" w:type="dxa"/>
          </w:tcPr>
          <w:p w14:paraId="1B3EDB6D" w14:textId="1523A8F7" w:rsidR="00C0731E" w:rsidRPr="00EC1027" w:rsidRDefault="00C0731E" w:rsidP="00F553F8">
            <w:pPr>
              <w:rPr>
                <w:bCs/>
                <w:i/>
                <w:iCs/>
              </w:rPr>
            </w:pPr>
            <w:r w:rsidRPr="00EC1027">
              <w:rPr>
                <w:bCs/>
                <w:i/>
                <w:iCs/>
              </w:rPr>
              <w:t>Depression</w:t>
            </w:r>
          </w:p>
        </w:tc>
        <w:tc>
          <w:tcPr>
            <w:tcW w:w="1870" w:type="dxa"/>
          </w:tcPr>
          <w:p w14:paraId="5574985F" w14:textId="071EDA19" w:rsidR="00C0731E" w:rsidRPr="00EC1027" w:rsidRDefault="000F51E9" w:rsidP="00F553F8">
            <w:pPr>
              <w:rPr>
                <w:bCs/>
              </w:rPr>
            </w:pPr>
            <w:r w:rsidRPr="00EC1027">
              <w:rPr>
                <w:bCs/>
              </w:rPr>
              <w:t>Merle is satisfied with the current life and can move on from a setback very quickly.</w:t>
            </w:r>
          </w:p>
        </w:tc>
        <w:tc>
          <w:tcPr>
            <w:tcW w:w="1870" w:type="dxa"/>
          </w:tcPr>
          <w:p w14:paraId="7506620E" w14:textId="663AC52E" w:rsidR="00C0731E" w:rsidRPr="00EC1027" w:rsidRDefault="000F51E9" w:rsidP="00F553F8">
            <w:pPr>
              <w:rPr>
                <w:bCs/>
              </w:rPr>
            </w:pPr>
            <w:r w:rsidRPr="00EC1027">
              <w:rPr>
                <w:bCs/>
              </w:rPr>
              <w:t>Zane thinks permissively from time to time, and it takes several days to recover from a failed exam.</w:t>
            </w:r>
          </w:p>
        </w:tc>
        <w:tc>
          <w:tcPr>
            <w:tcW w:w="1870" w:type="dxa"/>
          </w:tcPr>
          <w:p w14:paraId="10ECA25C" w14:textId="56897267" w:rsidR="00C0731E" w:rsidRPr="00EC1027" w:rsidRDefault="000F51E9" w:rsidP="00F553F8">
            <w:pPr>
              <w:rPr>
                <w:bCs/>
              </w:rPr>
            </w:pPr>
            <w:r w:rsidRPr="00EC1027">
              <w:rPr>
                <w:bCs/>
              </w:rPr>
              <w:t>Jordan feels sad very easily and can hardly think optimistically about little failures in life.</w:t>
            </w:r>
          </w:p>
        </w:tc>
      </w:tr>
      <w:tr w:rsidR="00C0731E" w:rsidRPr="00093743" w14:paraId="7EECD001" w14:textId="77777777" w:rsidTr="00F553F8">
        <w:tc>
          <w:tcPr>
            <w:tcW w:w="1870" w:type="dxa"/>
            <w:vMerge/>
          </w:tcPr>
          <w:p w14:paraId="3C1A588F" w14:textId="77777777" w:rsidR="00C0731E" w:rsidRPr="00EC1027" w:rsidRDefault="00C0731E" w:rsidP="00F553F8">
            <w:pPr>
              <w:rPr>
                <w:b/>
              </w:rPr>
            </w:pPr>
          </w:p>
        </w:tc>
        <w:tc>
          <w:tcPr>
            <w:tcW w:w="1870" w:type="dxa"/>
          </w:tcPr>
          <w:p w14:paraId="59C4281C" w14:textId="7E2CC6E2" w:rsidR="00C0731E" w:rsidRPr="00EC1027" w:rsidRDefault="00C0731E" w:rsidP="00F553F8">
            <w:pPr>
              <w:rPr>
                <w:bCs/>
                <w:i/>
                <w:iCs/>
              </w:rPr>
            </w:pPr>
            <w:r w:rsidRPr="00EC1027">
              <w:rPr>
                <w:bCs/>
                <w:i/>
                <w:iCs/>
              </w:rPr>
              <w:t>Emotional Volatility</w:t>
            </w:r>
          </w:p>
        </w:tc>
        <w:tc>
          <w:tcPr>
            <w:tcW w:w="1870" w:type="dxa"/>
          </w:tcPr>
          <w:p w14:paraId="5543A2EC" w14:textId="1D68CFA1" w:rsidR="00C0731E" w:rsidRPr="00EC1027" w:rsidRDefault="000F51E9" w:rsidP="00F553F8">
            <w:pPr>
              <w:rPr>
                <w:bCs/>
              </w:rPr>
            </w:pPr>
            <w:r w:rsidRPr="00EC1027">
              <w:rPr>
                <w:bCs/>
              </w:rPr>
              <w:t>They are comfortable with making kindly jokes because Merle never acts too sensitive.</w:t>
            </w:r>
          </w:p>
        </w:tc>
        <w:tc>
          <w:tcPr>
            <w:tcW w:w="1870" w:type="dxa"/>
          </w:tcPr>
          <w:p w14:paraId="1ECE0F07" w14:textId="628A0140" w:rsidR="00C0731E" w:rsidRPr="00EC1027" w:rsidRDefault="000F51E9" w:rsidP="00F553F8">
            <w:pPr>
              <w:rPr>
                <w:bCs/>
              </w:rPr>
            </w:pPr>
            <w:r w:rsidRPr="00EC1027">
              <w:rPr>
                <w:bCs/>
              </w:rPr>
              <w:t>Zane would let friends know when</w:t>
            </w:r>
            <w:r w:rsidR="00DE45AD">
              <w:rPr>
                <w:bCs/>
              </w:rPr>
              <w:t xml:space="preserve"> they</w:t>
            </w:r>
            <w:r w:rsidRPr="00EC1027">
              <w:rPr>
                <w:bCs/>
              </w:rPr>
              <w:t xml:space="preserve"> </w:t>
            </w:r>
            <w:proofErr w:type="gramStart"/>
            <w:r w:rsidRPr="00EC1027">
              <w:rPr>
                <w:bCs/>
              </w:rPr>
              <w:t>feels</w:t>
            </w:r>
            <w:proofErr w:type="gramEnd"/>
            <w:r w:rsidRPr="00EC1027">
              <w:rPr>
                <w:bCs/>
              </w:rPr>
              <w:t xml:space="preserve"> moody, and friends understand it because Zane only show</w:t>
            </w:r>
            <w:r w:rsidR="00DE45AD">
              <w:rPr>
                <w:bCs/>
              </w:rPr>
              <w:t>s</w:t>
            </w:r>
            <w:r w:rsidRPr="00EC1027">
              <w:rPr>
                <w:bCs/>
              </w:rPr>
              <w:t xml:space="preserve"> extreme negative emotions seldomly.</w:t>
            </w:r>
          </w:p>
        </w:tc>
        <w:tc>
          <w:tcPr>
            <w:tcW w:w="1870" w:type="dxa"/>
          </w:tcPr>
          <w:p w14:paraId="62234A78" w14:textId="29405B99" w:rsidR="00C0731E" w:rsidRPr="00EC1027" w:rsidRDefault="000F51E9" w:rsidP="00F553F8">
            <w:pPr>
              <w:rPr>
                <w:bCs/>
              </w:rPr>
            </w:pPr>
            <w:r w:rsidRPr="00EC1027">
              <w:rPr>
                <w:bCs/>
              </w:rPr>
              <w:t>Jordan can hardly keep calm because Jordan is too sensitive to people’s words and expressions.</w:t>
            </w:r>
          </w:p>
        </w:tc>
      </w:tr>
      <w:tr w:rsidR="00C0731E" w:rsidRPr="00CB583F" w14:paraId="667E037C" w14:textId="77777777" w:rsidTr="00F553F8">
        <w:tc>
          <w:tcPr>
            <w:tcW w:w="1870" w:type="dxa"/>
            <w:vMerge w:val="restart"/>
          </w:tcPr>
          <w:p w14:paraId="5DF4C493" w14:textId="77777777" w:rsidR="00C0731E" w:rsidRPr="00CB583F" w:rsidRDefault="00C0731E" w:rsidP="00C0731E">
            <w:pPr>
              <w:rPr>
                <w:b/>
              </w:rPr>
            </w:pPr>
            <w:r w:rsidRPr="00CB583F">
              <w:rPr>
                <w:b/>
              </w:rPr>
              <w:t>Vignette set 2</w:t>
            </w:r>
          </w:p>
        </w:tc>
        <w:tc>
          <w:tcPr>
            <w:tcW w:w="1870" w:type="dxa"/>
          </w:tcPr>
          <w:p w14:paraId="12263251" w14:textId="01FBC067" w:rsidR="00C0731E" w:rsidRPr="00CB583F" w:rsidRDefault="00C0731E" w:rsidP="00C0731E">
            <w:pPr>
              <w:rPr>
                <w:b/>
              </w:rPr>
            </w:pPr>
            <w:r w:rsidRPr="00CB583F">
              <w:rPr>
                <w:bCs/>
                <w:i/>
                <w:iCs/>
              </w:rPr>
              <w:t>Anxiety</w:t>
            </w:r>
          </w:p>
        </w:tc>
        <w:tc>
          <w:tcPr>
            <w:tcW w:w="1870" w:type="dxa"/>
          </w:tcPr>
          <w:p w14:paraId="5E650B04" w14:textId="288F10F9" w:rsidR="00C0731E" w:rsidRPr="00CB583F" w:rsidRDefault="00853CFD" w:rsidP="00C0731E">
            <w:pPr>
              <w:rPr>
                <w:bCs/>
              </w:rPr>
            </w:pPr>
            <w:r w:rsidRPr="00CB583F">
              <w:rPr>
                <w:bCs/>
              </w:rPr>
              <w:t>London seldom feels tense even during the job interview.</w:t>
            </w:r>
          </w:p>
        </w:tc>
        <w:tc>
          <w:tcPr>
            <w:tcW w:w="1870" w:type="dxa"/>
          </w:tcPr>
          <w:p w14:paraId="65647E21" w14:textId="06EEC166" w:rsidR="00C0731E" w:rsidRPr="00CB583F" w:rsidRDefault="004C1FED" w:rsidP="00C0731E">
            <w:pPr>
              <w:rPr>
                <w:bCs/>
              </w:rPr>
            </w:pPr>
            <w:r w:rsidRPr="00CB583F">
              <w:rPr>
                <w:bCs/>
              </w:rPr>
              <w:t>Moriah</w:t>
            </w:r>
            <w:r w:rsidR="00853CFD" w:rsidRPr="00CB583F">
              <w:rPr>
                <w:bCs/>
              </w:rPr>
              <w:t xml:space="preserve"> would feel </w:t>
            </w:r>
            <w:proofErr w:type="gramStart"/>
            <w:r w:rsidR="00853CFD" w:rsidRPr="00CB583F">
              <w:rPr>
                <w:bCs/>
              </w:rPr>
              <w:t>worry</w:t>
            </w:r>
            <w:proofErr w:type="gramEnd"/>
            <w:r w:rsidR="00853CFD" w:rsidRPr="00CB583F">
              <w:rPr>
                <w:bCs/>
              </w:rPr>
              <w:t xml:space="preserve"> when start</w:t>
            </w:r>
            <w:r w:rsidR="00DE45AD">
              <w:rPr>
                <w:bCs/>
              </w:rPr>
              <w:t>ing</w:t>
            </w:r>
            <w:r w:rsidR="00853CFD" w:rsidRPr="00CB583F">
              <w:rPr>
                <w:bCs/>
              </w:rPr>
              <w:t xml:space="preserve"> </w:t>
            </w:r>
            <w:r w:rsidR="00DE45AD">
              <w:rPr>
                <w:bCs/>
              </w:rPr>
              <w:t xml:space="preserve">to </w:t>
            </w:r>
            <w:r w:rsidR="00853CFD" w:rsidRPr="00CB583F">
              <w:rPr>
                <w:bCs/>
              </w:rPr>
              <w:t>speak</w:t>
            </w:r>
            <w:r w:rsidR="00DE45AD">
              <w:rPr>
                <w:bCs/>
              </w:rPr>
              <w:t xml:space="preserve"> </w:t>
            </w:r>
            <w:r w:rsidR="00853CFD" w:rsidRPr="00CB583F">
              <w:rPr>
                <w:bCs/>
              </w:rPr>
              <w:t>in public but quickly calm</w:t>
            </w:r>
            <w:r w:rsidR="00DE45AD">
              <w:rPr>
                <w:bCs/>
              </w:rPr>
              <w:t>s</w:t>
            </w:r>
            <w:r w:rsidR="00853CFD" w:rsidRPr="00CB583F">
              <w:rPr>
                <w:bCs/>
              </w:rPr>
              <w:t xml:space="preserve"> down.</w:t>
            </w:r>
          </w:p>
        </w:tc>
        <w:tc>
          <w:tcPr>
            <w:tcW w:w="1870" w:type="dxa"/>
          </w:tcPr>
          <w:p w14:paraId="5B47A47C" w14:textId="12CE1DF9" w:rsidR="00C0731E" w:rsidRPr="00CB583F" w:rsidRDefault="004C1FED" w:rsidP="00C0731E">
            <w:pPr>
              <w:rPr>
                <w:bCs/>
              </w:rPr>
            </w:pPr>
            <w:r w:rsidRPr="00CB583F">
              <w:rPr>
                <w:bCs/>
              </w:rPr>
              <w:t>West</w:t>
            </w:r>
            <w:r w:rsidR="000F51E9" w:rsidRPr="00CB583F">
              <w:rPr>
                <w:bCs/>
              </w:rPr>
              <w:t xml:space="preserve"> sets multiple alarms every day to avoid being late.</w:t>
            </w:r>
          </w:p>
        </w:tc>
      </w:tr>
      <w:tr w:rsidR="00C0731E" w:rsidRPr="00093743" w14:paraId="4D0EC1A6" w14:textId="77777777" w:rsidTr="00F553F8">
        <w:tc>
          <w:tcPr>
            <w:tcW w:w="1870" w:type="dxa"/>
            <w:vMerge/>
          </w:tcPr>
          <w:p w14:paraId="0B588F1B" w14:textId="77777777" w:rsidR="00C0731E" w:rsidRPr="00EC1027" w:rsidRDefault="00C0731E" w:rsidP="00C0731E">
            <w:pPr>
              <w:rPr>
                <w:b/>
              </w:rPr>
            </w:pPr>
          </w:p>
        </w:tc>
        <w:tc>
          <w:tcPr>
            <w:tcW w:w="1870" w:type="dxa"/>
          </w:tcPr>
          <w:p w14:paraId="5F76B73A" w14:textId="4C47C397" w:rsidR="00C0731E" w:rsidRPr="00EC1027" w:rsidRDefault="00C0731E" w:rsidP="00C0731E">
            <w:pPr>
              <w:rPr>
                <w:b/>
              </w:rPr>
            </w:pPr>
            <w:r w:rsidRPr="00EC1027">
              <w:rPr>
                <w:bCs/>
                <w:i/>
                <w:iCs/>
              </w:rPr>
              <w:t>Depression</w:t>
            </w:r>
          </w:p>
        </w:tc>
        <w:tc>
          <w:tcPr>
            <w:tcW w:w="1870" w:type="dxa"/>
          </w:tcPr>
          <w:p w14:paraId="686023A7" w14:textId="6F4FE37C" w:rsidR="00C0731E" w:rsidRPr="00EC1027" w:rsidRDefault="00DF4F2F" w:rsidP="00C0731E">
            <w:pPr>
              <w:rPr>
                <w:bCs/>
              </w:rPr>
            </w:pPr>
            <w:r w:rsidRPr="00EC1027">
              <w:rPr>
                <w:bCs/>
              </w:rPr>
              <w:t xml:space="preserve">London’s friends like hanging out with London because of </w:t>
            </w:r>
            <w:r w:rsidR="00DE45AD">
              <w:rPr>
                <w:bCs/>
              </w:rPr>
              <w:t>London’s</w:t>
            </w:r>
            <w:r w:rsidRPr="00EC1027">
              <w:rPr>
                <w:bCs/>
              </w:rPr>
              <w:t xml:space="preserve"> positive and sunny personality.</w:t>
            </w:r>
          </w:p>
        </w:tc>
        <w:tc>
          <w:tcPr>
            <w:tcW w:w="1870" w:type="dxa"/>
          </w:tcPr>
          <w:p w14:paraId="4B44B9F9" w14:textId="278D0571" w:rsidR="00C0731E" w:rsidRPr="00EC1027" w:rsidRDefault="00573553" w:rsidP="00C0731E">
            <w:pPr>
              <w:rPr>
                <w:bCs/>
              </w:rPr>
            </w:pPr>
            <w:r w:rsidRPr="00EC1027">
              <w:rPr>
                <w:bCs/>
              </w:rPr>
              <w:t xml:space="preserve">Moriah is a cheerful person especially when spending time with family and friends. However, Moriah feels quite upset </w:t>
            </w:r>
            <w:r w:rsidR="00202469" w:rsidRPr="00EC1027">
              <w:rPr>
                <w:bCs/>
              </w:rPr>
              <w:t>alone</w:t>
            </w:r>
            <w:r w:rsidRPr="00EC1027">
              <w:rPr>
                <w:bCs/>
              </w:rPr>
              <w:t xml:space="preserve"> and Moriah </w:t>
            </w:r>
            <w:proofErr w:type="gramStart"/>
            <w:r w:rsidRPr="00EC1027">
              <w:rPr>
                <w:bCs/>
              </w:rPr>
              <w:t>has to</w:t>
            </w:r>
            <w:proofErr w:type="gramEnd"/>
            <w:r w:rsidRPr="00EC1027">
              <w:rPr>
                <w:bCs/>
              </w:rPr>
              <w:t xml:space="preserve"> call someone </w:t>
            </w:r>
            <w:r w:rsidRPr="00EC1027">
              <w:rPr>
                <w:bCs/>
              </w:rPr>
              <w:lastRenderedPageBreak/>
              <w:t>to ease the feeling.</w:t>
            </w:r>
          </w:p>
        </w:tc>
        <w:tc>
          <w:tcPr>
            <w:tcW w:w="1870" w:type="dxa"/>
          </w:tcPr>
          <w:p w14:paraId="269F6C69" w14:textId="65400E37" w:rsidR="00C0731E" w:rsidRPr="00EC1027" w:rsidRDefault="00202469" w:rsidP="00C0731E">
            <w:pPr>
              <w:rPr>
                <w:bCs/>
              </w:rPr>
            </w:pPr>
            <w:r w:rsidRPr="00EC1027">
              <w:rPr>
                <w:bCs/>
              </w:rPr>
              <w:lastRenderedPageBreak/>
              <w:t xml:space="preserve">West </w:t>
            </w:r>
            <w:r w:rsidR="0075321C" w:rsidRPr="00EC1027">
              <w:rPr>
                <w:bCs/>
              </w:rPr>
              <w:t xml:space="preserve">does not like the appearance of themselves and often thinks about </w:t>
            </w:r>
            <w:r w:rsidR="00DE45AD">
              <w:rPr>
                <w:bCs/>
              </w:rPr>
              <w:t>going</w:t>
            </w:r>
            <w:r w:rsidR="006D418B" w:rsidRPr="00EC1027">
              <w:rPr>
                <w:bCs/>
              </w:rPr>
              <w:t xml:space="preserve"> on a diet</w:t>
            </w:r>
            <w:r w:rsidR="0075321C" w:rsidRPr="00EC1027">
              <w:rPr>
                <w:bCs/>
              </w:rPr>
              <w:t>.</w:t>
            </w:r>
          </w:p>
        </w:tc>
      </w:tr>
      <w:tr w:rsidR="00C0731E" w:rsidRPr="00093743" w14:paraId="31B25BD6" w14:textId="77777777" w:rsidTr="00F553F8">
        <w:tc>
          <w:tcPr>
            <w:tcW w:w="1870" w:type="dxa"/>
            <w:vMerge/>
          </w:tcPr>
          <w:p w14:paraId="4A27DE69" w14:textId="77777777" w:rsidR="00C0731E" w:rsidRPr="00EC1027" w:rsidRDefault="00C0731E" w:rsidP="00C0731E">
            <w:pPr>
              <w:rPr>
                <w:b/>
              </w:rPr>
            </w:pPr>
          </w:p>
        </w:tc>
        <w:tc>
          <w:tcPr>
            <w:tcW w:w="1870" w:type="dxa"/>
          </w:tcPr>
          <w:p w14:paraId="768C4B91" w14:textId="1875BFD4" w:rsidR="00C0731E" w:rsidRPr="00EC1027" w:rsidRDefault="00C0731E" w:rsidP="00C0731E">
            <w:pPr>
              <w:rPr>
                <w:b/>
              </w:rPr>
            </w:pPr>
            <w:r w:rsidRPr="00EC1027">
              <w:rPr>
                <w:bCs/>
                <w:i/>
                <w:iCs/>
              </w:rPr>
              <w:t>Emotional Volatility</w:t>
            </w:r>
          </w:p>
        </w:tc>
        <w:tc>
          <w:tcPr>
            <w:tcW w:w="1870" w:type="dxa"/>
          </w:tcPr>
          <w:p w14:paraId="7F3BE951" w14:textId="7EBB0D8B" w:rsidR="00C0731E" w:rsidRPr="00EC1027" w:rsidRDefault="000F51E9" w:rsidP="00C0731E">
            <w:pPr>
              <w:rPr>
                <w:bCs/>
              </w:rPr>
            </w:pPr>
            <w:r w:rsidRPr="00EC1027">
              <w:rPr>
                <w:bCs/>
              </w:rPr>
              <w:t xml:space="preserve">Friends almost never see </w:t>
            </w:r>
            <w:r w:rsidR="004C1FED" w:rsidRPr="00EC1027">
              <w:rPr>
                <w:bCs/>
              </w:rPr>
              <w:t>London</w:t>
            </w:r>
            <w:r w:rsidRPr="00EC1027">
              <w:rPr>
                <w:bCs/>
              </w:rPr>
              <w:t xml:space="preserve"> being moody.</w:t>
            </w:r>
          </w:p>
        </w:tc>
        <w:tc>
          <w:tcPr>
            <w:tcW w:w="1870" w:type="dxa"/>
          </w:tcPr>
          <w:p w14:paraId="3872BB24" w14:textId="2B212F57" w:rsidR="00C0731E" w:rsidRPr="00EC1027" w:rsidRDefault="004C1FED" w:rsidP="00C0731E">
            <w:pPr>
              <w:rPr>
                <w:bCs/>
              </w:rPr>
            </w:pPr>
            <w:r w:rsidRPr="00EC1027">
              <w:rPr>
                <w:bCs/>
              </w:rPr>
              <w:t>Moriah</w:t>
            </w:r>
            <w:r w:rsidR="00DD792B" w:rsidRPr="00EC1027">
              <w:rPr>
                <w:bCs/>
              </w:rPr>
              <w:t xml:space="preserve"> </w:t>
            </w:r>
            <w:proofErr w:type="gramStart"/>
            <w:r w:rsidR="00DD792B" w:rsidRPr="00EC1027">
              <w:rPr>
                <w:bCs/>
              </w:rPr>
              <w:t>is able to</w:t>
            </w:r>
            <w:proofErr w:type="gramEnd"/>
            <w:r w:rsidR="00DD792B" w:rsidRPr="00EC1027">
              <w:rPr>
                <w:bCs/>
              </w:rPr>
              <w:t xml:space="preserve"> keep emotions under control to the extent that the mood swings never lead to impulsive behaviors.</w:t>
            </w:r>
          </w:p>
        </w:tc>
        <w:tc>
          <w:tcPr>
            <w:tcW w:w="1870" w:type="dxa"/>
          </w:tcPr>
          <w:p w14:paraId="24823184" w14:textId="41A82B0A" w:rsidR="00C0731E" w:rsidRPr="00EC1027" w:rsidRDefault="00DD792B" w:rsidP="00C0731E">
            <w:pPr>
              <w:rPr>
                <w:bCs/>
              </w:rPr>
            </w:pPr>
            <w:r w:rsidRPr="00EC1027">
              <w:rPr>
                <w:bCs/>
              </w:rPr>
              <w:t xml:space="preserve">West’s friends feel they </w:t>
            </w:r>
            <w:proofErr w:type="gramStart"/>
            <w:r w:rsidRPr="00EC1027">
              <w:rPr>
                <w:bCs/>
              </w:rPr>
              <w:t>have to</w:t>
            </w:r>
            <w:proofErr w:type="gramEnd"/>
            <w:r w:rsidRPr="00EC1027">
              <w:rPr>
                <w:bCs/>
              </w:rPr>
              <w:t xml:space="preserve"> be cautious when saying negative things because West can be easily upset.</w:t>
            </w:r>
          </w:p>
        </w:tc>
      </w:tr>
      <w:tr w:rsidR="00C0731E" w:rsidRPr="00CB583F" w14:paraId="3039E2FE" w14:textId="77777777" w:rsidTr="00F553F8">
        <w:tc>
          <w:tcPr>
            <w:tcW w:w="1870" w:type="dxa"/>
            <w:vMerge w:val="restart"/>
          </w:tcPr>
          <w:p w14:paraId="2279F424" w14:textId="77777777" w:rsidR="00C0731E" w:rsidRPr="00CB583F" w:rsidRDefault="00C0731E" w:rsidP="00C0731E">
            <w:pPr>
              <w:rPr>
                <w:b/>
              </w:rPr>
            </w:pPr>
            <w:r w:rsidRPr="00CB583F">
              <w:rPr>
                <w:b/>
              </w:rPr>
              <w:t>Vignette set 3</w:t>
            </w:r>
          </w:p>
        </w:tc>
        <w:tc>
          <w:tcPr>
            <w:tcW w:w="1870" w:type="dxa"/>
          </w:tcPr>
          <w:p w14:paraId="3B97C2EC" w14:textId="19D1D07A" w:rsidR="00C0731E" w:rsidRPr="00CB583F" w:rsidRDefault="00C0731E" w:rsidP="00C0731E">
            <w:pPr>
              <w:rPr>
                <w:b/>
              </w:rPr>
            </w:pPr>
            <w:r w:rsidRPr="00CB583F">
              <w:rPr>
                <w:bCs/>
                <w:i/>
                <w:iCs/>
              </w:rPr>
              <w:t>Anxiety</w:t>
            </w:r>
          </w:p>
        </w:tc>
        <w:tc>
          <w:tcPr>
            <w:tcW w:w="1870" w:type="dxa"/>
          </w:tcPr>
          <w:p w14:paraId="481DBA44" w14:textId="3035B7A9" w:rsidR="00C0731E" w:rsidRPr="00CB583F" w:rsidRDefault="004C1FED" w:rsidP="00C0731E">
            <w:pPr>
              <w:rPr>
                <w:bCs/>
              </w:rPr>
            </w:pPr>
            <w:r w:rsidRPr="00CB583F">
              <w:rPr>
                <w:bCs/>
              </w:rPr>
              <w:t>Nicky</w:t>
            </w:r>
            <w:r w:rsidR="00573553" w:rsidRPr="00CB583F">
              <w:rPr>
                <w:bCs/>
              </w:rPr>
              <w:t xml:space="preserve"> never worr</w:t>
            </w:r>
            <w:r w:rsidR="00737BAE">
              <w:rPr>
                <w:bCs/>
              </w:rPr>
              <w:t>ies</w:t>
            </w:r>
            <w:r w:rsidR="00573553" w:rsidRPr="00CB583F">
              <w:rPr>
                <w:bCs/>
              </w:rPr>
              <w:t xml:space="preserve"> about things </w:t>
            </w:r>
            <w:r w:rsidR="00737BAE">
              <w:rPr>
                <w:bCs/>
              </w:rPr>
              <w:t>to the extent</w:t>
            </w:r>
            <w:r w:rsidR="00573553" w:rsidRPr="00CB583F">
              <w:rPr>
                <w:bCs/>
              </w:rPr>
              <w:t xml:space="preserve"> that they cannot fall asleep.</w:t>
            </w:r>
          </w:p>
        </w:tc>
        <w:tc>
          <w:tcPr>
            <w:tcW w:w="1870" w:type="dxa"/>
          </w:tcPr>
          <w:p w14:paraId="377F9713" w14:textId="68568FF2" w:rsidR="00C0731E" w:rsidRPr="00CB583F" w:rsidRDefault="00F032E8" w:rsidP="00C0731E">
            <w:pPr>
              <w:rPr>
                <w:bCs/>
              </w:rPr>
            </w:pPr>
            <w:r w:rsidRPr="00CB583F">
              <w:rPr>
                <w:bCs/>
              </w:rPr>
              <w:t>Cody</w:t>
            </w:r>
            <w:r w:rsidR="00540470" w:rsidRPr="00CB583F">
              <w:rPr>
                <w:bCs/>
              </w:rPr>
              <w:t xml:space="preserve"> </w:t>
            </w:r>
            <w:r w:rsidR="00BD44CD" w:rsidRPr="00CB583F">
              <w:rPr>
                <w:bCs/>
              </w:rPr>
              <w:t>cannot stop worrying about their young daughter who is very shy.</w:t>
            </w:r>
          </w:p>
        </w:tc>
        <w:tc>
          <w:tcPr>
            <w:tcW w:w="1870" w:type="dxa"/>
          </w:tcPr>
          <w:p w14:paraId="34D37B9C" w14:textId="1B11C62A" w:rsidR="00C0731E" w:rsidRPr="00CB583F" w:rsidRDefault="002C17D4" w:rsidP="00C0731E">
            <w:pPr>
              <w:rPr>
                <w:bCs/>
              </w:rPr>
            </w:pPr>
            <w:r w:rsidRPr="00CB583F">
              <w:rPr>
                <w:bCs/>
              </w:rPr>
              <w:t>Alex</w:t>
            </w:r>
            <w:r w:rsidR="001629BF" w:rsidRPr="00CB583F">
              <w:rPr>
                <w:bCs/>
              </w:rPr>
              <w:t xml:space="preserve"> </w:t>
            </w:r>
            <w:r w:rsidR="005D2941" w:rsidRPr="00CB583F">
              <w:rPr>
                <w:bCs/>
              </w:rPr>
              <w:t xml:space="preserve">is </w:t>
            </w:r>
            <w:r w:rsidR="00737BAE">
              <w:rPr>
                <w:bCs/>
              </w:rPr>
              <w:t xml:space="preserve">a </w:t>
            </w:r>
            <w:r w:rsidR="005D2941" w:rsidRPr="00CB583F">
              <w:rPr>
                <w:bCs/>
              </w:rPr>
              <w:t>college student who always feel</w:t>
            </w:r>
            <w:r w:rsidR="00737BAE">
              <w:rPr>
                <w:bCs/>
              </w:rPr>
              <w:t>s</w:t>
            </w:r>
            <w:r w:rsidR="005D2941" w:rsidRPr="00CB583F">
              <w:rPr>
                <w:bCs/>
              </w:rPr>
              <w:t xml:space="preserve"> stressful during the final weeks which causes temporary sleep problems.</w:t>
            </w:r>
          </w:p>
        </w:tc>
      </w:tr>
      <w:tr w:rsidR="00C0731E" w:rsidRPr="00093743" w14:paraId="50370F9A" w14:textId="77777777" w:rsidTr="00F553F8">
        <w:tc>
          <w:tcPr>
            <w:tcW w:w="1870" w:type="dxa"/>
            <w:vMerge/>
          </w:tcPr>
          <w:p w14:paraId="37C60384" w14:textId="77777777" w:rsidR="00C0731E" w:rsidRPr="00EC1027" w:rsidRDefault="00C0731E" w:rsidP="00C0731E">
            <w:pPr>
              <w:rPr>
                <w:b/>
              </w:rPr>
            </w:pPr>
          </w:p>
        </w:tc>
        <w:tc>
          <w:tcPr>
            <w:tcW w:w="1870" w:type="dxa"/>
          </w:tcPr>
          <w:p w14:paraId="42819F3E" w14:textId="6F3F31A3" w:rsidR="00C0731E" w:rsidRPr="00EC1027" w:rsidRDefault="00C0731E" w:rsidP="00C0731E">
            <w:pPr>
              <w:rPr>
                <w:b/>
              </w:rPr>
            </w:pPr>
            <w:r w:rsidRPr="00EC1027">
              <w:rPr>
                <w:bCs/>
                <w:i/>
                <w:iCs/>
              </w:rPr>
              <w:t>Depression</w:t>
            </w:r>
          </w:p>
        </w:tc>
        <w:tc>
          <w:tcPr>
            <w:tcW w:w="1870" w:type="dxa"/>
          </w:tcPr>
          <w:p w14:paraId="01C6E186" w14:textId="43FF5AE9" w:rsidR="00C0731E" w:rsidRPr="00EC1027" w:rsidRDefault="00C91A40" w:rsidP="00C0731E">
            <w:pPr>
              <w:rPr>
                <w:bCs/>
              </w:rPr>
            </w:pPr>
            <w:r w:rsidRPr="00EC1027">
              <w:rPr>
                <w:bCs/>
              </w:rPr>
              <w:t xml:space="preserve">Nicky </w:t>
            </w:r>
            <w:r w:rsidR="00057BED">
              <w:rPr>
                <w:bCs/>
              </w:rPr>
              <w:t>see</w:t>
            </w:r>
            <w:r w:rsidR="00F60DEE" w:rsidRPr="00EC1027">
              <w:rPr>
                <w:bCs/>
              </w:rPr>
              <w:t xml:space="preserve">s themselves </w:t>
            </w:r>
            <w:r w:rsidR="00057BED">
              <w:rPr>
                <w:bCs/>
              </w:rPr>
              <w:t xml:space="preserve">as </w:t>
            </w:r>
            <w:r w:rsidR="00F60DEE" w:rsidRPr="00EC1027">
              <w:rPr>
                <w:bCs/>
              </w:rPr>
              <w:t xml:space="preserve">imperfect but </w:t>
            </w:r>
            <w:proofErr w:type="gramStart"/>
            <w:r w:rsidR="00F60DEE" w:rsidRPr="00EC1027">
              <w:rPr>
                <w:bCs/>
              </w:rPr>
              <w:t>definitely worth</w:t>
            </w:r>
            <w:proofErr w:type="gramEnd"/>
            <w:r w:rsidR="00F60DEE" w:rsidRPr="00EC1027">
              <w:rPr>
                <w:bCs/>
              </w:rPr>
              <w:t xml:space="preserve"> others’ love.</w:t>
            </w:r>
          </w:p>
        </w:tc>
        <w:tc>
          <w:tcPr>
            <w:tcW w:w="1870" w:type="dxa"/>
          </w:tcPr>
          <w:p w14:paraId="45C6768B" w14:textId="752B8450" w:rsidR="00C0731E" w:rsidRPr="00EC1027" w:rsidRDefault="004C1FED" w:rsidP="00500B1C">
            <w:pPr>
              <w:rPr>
                <w:bCs/>
              </w:rPr>
            </w:pPr>
            <w:r w:rsidRPr="00EC1027">
              <w:rPr>
                <w:bCs/>
              </w:rPr>
              <w:t>Cody</w:t>
            </w:r>
            <w:r w:rsidR="00573553" w:rsidRPr="00EC1027">
              <w:rPr>
                <w:bCs/>
              </w:rPr>
              <w:t xml:space="preserve"> has no problem with staying positive after experiencing a setback </w:t>
            </w:r>
            <w:r w:rsidR="00F032E8" w:rsidRPr="00EC1027">
              <w:rPr>
                <w:bCs/>
              </w:rPr>
              <w:t>only</w:t>
            </w:r>
            <w:r w:rsidR="00057BED">
              <w:rPr>
                <w:bCs/>
              </w:rPr>
              <w:t xml:space="preserve"> if</w:t>
            </w:r>
            <w:r w:rsidR="00F032E8" w:rsidRPr="00EC1027">
              <w:rPr>
                <w:bCs/>
              </w:rPr>
              <w:t xml:space="preserve"> </w:t>
            </w:r>
            <w:r w:rsidR="00573553" w:rsidRPr="00EC1027">
              <w:rPr>
                <w:bCs/>
              </w:rPr>
              <w:t>supported by family and friends.</w:t>
            </w:r>
          </w:p>
        </w:tc>
        <w:tc>
          <w:tcPr>
            <w:tcW w:w="1870" w:type="dxa"/>
          </w:tcPr>
          <w:p w14:paraId="69BE9A6C" w14:textId="2C75BCC8" w:rsidR="00C0731E" w:rsidRPr="00EC1027" w:rsidRDefault="005D2941" w:rsidP="00C0731E">
            <w:pPr>
              <w:rPr>
                <w:bCs/>
              </w:rPr>
            </w:pPr>
            <w:r w:rsidRPr="00EC1027">
              <w:rPr>
                <w:bCs/>
              </w:rPr>
              <w:t>Alex can easily feel insecure. Alex feels people are constantly judging them.</w:t>
            </w:r>
          </w:p>
        </w:tc>
      </w:tr>
      <w:tr w:rsidR="00C0731E" w:rsidRPr="00093743" w14:paraId="0191F7A1" w14:textId="77777777" w:rsidTr="00F553F8">
        <w:tc>
          <w:tcPr>
            <w:tcW w:w="1870" w:type="dxa"/>
            <w:vMerge/>
          </w:tcPr>
          <w:p w14:paraId="6B5E7623" w14:textId="77777777" w:rsidR="00C0731E" w:rsidRPr="00EC1027" w:rsidRDefault="00C0731E" w:rsidP="00C0731E">
            <w:pPr>
              <w:rPr>
                <w:b/>
              </w:rPr>
            </w:pPr>
          </w:p>
        </w:tc>
        <w:tc>
          <w:tcPr>
            <w:tcW w:w="1870" w:type="dxa"/>
          </w:tcPr>
          <w:p w14:paraId="21E70BD6" w14:textId="0FE563B7" w:rsidR="00C0731E" w:rsidRPr="00EC1027" w:rsidRDefault="00C0731E" w:rsidP="00C0731E">
            <w:pPr>
              <w:rPr>
                <w:b/>
              </w:rPr>
            </w:pPr>
            <w:r w:rsidRPr="00EC1027">
              <w:rPr>
                <w:bCs/>
                <w:i/>
                <w:iCs/>
              </w:rPr>
              <w:t>Emotional Volatility</w:t>
            </w:r>
          </w:p>
        </w:tc>
        <w:tc>
          <w:tcPr>
            <w:tcW w:w="1870" w:type="dxa"/>
          </w:tcPr>
          <w:p w14:paraId="37BDD29B" w14:textId="4BF58E1F" w:rsidR="00C0731E" w:rsidRPr="00EC1027" w:rsidRDefault="001D389E" w:rsidP="00C0731E">
            <w:pPr>
              <w:rPr>
                <w:bCs/>
              </w:rPr>
            </w:pPr>
            <w:r w:rsidRPr="00EC1027">
              <w:rPr>
                <w:bCs/>
              </w:rPr>
              <w:t xml:space="preserve">Nicky </w:t>
            </w:r>
            <w:r w:rsidR="00796D9C" w:rsidRPr="00EC1027">
              <w:rPr>
                <w:bCs/>
              </w:rPr>
              <w:t>feels it is easy to control their emotions under different circumstances</w:t>
            </w:r>
            <w:r w:rsidR="00F032E8" w:rsidRPr="00EC1027">
              <w:rPr>
                <w:bCs/>
              </w:rPr>
              <w:t xml:space="preserve"> if needed</w:t>
            </w:r>
            <w:r w:rsidR="00796D9C" w:rsidRPr="00EC1027">
              <w:rPr>
                <w:bCs/>
              </w:rPr>
              <w:t>.</w:t>
            </w:r>
          </w:p>
        </w:tc>
        <w:tc>
          <w:tcPr>
            <w:tcW w:w="1870" w:type="dxa"/>
          </w:tcPr>
          <w:p w14:paraId="08455130" w14:textId="43C3955F" w:rsidR="00C0731E" w:rsidRPr="00EC1027" w:rsidRDefault="00DD792B" w:rsidP="00C0731E">
            <w:pPr>
              <w:rPr>
                <w:bCs/>
              </w:rPr>
            </w:pPr>
            <w:r w:rsidRPr="00EC1027">
              <w:rPr>
                <w:bCs/>
              </w:rPr>
              <w:t>Cody’s family and close friends never s</w:t>
            </w:r>
            <w:r w:rsidR="00057BED">
              <w:rPr>
                <w:bCs/>
              </w:rPr>
              <w:t>ee</w:t>
            </w:r>
            <w:r w:rsidRPr="00EC1027">
              <w:rPr>
                <w:bCs/>
              </w:rPr>
              <w:t xml:space="preserve"> Cody cry</w:t>
            </w:r>
            <w:r w:rsidR="00540470" w:rsidRPr="00EC1027">
              <w:rPr>
                <w:bCs/>
              </w:rPr>
              <w:t xml:space="preserve"> even though Cody sometimes hide</w:t>
            </w:r>
            <w:r w:rsidR="00057BED">
              <w:rPr>
                <w:bCs/>
              </w:rPr>
              <w:t>s</w:t>
            </w:r>
            <w:r w:rsidR="00540470" w:rsidRPr="00EC1027">
              <w:rPr>
                <w:bCs/>
              </w:rPr>
              <w:t xml:space="preserve"> and cr</w:t>
            </w:r>
            <w:r w:rsidR="00057BED">
              <w:rPr>
                <w:bCs/>
              </w:rPr>
              <w:t>ies</w:t>
            </w:r>
            <w:r w:rsidR="00540470" w:rsidRPr="00EC1027">
              <w:rPr>
                <w:bCs/>
              </w:rPr>
              <w:t xml:space="preserve"> alone</w:t>
            </w:r>
            <w:r w:rsidRPr="00EC1027">
              <w:rPr>
                <w:bCs/>
              </w:rPr>
              <w:t>.</w:t>
            </w:r>
          </w:p>
        </w:tc>
        <w:tc>
          <w:tcPr>
            <w:tcW w:w="1870" w:type="dxa"/>
          </w:tcPr>
          <w:p w14:paraId="66485FD9" w14:textId="6EA05285" w:rsidR="00C0731E" w:rsidRPr="00EC1027" w:rsidRDefault="00507457" w:rsidP="00C0731E">
            <w:pPr>
              <w:rPr>
                <w:bCs/>
              </w:rPr>
            </w:pPr>
            <w:r w:rsidRPr="00EC1027">
              <w:rPr>
                <w:bCs/>
              </w:rPr>
              <w:t>Alex will cry if people point out their mistakes in public.</w:t>
            </w:r>
          </w:p>
        </w:tc>
      </w:tr>
      <w:tr w:rsidR="00C0731E" w:rsidRPr="00CB583F" w14:paraId="0025AE53" w14:textId="77777777" w:rsidTr="00F553F8">
        <w:tc>
          <w:tcPr>
            <w:tcW w:w="1870" w:type="dxa"/>
            <w:vMerge w:val="restart"/>
          </w:tcPr>
          <w:p w14:paraId="57D58F43" w14:textId="77777777" w:rsidR="00C0731E" w:rsidRPr="00CB583F" w:rsidRDefault="00C0731E" w:rsidP="00C0731E">
            <w:pPr>
              <w:rPr>
                <w:b/>
              </w:rPr>
            </w:pPr>
            <w:r w:rsidRPr="00CB583F">
              <w:rPr>
                <w:b/>
              </w:rPr>
              <w:t>Vignette set 4</w:t>
            </w:r>
          </w:p>
        </w:tc>
        <w:tc>
          <w:tcPr>
            <w:tcW w:w="1870" w:type="dxa"/>
          </w:tcPr>
          <w:p w14:paraId="36E5EAE3" w14:textId="60AD0C0A" w:rsidR="00C0731E" w:rsidRPr="00CB583F" w:rsidRDefault="00C0731E" w:rsidP="00C0731E">
            <w:pPr>
              <w:rPr>
                <w:b/>
              </w:rPr>
            </w:pPr>
            <w:r w:rsidRPr="00CB583F">
              <w:rPr>
                <w:bCs/>
                <w:i/>
                <w:iCs/>
              </w:rPr>
              <w:t>Anxiety</w:t>
            </w:r>
          </w:p>
        </w:tc>
        <w:tc>
          <w:tcPr>
            <w:tcW w:w="1870" w:type="dxa"/>
          </w:tcPr>
          <w:p w14:paraId="2D70DAD6" w14:textId="41463494" w:rsidR="00C0731E" w:rsidRPr="00CB583F" w:rsidRDefault="005D6E5D" w:rsidP="00C0731E">
            <w:pPr>
              <w:rPr>
                <w:bCs/>
              </w:rPr>
            </w:pPr>
            <w:r w:rsidRPr="00CB583F">
              <w:rPr>
                <w:bCs/>
              </w:rPr>
              <w:t>Cypress</w:t>
            </w:r>
            <w:r w:rsidR="0029296F" w:rsidRPr="00CB583F">
              <w:rPr>
                <w:bCs/>
              </w:rPr>
              <w:t xml:space="preserve">’s </w:t>
            </w:r>
            <w:r w:rsidR="00E1652E" w:rsidRPr="00CB583F">
              <w:rPr>
                <w:bCs/>
              </w:rPr>
              <w:t>partner sometimes complain</w:t>
            </w:r>
            <w:r w:rsidR="00057BED">
              <w:rPr>
                <w:bCs/>
              </w:rPr>
              <w:t>s</w:t>
            </w:r>
            <w:r w:rsidR="00E1652E" w:rsidRPr="00CB583F">
              <w:rPr>
                <w:bCs/>
              </w:rPr>
              <w:t xml:space="preserve"> that Cypress is too carefree</w:t>
            </w:r>
            <w:r w:rsidR="0054653C" w:rsidRPr="00CB583F">
              <w:rPr>
                <w:bCs/>
              </w:rPr>
              <w:t xml:space="preserve"> all the time</w:t>
            </w:r>
            <w:r w:rsidR="00B8323A" w:rsidRPr="00CB583F">
              <w:rPr>
                <w:bCs/>
              </w:rPr>
              <w:t xml:space="preserve"> and it seems Cypress never cares about anything</w:t>
            </w:r>
            <w:r w:rsidR="00E1652E" w:rsidRPr="00CB583F">
              <w:rPr>
                <w:bCs/>
              </w:rPr>
              <w:t>.</w:t>
            </w:r>
          </w:p>
        </w:tc>
        <w:tc>
          <w:tcPr>
            <w:tcW w:w="1870" w:type="dxa"/>
          </w:tcPr>
          <w:p w14:paraId="5D880B72" w14:textId="74851FA2" w:rsidR="00C0731E" w:rsidRPr="00CB583F" w:rsidRDefault="006A69C6" w:rsidP="00C0731E">
            <w:pPr>
              <w:rPr>
                <w:bCs/>
              </w:rPr>
            </w:pPr>
            <w:r w:rsidRPr="00CB583F">
              <w:rPr>
                <w:bCs/>
              </w:rPr>
              <w:t xml:space="preserve">Pat </w:t>
            </w:r>
            <w:r w:rsidR="00E12FA9" w:rsidRPr="00CB583F">
              <w:rPr>
                <w:bCs/>
              </w:rPr>
              <w:t xml:space="preserve">can be tense over little things such as talking to the </w:t>
            </w:r>
            <w:r w:rsidR="00EB1B31" w:rsidRPr="00CB583F">
              <w:rPr>
                <w:bCs/>
              </w:rPr>
              <w:t>boss,</w:t>
            </w:r>
            <w:r w:rsidR="00E12FA9" w:rsidRPr="00CB583F">
              <w:rPr>
                <w:bCs/>
              </w:rPr>
              <w:t xml:space="preserve"> but Pat can quickly calm themselves down once the conversation starts to flow naturally.</w:t>
            </w:r>
          </w:p>
        </w:tc>
        <w:tc>
          <w:tcPr>
            <w:tcW w:w="1870" w:type="dxa"/>
          </w:tcPr>
          <w:p w14:paraId="472C0E19" w14:textId="1D837FA3" w:rsidR="00C0731E" w:rsidRPr="00CB583F" w:rsidRDefault="005D6E5D" w:rsidP="00C0731E">
            <w:pPr>
              <w:rPr>
                <w:bCs/>
              </w:rPr>
            </w:pPr>
            <w:r w:rsidRPr="00CB583F">
              <w:rPr>
                <w:bCs/>
              </w:rPr>
              <w:t>Perry</w:t>
            </w:r>
            <w:r w:rsidR="00BA2E91" w:rsidRPr="00CB583F">
              <w:rPr>
                <w:bCs/>
              </w:rPr>
              <w:t xml:space="preserve"> </w:t>
            </w:r>
            <w:r w:rsidR="009E749A" w:rsidRPr="00CB583F">
              <w:rPr>
                <w:bCs/>
              </w:rPr>
              <w:t>keeps worrying about forgetting to lock the door or feed the cat even</w:t>
            </w:r>
            <w:r w:rsidR="00057BED">
              <w:rPr>
                <w:bCs/>
              </w:rPr>
              <w:t xml:space="preserve"> though</w:t>
            </w:r>
            <w:r w:rsidR="009E749A" w:rsidRPr="00CB583F">
              <w:rPr>
                <w:bCs/>
              </w:rPr>
              <w:t xml:space="preserve"> Perry is always very careful.</w:t>
            </w:r>
          </w:p>
        </w:tc>
      </w:tr>
      <w:tr w:rsidR="00C0731E" w:rsidRPr="00093743" w14:paraId="5ED302FD" w14:textId="77777777" w:rsidTr="00F553F8">
        <w:tc>
          <w:tcPr>
            <w:tcW w:w="1870" w:type="dxa"/>
            <w:vMerge/>
          </w:tcPr>
          <w:p w14:paraId="409D6671" w14:textId="77777777" w:rsidR="00C0731E" w:rsidRPr="00EC1027" w:rsidRDefault="00C0731E" w:rsidP="00C0731E">
            <w:pPr>
              <w:rPr>
                <w:b/>
              </w:rPr>
            </w:pPr>
          </w:p>
        </w:tc>
        <w:tc>
          <w:tcPr>
            <w:tcW w:w="1870" w:type="dxa"/>
          </w:tcPr>
          <w:p w14:paraId="716FD10B" w14:textId="2F3CE982" w:rsidR="00C0731E" w:rsidRPr="00EC1027" w:rsidRDefault="00C0731E" w:rsidP="00C0731E">
            <w:pPr>
              <w:rPr>
                <w:b/>
              </w:rPr>
            </w:pPr>
            <w:r w:rsidRPr="00EC1027">
              <w:rPr>
                <w:bCs/>
                <w:i/>
                <w:iCs/>
              </w:rPr>
              <w:t>Depression</w:t>
            </w:r>
          </w:p>
        </w:tc>
        <w:tc>
          <w:tcPr>
            <w:tcW w:w="1870" w:type="dxa"/>
          </w:tcPr>
          <w:p w14:paraId="69B392F9" w14:textId="0B7D8ADD" w:rsidR="00C0731E" w:rsidRPr="00EC1027" w:rsidRDefault="00AA7E31" w:rsidP="00C0731E">
            <w:pPr>
              <w:rPr>
                <w:bCs/>
              </w:rPr>
            </w:pPr>
            <w:r w:rsidRPr="00EC1027">
              <w:rPr>
                <w:bCs/>
              </w:rPr>
              <w:t xml:space="preserve">Cypress can easily find </w:t>
            </w:r>
            <w:r w:rsidRPr="00EC1027">
              <w:rPr>
                <w:bCs/>
              </w:rPr>
              <w:lastRenderedPageBreak/>
              <w:t>something positive out of a bad situation.</w:t>
            </w:r>
          </w:p>
        </w:tc>
        <w:tc>
          <w:tcPr>
            <w:tcW w:w="1870" w:type="dxa"/>
          </w:tcPr>
          <w:p w14:paraId="291A3D97" w14:textId="62889611" w:rsidR="00C0731E" w:rsidRPr="00EC1027" w:rsidRDefault="00E12FA9" w:rsidP="00C0731E">
            <w:pPr>
              <w:rPr>
                <w:bCs/>
              </w:rPr>
            </w:pPr>
            <w:r w:rsidRPr="00EC1027">
              <w:rPr>
                <w:bCs/>
              </w:rPr>
              <w:lastRenderedPageBreak/>
              <w:t xml:space="preserve">Pat </w:t>
            </w:r>
            <w:r w:rsidR="002F07D7" w:rsidRPr="00EC1027">
              <w:rPr>
                <w:bCs/>
              </w:rPr>
              <w:t xml:space="preserve">can feel depressed from </w:t>
            </w:r>
            <w:r w:rsidR="002F07D7" w:rsidRPr="00EC1027">
              <w:rPr>
                <w:bCs/>
              </w:rPr>
              <w:lastRenderedPageBreak/>
              <w:t>time to time, but Pat knows how to get out of the negative emotions. For example, Pat goes to the zoo to distract themselves.</w:t>
            </w:r>
          </w:p>
        </w:tc>
        <w:tc>
          <w:tcPr>
            <w:tcW w:w="1870" w:type="dxa"/>
          </w:tcPr>
          <w:p w14:paraId="6EB9893E" w14:textId="2CE9A247" w:rsidR="00C0731E" w:rsidRPr="00EC1027" w:rsidRDefault="005B3122" w:rsidP="00C0731E">
            <w:pPr>
              <w:rPr>
                <w:bCs/>
              </w:rPr>
            </w:pPr>
            <w:r w:rsidRPr="00EC1027">
              <w:rPr>
                <w:bCs/>
              </w:rPr>
              <w:lastRenderedPageBreak/>
              <w:t xml:space="preserve">Perry sometimes believes that </w:t>
            </w:r>
            <w:r w:rsidR="00057BED">
              <w:rPr>
                <w:bCs/>
              </w:rPr>
              <w:lastRenderedPageBreak/>
              <w:t xml:space="preserve">they are </w:t>
            </w:r>
            <w:r w:rsidR="00057BED" w:rsidRPr="00EC1027">
              <w:rPr>
                <w:bCs/>
              </w:rPr>
              <w:t>incapable</w:t>
            </w:r>
            <w:r w:rsidRPr="00EC1027">
              <w:rPr>
                <w:bCs/>
              </w:rPr>
              <w:t xml:space="preserve"> of doing what </w:t>
            </w:r>
            <w:r w:rsidR="00057BED">
              <w:rPr>
                <w:bCs/>
              </w:rPr>
              <w:t>they</w:t>
            </w:r>
            <w:r w:rsidRPr="00EC1027">
              <w:rPr>
                <w:bCs/>
              </w:rPr>
              <w:t xml:space="preserve"> </w:t>
            </w:r>
            <w:r w:rsidR="00057BED" w:rsidRPr="00EC1027">
              <w:rPr>
                <w:bCs/>
              </w:rPr>
              <w:t>love</w:t>
            </w:r>
            <w:r w:rsidRPr="00EC1027">
              <w:rPr>
                <w:bCs/>
              </w:rPr>
              <w:t xml:space="preserve"> doing. Perry feels they have no talent to achieve success. </w:t>
            </w:r>
          </w:p>
        </w:tc>
      </w:tr>
      <w:tr w:rsidR="00C0731E" w:rsidRPr="00093743" w14:paraId="5B776585" w14:textId="77777777" w:rsidTr="00F553F8">
        <w:tc>
          <w:tcPr>
            <w:tcW w:w="1870" w:type="dxa"/>
            <w:vMerge/>
          </w:tcPr>
          <w:p w14:paraId="60267A4D" w14:textId="77777777" w:rsidR="00C0731E" w:rsidRPr="00EC1027" w:rsidRDefault="00C0731E" w:rsidP="00C0731E">
            <w:pPr>
              <w:rPr>
                <w:b/>
              </w:rPr>
            </w:pPr>
          </w:p>
        </w:tc>
        <w:tc>
          <w:tcPr>
            <w:tcW w:w="1870" w:type="dxa"/>
          </w:tcPr>
          <w:p w14:paraId="3F2EC65F" w14:textId="26D44067" w:rsidR="00C0731E" w:rsidRPr="00EC1027" w:rsidRDefault="00C0731E" w:rsidP="00C0731E">
            <w:pPr>
              <w:rPr>
                <w:b/>
              </w:rPr>
            </w:pPr>
            <w:r w:rsidRPr="00EC1027">
              <w:rPr>
                <w:bCs/>
                <w:i/>
                <w:iCs/>
              </w:rPr>
              <w:t>Emotional Volatility</w:t>
            </w:r>
          </w:p>
        </w:tc>
        <w:tc>
          <w:tcPr>
            <w:tcW w:w="1870" w:type="dxa"/>
          </w:tcPr>
          <w:p w14:paraId="007D01A8" w14:textId="5738C080" w:rsidR="00C0731E" w:rsidRPr="00EC1027" w:rsidRDefault="001D1267" w:rsidP="00C0731E">
            <w:pPr>
              <w:rPr>
                <w:bCs/>
              </w:rPr>
            </w:pPr>
            <w:r w:rsidRPr="00EC1027">
              <w:rPr>
                <w:bCs/>
              </w:rPr>
              <w:t>Cypress can take</w:t>
            </w:r>
            <w:r w:rsidR="008D072B">
              <w:rPr>
                <w:bCs/>
              </w:rPr>
              <w:t xml:space="preserve"> overdone</w:t>
            </w:r>
            <w:r w:rsidRPr="00EC1027">
              <w:rPr>
                <w:bCs/>
              </w:rPr>
              <w:t xml:space="preserve"> jokes</w:t>
            </w:r>
            <w:r w:rsidR="000112E9">
              <w:rPr>
                <w:bCs/>
              </w:rPr>
              <w:t xml:space="preserve"> from their friends</w:t>
            </w:r>
            <w:r w:rsidRPr="00EC1027">
              <w:rPr>
                <w:bCs/>
              </w:rPr>
              <w:t>.</w:t>
            </w:r>
          </w:p>
        </w:tc>
        <w:tc>
          <w:tcPr>
            <w:tcW w:w="1870" w:type="dxa"/>
          </w:tcPr>
          <w:p w14:paraId="56B54706" w14:textId="158D133D" w:rsidR="00C0731E" w:rsidRPr="00EC1027" w:rsidRDefault="002F07D7" w:rsidP="00C0731E">
            <w:pPr>
              <w:rPr>
                <w:bCs/>
              </w:rPr>
            </w:pPr>
            <w:r w:rsidRPr="00EC1027">
              <w:rPr>
                <w:bCs/>
              </w:rPr>
              <w:t xml:space="preserve">Pat </w:t>
            </w:r>
            <w:r w:rsidR="00BA2E91" w:rsidRPr="00EC1027">
              <w:rPr>
                <w:bCs/>
              </w:rPr>
              <w:t>sometimes feel</w:t>
            </w:r>
            <w:r w:rsidR="00E62A85">
              <w:rPr>
                <w:bCs/>
              </w:rPr>
              <w:t>s</w:t>
            </w:r>
            <w:r w:rsidR="00BA2E91" w:rsidRPr="00EC1027">
              <w:rPr>
                <w:bCs/>
              </w:rPr>
              <w:t xml:space="preserve"> moody but believes it is normal to have the mood swings </w:t>
            </w:r>
            <w:r w:rsidR="00E62A85">
              <w:rPr>
                <w:bCs/>
              </w:rPr>
              <w:t>that</w:t>
            </w:r>
            <w:r w:rsidR="00BA2E91" w:rsidRPr="00EC1027">
              <w:rPr>
                <w:bCs/>
              </w:rPr>
              <w:t xml:space="preserve"> are not strong enough to affect daily activities.</w:t>
            </w:r>
          </w:p>
        </w:tc>
        <w:tc>
          <w:tcPr>
            <w:tcW w:w="1870" w:type="dxa"/>
          </w:tcPr>
          <w:p w14:paraId="0372857B" w14:textId="285F9CDC" w:rsidR="00C0731E" w:rsidRPr="00EC1027" w:rsidRDefault="009E749A" w:rsidP="00C0731E">
            <w:pPr>
              <w:rPr>
                <w:bCs/>
              </w:rPr>
            </w:pPr>
            <w:r w:rsidRPr="00EC1027">
              <w:rPr>
                <w:bCs/>
              </w:rPr>
              <w:t xml:space="preserve">Perry does not know how to control their emotions. </w:t>
            </w:r>
            <w:r w:rsidR="00BA33B4" w:rsidRPr="00EC1027">
              <w:rPr>
                <w:bCs/>
              </w:rPr>
              <w:t>Perry hates to cry in front of people but always end up with doing it.</w:t>
            </w:r>
          </w:p>
        </w:tc>
      </w:tr>
      <w:tr w:rsidR="00C0731E" w:rsidRPr="00CB583F" w14:paraId="279DDB16" w14:textId="77777777" w:rsidTr="00F553F8">
        <w:tc>
          <w:tcPr>
            <w:tcW w:w="1870" w:type="dxa"/>
            <w:vMerge w:val="restart"/>
          </w:tcPr>
          <w:p w14:paraId="0E7E951B" w14:textId="77777777" w:rsidR="00C0731E" w:rsidRPr="00CB583F" w:rsidRDefault="00C0731E" w:rsidP="00C0731E">
            <w:pPr>
              <w:rPr>
                <w:b/>
              </w:rPr>
            </w:pPr>
            <w:r w:rsidRPr="00CB583F">
              <w:rPr>
                <w:b/>
              </w:rPr>
              <w:t>Vignette set 5</w:t>
            </w:r>
          </w:p>
        </w:tc>
        <w:tc>
          <w:tcPr>
            <w:tcW w:w="1870" w:type="dxa"/>
          </w:tcPr>
          <w:p w14:paraId="292AF4F7" w14:textId="626779A4" w:rsidR="00C0731E" w:rsidRPr="00CB583F" w:rsidRDefault="00C0731E" w:rsidP="00C0731E">
            <w:pPr>
              <w:rPr>
                <w:b/>
              </w:rPr>
            </w:pPr>
            <w:r w:rsidRPr="00CB583F">
              <w:rPr>
                <w:bCs/>
                <w:i/>
                <w:iCs/>
              </w:rPr>
              <w:t>Anxiety</w:t>
            </w:r>
          </w:p>
        </w:tc>
        <w:tc>
          <w:tcPr>
            <w:tcW w:w="1870" w:type="dxa"/>
          </w:tcPr>
          <w:p w14:paraId="70047E7F" w14:textId="3CF355EA" w:rsidR="00C0731E" w:rsidRPr="00CB583F" w:rsidRDefault="004C1FED" w:rsidP="00C0731E">
            <w:pPr>
              <w:rPr>
                <w:bCs/>
              </w:rPr>
            </w:pPr>
            <w:r w:rsidRPr="00CB583F">
              <w:rPr>
                <w:bCs/>
              </w:rPr>
              <w:t>Shae</w:t>
            </w:r>
            <w:r w:rsidR="009D1F4C" w:rsidRPr="00CB583F">
              <w:rPr>
                <w:bCs/>
              </w:rPr>
              <w:t xml:space="preserve"> believes being worrisome does not change the result so there is no need to be anxious under any circumstances.</w:t>
            </w:r>
          </w:p>
        </w:tc>
        <w:tc>
          <w:tcPr>
            <w:tcW w:w="1870" w:type="dxa"/>
          </w:tcPr>
          <w:p w14:paraId="7775B503" w14:textId="31B2B9DF" w:rsidR="00C0731E" w:rsidRPr="00CB583F" w:rsidRDefault="0056403A" w:rsidP="00C0731E">
            <w:pPr>
              <w:rPr>
                <w:bCs/>
              </w:rPr>
            </w:pPr>
            <w:r w:rsidRPr="00CB583F">
              <w:rPr>
                <w:bCs/>
              </w:rPr>
              <w:t>Wyatt</w:t>
            </w:r>
            <w:r w:rsidR="009B7003" w:rsidRPr="00CB583F">
              <w:rPr>
                <w:bCs/>
              </w:rPr>
              <w:t xml:space="preserve"> </w:t>
            </w:r>
            <w:r w:rsidR="00956D71" w:rsidRPr="00CB583F">
              <w:rPr>
                <w:bCs/>
              </w:rPr>
              <w:t xml:space="preserve">worries a lot </w:t>
            </w:r>
            <w:r w:rsidR="00E62A85">
              <w:rPr>
                <w:bCs/>
              </w:rPr>
              <w:t xml:space="preserve">about if </w:t>
            </w:r>
            <w:r w:rsidR="00956D71" w:rsidRPr="00CB583F">
              <w:rPr>
                <w:bCs/>
              </w:rPr>
              <w:t>things may go wrong if Wyatt is not fully prepared for their duty.</w:t>
            </w:r>
          </w:p>
        </w:tc>
        <w:tc>
          <w:tcPr>
            <w:tcW w:w="1870" w:type="dxa"/>
          </w:tcPr>
          <w:p w14:paraId="79AE1D10" w14:textId="59630D97" w:rsidR="00C0731E" w:rsidRPr="00CB583F" w:rsidRDefault="0056403A" w:rsidP="00C0731E">
            <w:pPr>
              <w:rPr>
                <w:bCs/>
              </w:rPr>
            </w:pPr>
            <w:r w:rsidRPr="00CB583F">
              <w:rPr>
                <w:bCs/>
              </w:rPr>
              <w:t>Tate</w:t>
            </w:r>
            <w:r w:rsidR="00304F5B" w:rsidRPr="00CB583F">
              <w:rPr>
                <w:bCs/>
              </w:rPr>
              <w:t xml:space="preserve"> </w:t>
            </w:r>
            <w:r w:rsidR="005F5BC3" w:rsidRPr="00CB583F">
              <w:rPr>
                <w:bCs/>
              </w:rPr>
              <w:t>constantly worries about anything that can go wrong. Tate prefers not to drive because of the anxious feeling</w:t>
            </w:r>
            <w:r w:rsidR="00630684" w:rsidRPr="00CB583F">
              <w:rPr>
                <w:bCs/>
              </w:rPr>
              <w:t xml:space="preserve"> during driving</w:t>
            </w:r>
            <w:r w:rsidR="005F5BC3" w:rsidRPr="00CB583F">
              <w:rPr>
                <w:bCs/>
              </w:rPr>
              <w:t>.</w:t>
            </w:r>
          </w:p>
        </w:tc>
      </w:tr>
      <w:tr w:rsidR="00C0731E" w:rsidRPr="00093743" w14:paraId="1E5D3976" w14:textId="77777777" w:rsidTr="00F553F8">
        <w:tc>
          <w:tcPr>
            <w:tcW w:w="1870" w:type="dxa"/>
            <w:vMerge/>
          </w:tcPr>
          <w:p w14:paraId="6DEAA099" w14:textId="77777777" w:rsidR="00C0731E" w:rsidRPr="00EC1027" w:rsidRDefault="00C0731E" w:rsidP="00C0731E">
            <w:pPr>
              <w:rPr>
                <w:b/>
              </w:rPr>
            </w:pPr>
          </w:p>
        </w:tc>
        <w:tc>
          <w:tcPr>
            <w:tcW w:w="1870" w:type="dxa"/>
          </w:tcPr>
          <w:p w14:paraId="5D2003F8" w14:textId="78254A1F" w:rsidR="00C0731E" w:rsidRPr="00EC1027" w:rsidRDefault="00C0731E" w:rsidP="00C0731E">
            <w:pPr>
              <w:rPr>
                <w:b/>
              </w:rPr>
            </w:pPr>
            <w:r w:rsidRPr="00EC1027">
              <w:rPr>
                <w:bCs/>
                <w:i/>
                <w:iCs/>
              </w:rPr>
              <w:t>Depression</w:t>
            </w:r>
          </w:p>
        </w:tc>
        <w:tc>
          <w:tcPr>
            <w:tcW w:w="1870" w:type="dxa"/>
          </w:tcPr>
          <w:p w14:paraId="30451AA2" w14:textId="4AFF372A" w:rsidR="00C0731E" w:rsidRPr="00EC1027" w:rsidRDefault="009D1F4C" w:rsidP="00C0731E">
            <w:pPr>
              <w:rPr>
                <w:bCs/>
              </w:rPr>
            </w:pPr>
            <w:r w:rsidRPr="00EC1027">
              <w:rPr>
                <w:bCs/>
              </w:rPr>
              <w:t xml:space="preserve">Shae </w:t>
            </w:r>
            <w:r w:rsidR="009B7003" w:rsidRPr="00EC1027">
              <w:rPr>
                <w:bCs/>
              </w:rPr>
              <w:t>is confident with who they are because everyone has shortcomings.</w:t>
            </w:r>
          </w:p>
        </w:tc>
        <w:tc>
          <w:tcPr>
            <w:tcW w:w="1870" w:type="dxa"/>
          </w:tcPr>
          <w:p w14:paraId="661B9503" w14:textId="7ED17D3B" w:rsidR="00C0731E" w:rsidRPr="00EC1027" w:rsidRDefault="002E669F" w:rsidP="00C0731E">
            <w:pPr>
              <w:rPr>
                <w:bCs/>
              </w:rPr>
            </w:pPr>
            <w:r w:rsidRPr="00EC1027">
              <w:rPr>
                <w:bCs/>
              </w:rPr>
              <w:t xml:space="preserve">Wyatt </w:t>
            </w:r>
            <w:r w:rsidR="007720CF">
              <w:rPr>
                <w:bCs/>
              </w:rPr>
              <w:t xml:space="preserve">sometimes </w:t>
            </w:r>
            <w:r w:rsidRPr="00EC1027">
              <w:rPr>
                <w:bCs/>
              </w:rPr>
              <w:t xml:space="preserve">feels sad </w:t>
            </w:r>
            <w:r w:rsidR="007720CF">
              <w:rPr>
                <w:bCs/>
              </w:rPr>
              <w:t xml:space="preserve">during evenings or early </w:t>
            </w:r>
            <w:r w:rsidR="00FC7E48">
              <w:rPr>
                <w:bCs/>
              </w:rPr>
              <w:t>mornings,</w:t>
            </w:r>
            <w:r w:rsidR="007720CF">
              <w:rPr>
                <w:bCs/>
              </w:rPr>
              <w:t xml:space="preserve"> but this feeling would not last very long</w:t>
            </w:r>
            <w:r w:rsidRPr="00EC1027">
              <w:rPr>
                <w:bCs/>
              </w:rPr>
              <w:t>.</w:t>
            </w:r>
          </w:p>
        </w:tc>
        <w:tc>
          <w:tcPr>
            <w:tcW w:w="1870" w:type="dxa"/>
          </w:tcPr>
          <w:p w14:paraId="4B307DF7" w14:textId="2F86A6C1" w:rsidR="00C0731E" w:rsidRPr="00EC1027" w:rsidRDefault="00FC7E48" w:rsidP="00C0731E">
            <w:pPr>
              <w:rPr>
                <w:bCs/>
              </w:rPr>
            </w:pPr>
            <w:r>
              <w:rPr>
                <w:bCs/>
              </w:rPr>
              <w:t>When Tate is in the low mood, Tate cannot get up off the bed</w:t>
            </w:r>
            <w:r w:rsidR="00D46AC9">
              <w:rPr>
                <w:bCs/>
              </w:rPr>
              <w:t xml:space="preserve"> and end up skipping meals</w:t>
            </w:r>
            <w:r>
              <w:rPr>
                <w:bCs/>
              </w:rPr>
              <w:t>.</w:t>
            </w:r>
          </w:p>
        </w:tc>
      </w:tr>
      <w:tr w:rsidR="00C0731E" w:rsidRPr="00093743" w14:paraId="5188D1E1" w14:textId="77777777" w:rsidTr="00F553F8">
        <w:tc>
          <w:tcPr>
            <w:tcW w:w="1870" w:type="dxa"/>
            <w:vMerge/>
          </w:tcPr>
          <w:p w14:paraId="79721757" w14:textId="77777777" w:rsidR="00C0731E" w:rsidRPr="00EC1027" w:rsidRDefault="00C0731E" w:rsidP="00C0731E">
            <w:pPr>
              <w:rPr>
                <w:b/>
              </w:rPr>
            </w:pPr>
          </w:p>
        </w:tc>
        <w:tc>
          <w:tcPr>
            <w:tcW w:w="1870" w:type="dxa"/>
          </w:tcPr>
          <w:p w14:paraId="28F65CA4" w14:textId="20848246" w:rsidR="00C0731E" w:rsidRPr="00EC1027" w:rsidRDefault="00C0731E" w:rsidP="00C0731E">
            <w:pPr>
              <w:rPr>
                <w:b/>
              </w:rPr>
            </w:pPr>
            <w:r w:rsidRPr="00EC1027">
              <w:rPr>
                <w:bCs/>
                <w:i/>
                <w:iCs/>
              </w:rPr>
              <w:t>Emotional Volatility</w:t>
            </w:r>
          </w:p>
        </w:tc>
        <w:tc>
          <w:tcPr>
            <w:tcW w:w="1870" w:type="dxa"/>
          </w:tcPr>
          <w:p w14:paraId="0E4CD91F" w14:textId="07BF166A" w:rsidR="00C0731E" w:rsidRPr="00EC1027" w:rsidRDefault="006A69C6" w:rsidP="00C0731E">
            <w:pPr>
              <w:rPr>
                <w:bCs/>
              </w:rPr>
            </w:pPr>
            <w:r w:rsidRPr="00EC1027">
              <w:rPr>
                <w:bCs/>
              </w:rPr>
              <w:t xml:space="preserve">Shae </w:t>
            </w:r>
            <w:proofErr w:type="gramStart"/>
            <w:r w:rsidRPr="00EC1027">
              <w:rPr>
                <w:bCs/>
              </w:rPr>
              <w:t>is able to</w:t>
            </w:r>
            <w:proofErr w:type="gramEnd"/>
            <w:r w:rsidRPr="00EC1027">
              <w:rPr>
                <w:bCs/>
              </w:rPr>
              <w:t xml:space="preserve"> give warnings before expressing anger or frustration</w:t>
            </w:r>
            <w:r w:rsidR="009B7003" w:rsidRPr="00EC1027">
              <w:rPr>
                <w:bCs/>
              </w:rPr>
              <w:t xml:space="preserve"> to</w:t>
            </w:r>
            <w:r w:rsidR="000F40CF">
              <w:rPr>
                <w:bCs/>
              </w:rPr>
              <w:t>wards</w:t>
            </w:r>
            <w:r w:rsidR="009B7003" w:rsidRPr="00EC1027">
              <w:rPr>
                <w:bCs/>
              </w:rPr>
              <w:t xml:space="preserve"> others</w:t>
            </w:r>
            <w:r w:rsidRPr="00EC1027">
              <w:rPr>
                <w:bCs/>
              </w:rPr>
              <w:t>.</w:t>
            </w:r>
          </w:p>
        </w:tc>
        <w:tc>
          <w:tcPr>
            <w:tcW w:w="1870" w:type="dxa"/>
          </w:tcPr>
          <w:p w14:paraId="35323010" w14:textId="0D9DCA62" w:rsidR="00C0731E" w:rsidRPr="00EC1027" w:rsidRDefault="002E669F" w:rsidP="00C0731E">
            <w:pPr>
              <w:rPr>
                <w:bCs/>
              </w:rPr>
            </w:pPr>
            <w:r w:rsidRPr="00EC1027">
              <w:rPr>
                <w:bCs/>
              </w:rPr>
              <w:t xml:space="preserve">Wyatt </w:t>
            </w:r>
            <w:r w:rsidR="00696636" w:rsidRPr="00EC1027">
              <w:rPr>
                <w:bCs/>
              </w:rPr>
              <w:t xml:space="preserve">is generally a stable person but </w:t>
            </w:r>
            <w:r w:rsidR="0058638B" w:rsidRPr="00EC1027">
              <w:rPr>
                <w:bCs/>
              </w:rPr>
              <w:t>can be very moody when traveling with friends.</w:t>
            </w:r>
          </w:p>
        </w:tc>
        <w:tc>
          <w:tcPr>
            <w:tcW w:w="1870" w:type="dxa"/>
          </w:tcPr>
          <w:p w14:paraId="616A9952" w14:textId="4095DA5A" w:rsidR="00C0731E" w:rsidRPr="00EC1027" w:rsidRDefault="00C76ACB" w:rsidP="00C0731E">
            <w:pPr>
              <w:rPr>
                <w:bCs/>
              </w:rPr>
            </w:pPr>
            <w:r w:rsidRPr="00EC1027">
              <w:rPr>
                <w:bCs/>
              </w:rPr>
              <w:t xml:space="preserve">Tate </w:t>
            </w:r>
            <w:r w:rsidR="00B67A8B" w:rsidRPr="00EC1027">
              <w:rPr>
                <w:bCs/>
              </w:rPr>
              <w:t xml:space="preserve">always feels regret </w:t>
            </w:r>
            <w:r w:rsidR="002165B3" w:rsidRPr="00EC1027">
              <w:rPr>
                <w:bCs/>
              </w:rPr>
              <w:t xml:space="preserve">because Tate cannot </w:t>
            </w:r>
            <w:r w:rsidR="001443C2" w:rsidRPr="00EC1027">
              <w:rPr>
                <w:bCs/>
              </w:rPr>
              <w:t>keep</w:t>
            </w:r>
            <w:r w:rsidR="000F40CF">
              <w:rPr>
                <w:bCs/>
              </w:rPr>
              <w:t xml:space="preserve"> their </w:t>
            </w:r>
            <w:r w:rsidR="002165B3" w:rsidRPr="00EC1027">
              <w:rPr>
                <w:bCs/>
              </w:rPr>
              <w:t>emotions under control and always end</w:t>
            </w:r>
            <w:r w:rsidR="000F40CF">
              <w:rPr>
                <w:bCs/>
              </w:rPr>
              <w:t>s</w:t>
            </w:r>
            <w:r w:rsidR="002165B3" w:rsidRPr="00EC1027">
              <w:rPr>
                <w:bCs/>
              </w:rPr>
              <w:t xml:space="preserve"> up shouting </w:t>
            </w:r>
            <w:r w:rsidR="000F40CF">
              <w:rPr>
                <w:bCs/>
              </w:rPr>
              <w:t>at</w:t>
            </w:r>
            <w:r w:rsidR="002165B3" w:rsidRPr="00EC1027">
              <w:rPr>
                <w:bCs/>
              </w:rPr>
              <w:t xml:space="preserve"> Tate’s parents.</w:t>
            </w:r>
          </w:p>
        </w:tc>
      </w:tr>
    </w:tbl>
    <w:p w14:paraId="05E6C0F2" w14:textId="3195D2BB" w:rsidR="00C074E5" w:rsidRDefault="00671BAE" w:rsidP="00E1396C">
      <w:pPr>
        <w:spacing w:line="480" w:lineRule="auto"/>
      </w:pPr>
      <w:r w:rsidRPr="00CB583F">
        <w:t xml:space="preserve"> </w:t>
      </w:r>
    </w:p>
    <w:p w14:paraId="5BC20B20" w14:textId="75EDA2F2" w:rsidR="0064221B" w:rsidRDefault="00CB2E46" w:rsidP="00CB2E46">
      <w:pPr>
        <w:spacing w:line="480" w:lineRule="auto"/>
        <w:jc w:val="center"/>
        <w:rPr>
          <w:b/>
        </w:rPr>
      </w:pPr>
      <w:r w:rsidRPr="00093743">
        <w:rPr>
          <w:b/>
        </w:rPr>
        <w:lastRenderedPageBreak/>
        <w:t xml:space="preserve">Appendix </w:t>
      </w:r>
      <w:r>
        <w:rPr>
          <w:b/>
        </w:rPr>
        <w:t>E</w:t>
      </w:r>
      <w:r w:rsidRPr="00093743">
        <w:rPr>
          <w:b/>
        </w:rPr>
        <w:t xml:space="preserve">: </w:t>
      </w:r>
      <w:r>
        <w:rPr>
          <w:b/>
        </w:rPr>
        <w:t>Demographic Questions</w:t>
      </w:r>
    </w:p>
    <w:p w14:paraId="44775A70" w14:textId="4D01B7E2" w:rsidR="00C80886" w:rsidRDefault="00C80886" w:rsidP="00C80886">
      <w:pPr>
        <w:pStyle w:val="ListParagraph"/>
        <w:numPr>
          <w:ilvl w:val="0"/>
          <w:numId w:val="21"/>
        </w:numPr>
        <w:spacing w:line="480" w:lineRule="auto"/>
      </w:pPr>
      <w:r>
        <w:t>Age</w:t>
      </w:r>
    </w:p>
    <w:p w14:paraId="31D56670" w14:textId="348ADBB0" w:rsidR="00C80886" w:rsidRDefault="00C80886" w:rsidP="00425EDA">
      <w:pPr>
        <w:pStyle w:val="ListParagraph"/>
        <w:numPr>
          <w:ilvl w:val="0"/>
          <w:numId w:val="21"/>
        </w:numPr>
        <w:spacing w:line="480" w:lineRule="auto"/>
      </w:pPr>
      <w:r>
        <w:t>Gender</w:t>
      </w:r>
      <w:r w:rsidR="00425EDA">
        <w:t xml:space="preserve"> (</w:t>
      </w:r>
      <w:r w:rsidR="002D33C9">
        <w:t>Woman, Man, No</w:t>
      </w:r>
      <w:r w:rsidR="00A341AB">
        <w:t xml:space="preserve"> </w:t>
      </w:r>
      <w:r w:rsidR="002D33C9">
        <w:t>binary/Genderqueer/Trans</w:t>
      </w:r>
      <w:r w:rsidR="00425EDA">
        <w:t>)</w:t>
      </w:r>
    </w:p>
    <w:p w14:paraId="62C7A8CF" w14:textId="568B8254" w:rsidR="00C80886" w:rsidRDefault="00A341AB" w:rsidP="00A341AB">
      <w:pPr>
        <w:pStyle w:val="ListParagraph"/>
        <w:numPr>
          <w:ilvl w:val="0"/>
          <w:numId w:val="21"/>
        </w:numPr>
        <w:spacing w:line="480" w:lineRule="auto"/>
      </w:pPr>
      <w:r>
        <w:t xml:space="preserve">Ethnicity (White/Caucasian, </w:t>
      </w:r>
      <w:r w:rsidRPr="00A341AB">
        <w:t>Black/African</w:t>
      </w:r>
      <w:r>
        <w:t xml:space="preserve"> </w:t>
      </w:r>
      <w:r w:rsidRPr="00A341AB">
        <w:t>American,</w:t>
      </w:r>
      <w:r>
        <w:t xml:space="preserve"> </w:t>
      </w:r>
      <w:r w:rsidRPr="00A341AB">
        <w:t>Hispanic/Latino,</w:t>
      </w:r>
      <w:r>
        <w:t xml:space="preserve"> </w:t>
      </w:r>
      <w:r w:rsidRPr="00A341AB">
        <w:t>Native</w:t>
      </w:r>
      <w:r>
        <w:t xml:space="preserve"> </w:t>
      </w:r>
      <w:r w:rsidRPr="00A341AB">
        <w:t>American/Alaskan</w:t>
      </w:r>
      <w:r>
        <w:t xml:space="preserve"> </w:t>
      </w:r>
      <w:r w:rsidRPr="00A341AB">
        <w:t>Native,</w:t>
      </w:r>
      <w:r>
        <w:t xml:space="preserve"> </w:t>
      </w:r>
      <w:r w:rsidRPr="00A341AB">
        <w:t>Pacific</w:t>
      </w:r>
      <w:r>
        <w:t xml:space="preserve"> </w:t>
      </w:r>
      <w:r w:rsidRPr="00A341AB">
        <w:t>Islander,</w:t>
      </w:r>
      <w:r>
        <w:t xml:space="preserve"> </w:t>
      </w:r>
      <w:r w:rsidRPr="00A341AB">
        <w:t>Asian/Asian</w:t>
      </w:r>
      <w:r>
        <w:t xml:space="preserve"> </w:t>
      </w:r>
      <w:r w:rsidRPr="00A341AB">
        <w:t>American,</w:t>
      </w:r>
      <w:r>
        <w:t xml:space="preserve"> </w:t>
      </w:r>
      <w:r w:rsidRPr="00A341AB">
        <w:t>Other</w:t>
      </w:r>
      <w:r>
        <w:t>/Multiracial)</w:t>
      </w:r>
    </w:p>
    <w:p w14:paraId="4B563722" w14:textId="71F7DB48" w:rsidR="00C80886" w:rsidRDefault="00C80886" w:rsidP="00A341AB">
      <w:pPr>
        <w:pStyle w:val="ListParagraph"/>
        <w:numPr>
          <w:ilvl w:val="0"/>
          <w:numId w:val="21"/>
        </w:numPr>
        <w:spacing w:line="480" w:lineRule="auto"/>
      </w:pPr>
      <w:r>
        <w:t>Class standing (current overall 4-point GPA)</w:t>
      </w:r>
    </w:p>
    <w:p w14:paraId="458DE15A" w14:textId="2E2DAA6B" w:rsidR="00C80886" w:rsidRDefault="00C80886" w:rsidP="00AB4AFA">
      <w:pPr>
        <w:pStyle w:val="ListParagraph"/>
        <w:numPr>
          <w:ilvl w:val="0"/>
          <w:numId w:val="21"/>
        </w:numPr>
        <w:spacing w:line="480" w:lineRule="auto"/>
      </w:pPr>
      <w:r>
        <w:t>Native language</w:t>
      </w:r>
      <w:r w:rsidR="00AB4AFA">
        <w:t xml:space="preserve"> (English/including English, Non-English)</w:t>
      </w:r>
    </w:p>
    <w:p w14:paraId="6F0B16E7" w14:textId="35156E17" w:rsidR="00C80886" w:rsidRDefault="00C80886" w:rsidP="00123DA5">
      <w:pPr>
        <w:pStyle w:val="ListParagraph"/>
        <w:numPr>
          <w:ilvl w:val="0"/>
          <w:numId w:val="21"/>
        </w:numPr>
        <w:spacing w:line="480" w:lineRule="auto"/>
      </w:pPr>
      <w:r>
        <w:t>Parental/household income</w:t>
      </w:r>
      <w:r w:rsidR="00AB4AFA">
        <w:t xml:space="preserve"> (</w:t>
      </w:r>
      <w:r w:rsidR="00123DA5">
        <w:t>unit: $1000</w:t>
      </w:r>
      <w:r w:rsidR="00AB4AFA">
        <w:t>)</w:t>
      </w:r>
      <w:r w:rsidR="00123DA5">
        <w:t xml:space="preserve">: </w:t>
      </w:r>
      <w:r w:rsidR="00123DA5" w:rsidRPr="00123DA5">
        <w:t>&lt;20, 20-34.999, 35-49.999, 50-74.999, 75-99.999, &gt;100</w:t>
      </w:r>
    </w:p>
    <w:p w14:paraId="38911BDF" w14:textId="77777777" w:rsidR="00CB2E46" w:rsidRPr="00CB583F" w:rsidRDefault="00CB2E46" w:rsidP="00CB2E46">
      <w:pPr>
        <w:spacing w:line="480" w:lineRule="auto"/>
      </w:pPr>
    </w:p>
    <w:sectPr w:rsidR="00CB2E46" w:rsidRPr="00CB583F" w:rsidSect="00CF0A8D">
      <w:headerReference w:type="even" r:id="rId36"/>
      <w:head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36757" w14:textId="77777777" w:rsidR="005F2D18" w:rsidRDefault="005F2D18" w:rsidP="00151722">
      <w:r>
        <w:separator/>
      </w:r>
    </w:p>
  </w:endnote>
  <w:endnote w:type="continuationSeparator" w:id="0">
    <w:p w14:paraId="6291636C" w14:textId="77777777" w:rsidR="005F2D18" w:rsidRDefault="005F2D18" w:rsidP="00151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25C13" w14:textId="77777777" w:rsidR="005F2D18" w:rsidRDefault="005F2D18" w:rsidP="00151722">
      <w:r>
        <w:separator/>
      </w:r>
    </w:p>
  </w:footnote>
  <w:footnote w:type="continuationSeparator" w:id="0">
    <w:p w14:paraId="6ADF9844" w14:textId="77777777" w:rsidR="005F2D18" w:rsidRDefault="005F2D18" w:rsidP="001517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1992453"/>
      <w:docPartObj>
        <w:docPartGallery w:val="Page Numbers (Top of Page)"/>
        <w:docPartUnique/>
      </w:docPartObj>
    </w:sdtPr>
    <w:sdtEndPr>
      <w:rPr>
        <w:rStyle w:val="PageNumber"/>
      </w:rPr>
    </w:sdtEndPr>
    <w:sdtContent>
      <w:p w14:paraId="11494137" w14:textId="35348257" w:rsidR="001A5C81" w:rsidRDefault="001A5C81" w:rsidP="00156A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361CF7" w14:textId="77777777" w:rsidR="001A5C81" w:rsidRDefault="001A5C81" w:rsidP="0015172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3132445"/>
      <w:docPartObj>
        <w:docPartGallery w:val="Page Numbers (Top of Page)"/>
        <w:docPartUnique/>
      </w:docPartObj>
    </w:sdtPr>
    <w:sdtEndPr>
      <w:rPr>
        <w:rStyle w:val="PageNumber"/>
      </w:rPr>
    </w:sdtEndPr>
    <w:sdtContent>
      <w:p w14:paraId="4A7AB3B3" w14:textId="37FA6560" w:rsidR="001A5C81" w:rsidRPr="00F672E3" w:rsidRDefault="001A5C81" w:rsidP="00156A1E">
        <w:pPr>
          <w:pStyle w:val="Header"/>
          <w:framePr w:wrap="none" w:vAnchor="text" w:hAnchor="margin" w:xAlign="right" w:y="1"/>
          <w:rPr>
            <w:rStyle w:val="PageNumber"/>
          </w:rPr>
        </w:pPr>
        <w:r w:rsidRPr="00F672E3">
          <w:rPr>
            <w:rStyle w:val="PageNumber"/>
          </w:rPr>
          <w:fldChar w:fldCharType="begin"/>
        </w:r>
        <w:r w:rsidRPr="00F672E3">
          <w:rPr>
            <w:rStyle w:val="PageNumber"/>
          </w:rPr>
          <w:instrText xml:space="preserve"> PAGE </w:instrText>
        </w:r>
        <w:r w:rsidRPr="00F672E3">
          <w:rPr>
            <w:rStyle w:val="PageNumber"/>
          </w:rPr>
          <w:fldChar w:fldCharType="separate"/>
        </w:r>
        <w:r w:rsidRPr="00F672E3">
          <w:rPr>
            <w:rStyle w:val="PageNumber"/>
            <w:noProof/>
          </w:rPr>
          <w:t>1</w:t>
        </w:r>
        <w:r w:rsidRPr="00F672E3">
          <w:rPr>
            <w:rStyle w:val="PageNumber"/>
          </w:rPr>
          <w:fldChar w:fldCharType="end"/>
        </w:r>
      </w:p>
    </w:sdtContent>
  </w:sdt>
  <w:p w14:paraId="71530D6F" w14:textId="2CD9B805" w:rsidR="001A5C81" w:rsidRPr="00F672E3" w:rsidRDefault="001A5C81" w:rsidP="00151722">
    <w:pPr>
      <w:pStyle w:val="Header"/>
      <w:ind w:right="360"/>
    </w:pPr>
    <w:r>
      <w:t>APPLICATIONS OF</w:t>
    </w:r>
    <w:r w:rsidRPr="00F672E3">
      <w:t xml:space="preserve"> ANCHORING VIGNETTES </w:t>
    </w:r>
    <w:r>
      <w:t xml:space="preserve">IN </w:t>
    </w:r>
    <w:r w:rsidRPr="00F672E3">
      <w:t>PERSONALITY STUD</w:t>
    </w:r>
    <w:r>
      <w:t>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57A64"/>
    <w:multiLevelType w:val="hybridMultilevel"/>
    <w:tmpl w:val="6B9CC8E6"/>
    <w:lvl w:ilvl="0" w:tplc="45E4BC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801B15"/>
    <w:multiLevelType w:val="hybridMultilevel"/>
    <w:tmpl w:val="C0BC97D8"/>
    <w:lvl w:ilvl="0" w:tplc="AD1472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133072"/>
    <w:multiLevelType w:val="hybridMultilevel"/>
    <w:tmpl w:val="2A52D43C"/>
    <w:lvl w:ilvl="0" w:tplc="61BE13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8221FF"/>
    <w:multiLevelType w:val="hybridMultilevel"/>
    <w:tmpl w:val="F766B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7D407C"/>
    <w:multiLevelType w:val="hybridMultilevel"/>
    <w:tmpl w:val="386E20DC"/>
    <w:lvl w:ilvl="0" w:tplc="FAD08BF4">
      <w:start w:val="1"/>
      <w:numFmt w:val="bullet"/>
      <w:lvlText w:val=""/>
      <w:lvlJc w:val="left"/>
      <w:pPr>
        <w:ind w:left="720" w:hanging="360"/>
      </w:pPr>
      <w:rPr>
        <w:rFonts w:ascii="Symbol" w:hAnsi="Symbol" w:hint="default"/>
      </w:rPr>
    </w:lvl>
    <w:lvl w:ilvl="1" w:tplc="9BB4C7DA">
      <w:start w:val="1"/>
      <w:numFmt w:val="bullet"/>
      <w:lvlText w:val="o"/>
      <w:lvlJc w:val="left"/>
      <w:pPr>
        <w:ind w:left="1440" w:hanging="360"/>
      </w:pPr>
      <w:rPr>
        <w:rFonts w:ascii="Courier New" w:hAnsi="Courier New" w:hint="default"/>
      </w:rPr>
    </w:lvl>
    <w:lvl w:ilvl="2" w:tplc="7F9E2E32">
      <w:start w:val="1"/>
      <w:numFmt w:val="bullet"/>
      <w:lvlText w:val=""/>
      <w:lvlJc w:val="left"/>
      <w:pPr>
        <w:ind w:left="2160" w:hanging="360"/>
      </w:pPr>
      <w:rPr>
        <w:rFonts w:ascii="Wingdings" w:hAnsi="Wingdings" w:hint="default"/>
      </w:rPr>
    </w:lvl>
    <w:lvl w:ilvl="3" w:tplc="B56EADBA">
      <w:start w:val="1"/>
      <w:numFmt w:val="bullet"/>
      <w:lvlText w:val=""/>
      <w:lvlJc w:val="left"/>
      <w:pPr>
        <w:ind w:left="2880" w:hanging="360"/>
      </w:pPr>
      <w:rPr>
        <w:rFonts w:ascii="Symbol" w:hAnsi="Symbol" w:hint="default"/>
      </w:rPr>
    </w:lvl>
    <w:lvl w:ilvl="4" w:tplc="4DF873AE">
      <w:start w:val="1"/>
      <w:numFmt w:val="bullet"/>
      <w:lvlText w:val="o"/>
      <w:lvlJc w:val="left"/>
      <w:pPr>
        <w:ind w:left="3600" w:hanging="360"/>
      </w:pPr>
      <w:rPr>
        <w:rFonts w:ascii="Courier New" w:hAnsi="Courier New" w:hint="default"/>
      </w:rPr>
    </w:lvl>
    <w:lvl w:ilvl="5" w:tplc="4FB0A42C">
      <w:start w:val="1"/>
      <w:numFmt w:val="bullet"/>
      <w:lvlText w:val=""/>
      <w:lvlJc w:val="left"/>
      <w:pPr>
        <w:ind w:left="4320" w:hanging="360"/>
      </w:pPr>
      <w:rPr>
        <w:rFonts w:ascii="Wingdings" w:hAnsi="Wingdings" w:hint="default"/>
      </w:rPr>
    </w:lvl>
    <w:lvl w:ilvl="6" w:tplc="D820CDE2">
      <w:start w:val="1"/>
      <w:numFmt w:val="bullet"/>
      <w:lvlText w:val=""/>
      <w:lvlJc w:val="left"/>
      <w:pPr>
        <w:ind w:left="5040" w:hanging="360"/>
      </w:pPr>
      <w:rPr>
        <w:rFonts w:ascii="Symbol" w:hAnsi="Symbol" w:hint="default"/>
      </w:rPr>
    </w:lvl>
    <w:lvl w:ilvl="7" w:tplc="0C46590C">
      <w:start w:val="1"/>
      <w:numFmt w:val="bullet"/>
      <w:lvlText w:val="o"/>
      <w:lvlJc w:val="left"/>
      <w:pPr>
        <w:ind w:left="5760" w:hanging="360"/>
      </w:pPr>
      <w:rPr>
        <w:rFonts w:ascii="Courier New" w:hAnsi="Courier New" w:hint="default"/>
      </w:rPr>
    </w:lvl>
    <w:lvl w:ilvl="8" w:tplc="AF501E0C">
      <w:start w:val="1"/>
      <w:numFmt w:val="bullet"/>
      <w:lvlText w:val=""/>
      <w:lvlJc w:val="left"/>
      <w:pPr>
        <w:ind w:left="6480" w:hanging="360"/>
      </w:pPr>
      <w:rPr>
        <w:rFonts w:ascii="Wingdings" w:hAnsi="Wingdings" w:hint="default"/>
      </w:rPr>
    </w:lvl>
  </w:abstractNum>
  <w:abstractNum w:abstractNumId="5" w15:restartNumberingAfterBreak="0">
    <w:nsid w:val="19E7720C"/>
    <w:multiLevelType w:val="hybridMultilevel"/>
    <w:tmpl w:val="7436986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2A252F7"/>
    <w:multiLevelType w:val="hybridMultilevel"/>
    <w:tmpl w:val="A6FA551C"/>
    <w:lvl w:ilvl="0" w:tplc="439C47B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0C5252"/>
    <w:multiLevelType w:val="hybridMultilevel"/>
    <w:tmpl w:val="AA9CB478"/>
    <w:lvl w:ilvl="0" w:tplc="7868A4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A54416C"/>
    <w:multiLevelType w:val="hybridMultilevel"/>
    <w:tmpl w:val="7C983DF2"/>
    <w:lvl w:ilvl="0" w:tplc="2CA897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3E657AA"/>
    <w:multiLevelType w:val="hybridMultilevel"/>
    <w:tmpl w:val="B464097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5F72EBB"/>
    <w:multiLevelType w:val="hybridMultilevel"/>
    <w:tmpl w:val="9CF62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A1379B"/>
    <w:multiLevelType w:val="hybridMultilevel"/>
    <w:tmpl w:val="21BC9434"/>
    <w:lvl w:ilvl="0" w:tplc="C17EB2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6C747CC"/>
    <w:multiLevelType w:val="hybridMultilevel"/>
    <w:tmpl w:val="8EDC31F8"/>
    <w:lvl w:ilvl="0" w:tplc="DC4AC5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AF11E3E"/>
    <w:multiLevelType w:val="hybridMultilevel"/>
    <w:tmpl w:val="186EB9C8"/>
    <w:lvl w:ilvl="0" w:tplc="C70A4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FAE72FF"/>
    <w:multiLevelType w:val="hybridMultilevel"/>
    <w:tmpl w:val="1AE8B84E"/>
    <w:lvl w:ilvl="0" w:tplc="6F801D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FC022B6"/>
    <w:multiLevelType w:val="hybridMultilevel"/>
    <w:tmpl w:val="5BECE1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186D01"/>
    <w:multiLevelType w:val="hybridMultilevel"/>
    <w:tmpl w:val="121411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5A0BD0"/>
    <w:multiLevelType w:val="hybridMultilevel"/>
    <w:tmpl w:val="7B3296B0"/>
    <w:lvl w:ilvl="0" w:tplc="CBD8A6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6DA68F2"/>
    <w:multiLevelType w:val="hybridMultilevel"/>
    <w:tmpl w:val="B6243016"/>
    <w:lvl w:ilvl="0" w:tplc="F88EE5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E4731D0"/>
    <w:multiLevelType w:val="hybridMultilevel"/>
    <w:tmpl w:val="2C485374"/>
    <w:lvl w:ilvl="0" w:tplc="30B4E2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FE84AF3"/>
    <w:multiLevelType w:val="hybridMultilevel"/>
    <w:tmpl w:val="5A10898A"/>
    <w:lvl w:ilvl="0" w:tplc="A4B407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12"/>
  </w:num>
  <w:num w:numId="4">
    <w:abstractNumId w:val="0"/>
  </w:num>
  <w:num w:numId="5">
    <w:abstractNumId w:val="14"/>
  </w:num>
  <w:num w:numId="6">
    <w:abstractNumId w:val="18"/>
  </w:num>
  <w:num w:numId="7">
    <w:abstractNumId w:val="19"/>
  </w:num>
  <w:num w:numId="8">
    <w:abstractNumId w:val="13"/>
  </w:num>
  <w:num w:numId="9">
    <w:abstractNumId w:val="11"/>
  </w:num>
  <w:num w:numId="10">
    <w:abstractNumId w:val="8"/>
  </w:num>
  <w:num w:numId="11">
    <w:abstractNumId w:val="17"/>
  </w:num>
  <w:num w:numId="12">
    <w:abstractNumId w:val="20"/>
  </w:num>
  <w:num w:numId="13">
    <w:abstractNumId w:val="7"/>
  </w:num>
  <w:num w:numId="14">
    <w:abstractNumId w:val="1"/>
  </w:num>
  <w:num w:numId="15">
    <w:abstractNumId w:val="5"/>
  </w:num>
  <w:num w:numId="16">
    <w:abstractNumId w:val="9"/>
  </w:num>
  <w:num w:numId="17">
    <w:abstractNumId w:val="15"/>
  </w:num>
  <w:num w:numId="18">
    <w:abstractNumId w:val="3"/>
  </w:num>
  <w:num w:numId="19">
    <w:abstractNumId w:val="16"/>
  </w:num>
  <w:num w:numId="20">
    <w:abstractNumId w:val="6"/>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1722"/>
    <w:rsid w:val="00000FBD"/>
    <w:rsid w:val="000019E1"/>
    <w:rsid w:val="000032DD"/>
    <w:rsid w:val="000036DE"/>
    <w:rsid w:val="00003B24"/>
    <w:rsid w:val="00003CCB"/>
    <w:rsid w:val="000040F0"/>
    <w:rsid w:val="00005E36"/>
    <w:rsid w:val="00007955"/>
    <w:rsid w:val="000112E9"/>
    <w:rsid w:val="00013417"/>
    <w:rsid w:val="0001392B"/>
    <w:rsid w:val="00015322"/>
    <w:rsid w:val="00016197"/>
    <w:rsid w:val="000169F4"/>
    <w:rsid w:val="00016C49"/>
    <w:rsid w:val="0001728E"/>
    <w:rsid w:val="00020751"/>
    <w:rsid w:val="000225B3"/>
    <w:rsid w:val="00022EEA"/>
    <w:rsid w:val="00024815"/>
    <w:rsid w:val="00024B86"/>
    <w:rsid w:val="00026410"/>
    <w:rsid w:val="00026F5A"/>
    <w:rsid w:val="00027B67"/>
    <w:rsid w:val="0003017A"/>
    <w:rsid w:val="00031F59"/>
    <w:rsid w:val="000325E8"/>
    <w:rsid w:val="00032C67"/>
    <w:rsid w:val="00033FD7"/>
    <w:rsid w:val="000360CC"/>
    <w:rsid w:val="00040061"/>
    <w:rsid w:val="00045449"/>
    <w:rsid w:val="0004553C"/>
    <w:rsid w:val="00047B6D"/>
    <w:rsid w:val="00047F79"/>
    <w:rsid w:val="0005121B"/>
    <w:rsid w:val="0005189E"/>
    <w:rsid w:val="000542F2"/>
    <w:rsid w:val="0005566D"/>
    <w:rsid w:val="00056088"/>
    <w:rsid w:val="000563E3"/>
    <w:rsid w:val="00056713"/>
    <w:rsid w:val="0005680F"/>
    <w:rsid w:val="00057BED"/>
    <w:rsid w:val="0006370A"/>
    <w:rsid w:val="000659E0"/>
    <w:rsid w:val="000659FE"/>
    <w:rsid w:val="00065D37"/>
    <w:rsid w:val="00066388"/>
    <w:rsid w:val="000674DF"/>
    <w:rsid w:val="00067523"/>
    <w:rsid w:val="000677E1"/>
    <w:rsid w:val="000704A3"/>
    <w:rsid w:val="0007078F"/>
    <w:rsid w:val="0007138A"/>
    <w:rsid w:val="000744FC"/>
    <w:rsid w:val="00074EB4"/>
    <w:rsid w:val="00076E14"/>
    <w:rsid w:val="000818CE"/>
    <w:rsid w:val="00084AEE"/>
    <w:rsid w:val="00084FC5"/>
    <w:rsid w:val="0008542A"/>
    <w:rsid w:val="000870C3"/>
    <w:rsid w:val="00087262"/>
    <w:rsid w:val="0008750E"/>
    <w:rsid w:val="00087B29"/>
    <w:rsid w:val="00090437"/>
    <w:rsid w:val="0009060B"/>
    <w:rsid w:val="0009181F"/>
    <w:rsid w:val="00091A6D"/>
    <w:rsid w:val="00093149"/>
    <w:rsid w:val="000936DD"/>
    <w:rsid w:val="00093743"/>
    <w:rsid w:val="000937CC"/>
    <w:rsid w:val="00094DC9"/>
    <w:rsid w:val="0009727E"/>
    <w:rsid w:val="00097FDC"/>
    <w:rsid w:val="000A100C"/>
    <w:rsid w:val="000A1C50"/>
    <w:rsid w:val="000A32BB"/>
    <w:rsid w:val="000A3C81"/>
    <w:rsid w:val="000A4319"/>
    <w:rsid w:val="000A53FD"/>
    <w:rsid w:val="000A6136"/>
    <w:rsid w:val="000A6F0F"/>
    <w:rsid w:val="000B16BD"/>
    <w:rsid w:val="000B57B6"/>
    <w:rsid w:val="000C0A31"/>
    <w:rsid w:val="000C1863"/>
    <w:rsid w:val="000C238A"/>
    <w:rsid w:val="000C2CB8"/>
    <w:rsid w:val="000C3414"/>
    <w:rsid w:val="000C3CCE"/>
    <w:rsid w:val="000C47D6"/>
    <w:rsid w:val="000C4875"/>
    <w:rsid w:val="000D018D"/>
    <w:rsid w:val="000D0CBD"/>
    <w:rsid w:val="000D18C5"/>
    <w:rsid w:val="000D19D6"/>
    <w:rsid w:val="000D530B"/>
    <w:rsid w:val="000D544F"/>
    <w:rsid w:val="000D5886"/>
    <w:rsid w:val="000D7D9B"/>
    <w:rsid w:val="000D7E9B"/>
    <w:rsid w:val="000E0794"/>
    <w:rsid w:val="000E08FF"/>
    <w:rsid w:val="000E1764"/>
    <w:rsid w:val="000E36AD"/>
    <w:rsid w:val="000E4868"/>
    <w:rsid w:val="000E50FC"/>
    <w:rsid w:val="000E555E"/>
    <w:rsid w:val="000E6F07"/>
    <w:rsid w:val="000E73B3"/>
    <w:rsid w:val="000F33FB"/>
    <w:rsid w:val="000F40CF"/>
    <w:rsid w:val="000F51E9"/>
    <w:rsid w:val="000F5A67"/>
    <w:rsid w:val="000F617C"/>
    <w:rsid w:val="000F69D6"/>
    <w:rsid w:val="000F75E9"/>
    <w:rsid w:val="000F7FF7"/>
    <w:rsid w:val="00100444"/>
    <w:rsid w:val="001007A0"/>
    <w:rsid w:val="001042B4"/>
    <w:rsid w:val="00104A30"/>
    <w:rsid w:val="00105C9F"/>
    <w:rsid w:val="0010616F"/>
    <w:rsid w:val="00106484"/>
    <w:rsid w:val="00107F32"/>
    <w:rsid w:val="001106D3"/>
    <w:rsid w:val="00113495"/>
    <w:rsid w:val="001134AB"/>
    <w:rsid w:val="00114399"/>
    <w:rsid w:val="00115251"/>
    <w:rsid w:val="00115D8A"/>
    <w:rsid w:val="00115E7F"/>
    <w:rsid w:val="001163EE"/>
    <w:rsid w:val="00116761"/>
    <w:rsid w:val="00121A01"/>
    <w:rsid w:val="00122D72"/>
    <w:rsid w:val="00123DA5"/>
    <w:rsid w:val="001247C1"/>
    <w:rsid w:val="00124FAF"/>
    <w:rsid w:val="001261F6"/>
    <w:rsid w:val="00126204"/>
    <w:rsid w:val="00127369"/>
    <w:rsid w:val="00127801"/>
    <w:rsid w:val="00130E7F"/>
    <w:rsid w:val="00131D4D"/>
    <w:rsid w:val="00131F44"/>
    <w:rsid w:val="00132329"/>
    <w:rsid w:val="00133334"/>
    <w:rsid w:val="0013474E"/>
    <w:rsid w:val="00136164"/>
    <w:rsid w:val="001372A5"/>
    <w:rsid w:val="00137DF8"/>
    <w:rsid w:val="001404A8"/>
    <w:rsid w:val="00140FF9"/>
    <w:rsid w:val="0014100D"/>
    <w:rsid w:val="00142D65"/>
    <w:rsid w:val="00143DE9"/>
    <w:rsid w:val="00144120"/>
    <w:rsid w:val="001443C2"/>
    <w:rsid w:val="00144AB4"/>
    <w:rsid w:val="0014509A"/>
    <w:rsid w:val="00145967"/>
    <w:rsid w:val="00146B12"/>
    <w:rsid w:val="001508BE"/>
    <w:rsid w:val="00151722"/>
    <w:rsid w:val="00152352"/>
    <w:rsid w:val="0015662E"/>
    <w:rsid w:val="00156A1E"/>
    <w:rsid w:val="00157D30"/>
    <w:rsid w:val="00160DB7"/>
    <w:rsid w:val="00162288"/>
    <w:rsid w:val="001629BF"/>
    <w:rsid w:val="001632E4"/>
    <w:rsid w:val="00164C56"/>
    <w:rsid w:val="00165792"/>
    <w:rsid w:val="00166244"/>
    <w:rsid w:val="00166693"/>
    <w:rsid w:val="00166983"/>
    <w:rsid w:val="001670BD"/>
    <w:rsid w:val="001672CC"/>
    <w:rsid w:val="00167753"/>
    <w:rsid w:val="0017002A"/>
    <w:rsid w:val="00170EA8"/>
    <w:rsid w:val="0017107D"/>
    <w:rsid w:val="00171F4A"/>
    <w:rsid w:val="00172A6A"/>
    <w:rsid w:val="00173295"/>
    <w:rsid w:val="00176421"/>
    <w:rsid w:val="0017666C"/>
    <w:rsid w:val="001766AF"/>
    <w:rsid w:val="00176E57"/>
    <w:rsid w:val="001815BF"/>
    <w:rsid w:val="00182628"/>
    <w:rsid w:val="001827C6"/>
    <w:rsid w:val="0018601A"/>
    <w:rsid w:val="0018767A"/>
    <w:rsid w:val="00190A1D"/>
    <w:rsid w:val="00191264"/>
    <w:rsid w:val="001919BC"/>
    <w:rsid w:val="00191B31"/>
    <w:rsid w:val="001923FF"/>
    <w:rsid w:val="0019385D"/>
    <w:rsid w:val="00194905"/>
    <w:rsid w:val="00195936"/>
    <w:rsid w:val="00195E72"/>
    <w:rsid w:val="00196395"/>
    <w:rsid w:val="0019689D"/>
    <w:rsid w:val="001A0648"/>
    <w:rsid w:val="001A0A03"/>
    <w:rsid w:val="001A1C0D"/>
    <w:rsid w:val="001A3417"/>
    <w:rsid w:val="001A378B"/>
    <w:rsid w:val="001A3B97"/>
    <w:rsid w:val="001A404C"/>
    <w:rsid w:val="001A4263"/>
    <w:rsid w:val="001A5231"/>
    <w:rsid w:val="001A5C81"/>
    <w:rsid w:val="001A5DE7"/>
    <w:rsid w:val="001A68B9"/>
    <w:rsid w:val="001B0F2C"/>
    <w:rsid w:val="001B12EA"/>
    <w:rsid w:val="001B39FE"/>
    <w:rsid w:val="001B4F28"/>
    <w:rsid w:val="001B56F0"/>
    <w:rsid w:val="001B70E8"/>
    <w:rsid w:val="001B7CDA"/>
    <w:rsid w:val="001C03F0"/>
    <w:rsid w:val="001C18BB"/>
    <w:rsid w:val="001C379D"/>
    <w:rsid w:val="001C4857"/>
    <w:rsid w:val="001C4D40"/>
    <w:rsid w:val="001C5A87"/>
    <w:rsid w:val="001C67A9"/>
    <w:rsid w:val="001C715A"/>
    <w:rsid w:val="001C73CA"/>
    <w:rsid w:val="001C78FC"/>
    <w:rsid w:val="001D1267"/>
    <w:rsid w:val="001D1612"/>
    <w:rsid w:val="001D1AE9"/>
    <w:rsid w:val="001D1EB3"/>
    <w:rsid w:val="001D2A10"/>
    <w:rsid w:val="001D367C"/>
    <w:rsid w:val="001D389E"/>
    <w:rsid w:val="001D3A82"/>
    <w:rsid w:val="001D564D"/>
    <w:rsid w:val="001D5737"/>
    <w:rsid w:val="001D5EDD"/>
    <w:rsid w:val="001D7BE5"/>
    <w:rsid w:val="001E09CA"/>
    <w:rsid w:val="001E25BF"/>
    <w:rsid w:val="001E25D1"/>
    <w:rsid w:val="001E319B"/>
    <w:rsid w:val="001E451C"/>
    <w:rsid w:val="001E4BA1"/>
    <w:rsid w:val="001E4E53"/>
    <w:rsid w:val="001F04D2"/>
    <w:rsid w:val="001F165F"/>
    <w:rsid w:val="001F1F98"/>
    <w:rsid w:val="001F2EF4"/>
    <w:rsid w:val="001F3512"/>
    <w:rsid w:val="001F3DF4"/>
    <w:rsid w:val="001F4203"/>
    <w:rsid w:val="0020044B"/>
    <w:rsid w:val="002008B8"/>
    <w:rsid w:val="00201D7C"/>
    <w:rsid w:val="00202464"/>
    <w:rsid w:val="00202469"/>
    <w:rsid w:val="002036A1"/>
    <w:rsid w:val="0020371D"/>
    <w:rsid w:val="002045AA"/>
    <w:rsid w:val="00204EF6"/>
    <w:rsid w:val="002103F7"/>
    <w:rsid w:val="00210BF7"/>
    <w:rsid w:val="00211D66"/>
    <w:rsid w:val="00212418"/>
    <w:rsid w:val="00213253"/>
    <w:rsid w:val="00213E41"/>
    <w:rsid w:val="00214EAB"/>
    <w:rsid w:val="00215924"/>
    <w:rsid w:val="002165B3"/>
    <w:rsid w:val="0021718F"/>
    <w:rsid w:val="00217ABE"/>
    <w:rsid w:val="002229A5"/>
    <w:rsid w:val="00222ECD"/>
    <w:rsid w:val="002241B7"/>
    <w:rsid w:val="0022446C"/>
    <w:rsid w:val="00224503"/>
    <w:rsid w:val="00226304"/>
    <w:rsid w:val="00227B4F"/>
    <w:rsid w:val="00227C98"/>
    <w:rsid w:val="002302A4"/>
    <w:rsid w:val="0023056B"/>
    <w:rsid w:val="00230722"/>
    <w:rsid w:val="002328C6"/>
    <w:rsid w:val="002346B7"/>
    <w:rsid w:val="002357C2"/>
    <w:rsid w:val="00235D7B"/>
    <w:rsid w:val="002369D4"/>
    <w:rsid w:val="00237803"/>
    <w:rsid w:val="00237A99"/>
    <w:rsid w:val="0024066D"/>
    <w:rsid w:val="0024250C"/>
    <w:rsid w:val="00243709"/>
    <w:rsid w:val="00243910"/>
    <w:rsid w:val="00243DF0"/>
    <w:rsid w:val="00244B0B"/>
    <w:rsid w:val="0024606C"/>
    <w:rsid w:val="00246551"/>
    <w:rsid w:val="002517DE"/>
    <w:rsid w:val="00251D9E"/>
    <w:rsid w:val="0025395E"/>
    <w:rsid w:val="00256FEF"/>
    <w:rsid w:val="002571C3"/>
    <w:rsid w:val="002575ED"/>
    <w:rsid w:val="002603B5"/>
    <w:rsid w:val="002624E6"/>
    <w:rsid w:val="002635FD"/>
    <w:rsid w:val="002645B6"/>
    <w:rsid w:val="002648E6"/>
    <w:rsid w:val="00264C28"/>
    <w:rsid w:val="00264CEB"/>
    <w:rsid w:val="0026651D"/>
    <w:rsid w:val="00266E62"/>
    <w:rsid w:val="00267ADB"/>
    <w:rsid w:val="00267B8E"/>
    <w:rsid w:val="002702E7"/>
    <w:rsid w:val="002728A0"/>
    <w:rsid w:val="00274721"/>
    <w:rsid w:val="00274827"/>
    <w:rsid w:val="00274DCA"/>
    <w:rsid w:val="00274F0E"/>
    <w:rsid w:val="00274F15"/>
    <w:rsid w:val="002755ED"/>
    <w:rsid w:val="0027561E"/>
    <w:rsid w:val="00275C74"/>
    <w:rsid w:val="00275DAD"/>
    <w:rsid w:val="002765FF"/>
    <w:rsid w:val="0027669D"/>
    <w:rsid w:val="0027698C"/>
    <w:rsid w:val="00276B10"/>
    <w:rsid w:val="0027705A"/>
    <w:rsid w:val="00277B84"/>
    <w:rsid w:val="00277D44"/>
    <w:rsid w:val="00277F4D"/>
    <w:rsid w:val="00277FC1"/>
    <w:rsid w:val="00282A79"/>
    <w:rsid w:val="00284731"/>
    <w:rsid w:val="00284C15"/>
    <w:rsid w:val="002851B1"/>
    <w:rsid w:val="00285DAE"/>
    <w:rsid w:val="00286622"/>
    <w:rsid w:val="00286829"/>
    <w:rsid w:val="00286A23"/>
    <w:rsid w:val="002875A8"/>
    <w:rsid w:val="002876BA"/>
    <w:rsid w:val="002876BC"/>
    <w:rsid w:val="00287BE1"/>
    <w:rsid w:val="00290133"/>
    <w:rsid w:val="00290BEB"/>
    <w:rsid w:val="00291C9A"/>
    <w:rsid w:val="0029296F"/>
    <w:rsid w:val="00293459"/>
    <w:rsid w:val="00294AC1"/>
    <w:rsid w:val="0029512C"/>
    <w:rsid w:val="00296A4F"/>
    <w:rsid w:val="00297748"/>
    <w:rsid w:val="00297DCB"/>
    <w:rsid w:val="002A0051"/>
    <w:rsid w:val="002A16EE"/>
    <w:rsid w:val="002A3998"/>
    <w:rsid w:val="002A6431"/>
    <w:rsid w:val="002A6ADE"/>
    <w:rsid w:val="002B5CC9"/>
    <w:rsid w:val="002B62A2"/>
    <w:rsid w:val="002B64D7"/>
    <w:rsid w:val="002B6BAF"/>
    <w:rsid w:val="002B7E1E"/>
    <w:rsid w:val="002C04F9"/>
    <w:rsid w:val="002C0F72"/>
    <w:rsid w:val="002C17D4"/>
    <w:rsid w:val="002C21B7"/>
    <w:rsid w:val="002C450E"/>
    <w:rsid w:val="002C6DCC"/>
    <w:rsid w:val="002C7A9A"/>
    <w:rsid w:val="002D2259"/>
    <w:rsid w:val="002D2462"/>
    <w:rsid w:val="002D33C9"/>
    <w:rsid w:val="002D3FEB"/>
    <w:rsid w:val="002D527E"/>
    <w:rsid w:val="002D63BD"/>
    <w:rsid w:val="002D6717"/>
    <w:rsid w:val="002E021E"/>
    <w:rsid w:val="002E03B3"/>
    <w:rsid w:val="002E355C"/>
    <w:rsid w:val="002E450C"/>
    <w:rsid w:val="002E5385"/>
    <w:rsid w:val="002E582C"/>
    <w:rsid w:val="002E669F"/>
    <w:rsid w:val="002E6EBE"/>
    <w:rsid w:val="002E6F51"/>
    <w:rsid w:val="002E7137"/>
    <w:rsid w:val="002E71E8"/>
    <w:rsid w:val="002E7EBA"/>
    <w:rsid w:val="002F07D7"/>
    <w:rsid w:val="002F3688"/>
    <w:rsid w:val="002F5325"/>
    <w:rsid w:val="0030061B"/>
    <w:rsid w:val="00301135"/>
    <w:rsid w:val="00302C3E"/>
    <w:rsid w:val="00304CEF"/>
    <w:rsid w:val="00304F5B"/>
    <w:rsid w:val="00306B32"/>
    <w:rsid w:val="00306E08"/>
    <w:rsid w:val="00307CD1"/>
    <w:rsid w:val="00310801"/>
    <w:rsid w:val="00312A0C"/>
    <w:rsid w:val="003137F7"/>
    <w:rsid w:val="0031442A"/>
    <w:rsid w:val="003162DD"/>
    <w:rsid w:val="00316489"/>
    <w:rsid w:val="00316578"/>
    <w:rsid w:val="00317698"/>
    <w:rsid w:val="00317DC2"/>
    <w:rsid w:val="0032101A"/>
    <w:rsid w:val="00322C75"/>
    <w:rsid w:val="00322EDA"/>
    <w:rsid w:val="00323419"/>
    <w:rsid w:val="00324D95"/>
    <w:rsid w:val="00325EF7"/>
    <w:rsid w:val="00327676"/>
    <w:rsid w:val="00330292"/>
    <w:rsid w:val="00330992"/>
    <w:rsid w:val="00331243"/>
    <w:rsid w:val="00331DE6"/>
    <w:rsid w:val="00335B71"/>
    <w:rsid w:val="00336044"/>
    <w:rsid w:val="00336A30"/>
    <w:rsid w:val="00336CF5"/>
    <w:rsid w:val="00337C5C"/>
    <w:rsid w:val="00337F1D"/>
    <w:rsid w:val="00337FEB"/>
    <w:rsid w:val="0034013F"/>
    <w:rsid w:val="00340171"/>
    <w:rsid w:val="00340C8C"/>
    <w:rsid w:val="003448DC"/>
    <w:rsid w:val="003449CB"/>
    <w:rsid w:val="00344F7B"/>
    <w:rsid w:val="00345120"/>
    <w:rsid w:val="003464B9"/>
    <w:rsid w:val="00346F86"/>
    <w:rsid w:val="00350A30"/>
    <w:rsid w:val="003517F2"/>
    <w:rsid w:val="00351BA5"/>
    <w:rsid w:val="0035200B"/>
    <w:rsid w:val="0035242B"/>
    <w:rsid w:val="003535D7"/>
    <w:rsid w:val="00353830"/>
    <w:rsid w:val="00355476"/>
    <w:rsid w:val="00356696"/>
    <w:rsid w:val="00357203"/>
    <w:rsid w:val="00357F63"/>
    <w:rsid w:val="00360567"/>
    <w:rsid w:val="003616E6"/>
    <w:rsid w:val="0036216B"/>
    <w:rsid w:val="0036230A"/>
    <w:rsid w:val="0036257C"/>
    <w:rsid w:val="00362C55"/>
    <w:rsid w:val="003670EF"/>
    <w:rsid w:val="00370424"/>
    <w:rsid w:val="00370AFA"/>
    <w:rsid w:val="00370B1A"/>
    <w:rsid w:val="0037333B"/>
    <w:rsid w:val="003745AC"/>
    <w:rsid w:val="0037483D"/>
    <w:rsid w:val="0037490E"/>
    <w:rsid w:val="00375427"/>
    <w:rsid w:val="0037560E"/>
    <w:rsid w:val="00377681"/>
    <w:rsid w:val="003816E0"/>
    <w:rsid w:val="00381E32"/>
    <w:rsid w:val="00382080"/>
    <w:rsid w:val="0038388E"/>
    <w:rsid w:val="00391485"/>
    <w:rsid w:val="00395F56"/>
    <w:rsid w:val="00396676"/>
    <w:rsid w:val="003974B5"/>
    <w:rsid w:val="0039783A"/>
    <w:rsid w:val="003A1B63"/>
    <w:rsid w:val="003A4030"/>
    <w:rsid w:val="003A442D"/>
    <w:rsid w:val="003A4D43"/>
    <w:rsid w:val="003A6517"/>
    <w:rsid w:val="003A7F24"/>
    <w:rsid w:val="003B0176"/>
    <w:rsid w:val="003B0962"/>
    <w:rsid w:val="003B0AD4"/>
    <w:rsid w:val="003B1042"/>
    <w:rsid w:val="003B1900"/>
    <w:rsid w:val="003B2249"/>
    <w:rsid w:val="003B2635"/>
    <w:rsid w:val="003B3586"/>
    <w:rsid w:val="003B358F"/>
    <w:rsid w:val="003B3BFB"/>
    <w:rsid w:val="003B547E"/>
    <w:rsid w:val="003B5AF8"/>
    <w:rsid w:val="003B6485"/>
    <w:rsid w:val="003B7A91"/>
    <w:rsid w:val="003C0220"/>
    <w:rsid w:val="003C0F71"/>
    <w:rsid w:val="003C2920"/>
    <w:rsid w:val="003C2E8B"/>
    <w:rsid w:val="003C41A1"/>
    <w:rsid w:val="003C4467"/>
    <w:rsid w:val="003C578C"/>
    <w:rsid w:val="003C6BD4"/>
    <w:rsid w:val="003C7107"/>
    <w:rsid w:val="003C758B"/>
    <w:rsid w:val="003D1962"/>
    <w:rsid w:val="003D1A14"/>
    <w:rsid w:val="003D284F"/>
    <w:rsid w:val="003D4F41"/>
    <w:rsid w:val="003D51F5"/>
    <w:rsid w:val="003D5616"/>
    <w:rsid w:val="003D6909"/>
    <w:rsid w:val="003D6C63"/>
    <w:rsid w:val="003D6C75"/>
    <w:rsid w:val="003E0B18"/>
    <w:rsid w:val="003E0D09"/>
    <w:rsid w:val="003E1434"/>
    <w:rsid w:val="003E3FBA"/>
    <w:rsid w:val="003E5517"/>
    <w:rsid w:val="003E5C18"/>
    <w:rsid w:val="003E5E70"/>
    <w:rsid w:val="003E6EB9"/>
    <w:rsid w:val="003F00A9"/>
    <w:rsid w:val="003F013F"/>
    <w:rsid w:val="003F0D6D"/>
    <w:rsid w:val="003F15CE"/>
    <w:rsid w:val="003F261A"/>
    <w:rsid w:val="003F3CE9"/>
    <w:rsid w:val="003F3FFC"/>
    <w:rsid w:val="003F4A9E"/>
    <w:rsid w:val="003F60E5"/>
    <w:rsid w:val="003F60E8"/>
    <w:rsid w:val="003F6CB0"/>
    <w:rsid w:val="003F7D53"/>
    <w:rsid w:val="00400498"/>
    <w:rsid w:val="00401475"/>
    <w:rsid w:val="0040192F"/>
    <w:rsid w:val="00401E36"/>
    <w:rsid w:val="004062E9"/>
    <w:rsid w:val="004075D8"/>
    <w:rsid w:val="00407C97"/>
    <w:rsid w:val="0041135B"/>
    <w:rsid w:val="00411827"/>
    <w:rsid w:val="00413318"/>
    <w:rsid w:val="00415176"/>
    <w:rsid w:val="00415B79"/>
    <w:rsid w:val="004167E6"/>
    <w:rsid w:val="004176E0"/>
    <w:rsid w:val="004206E1"/>
    <w:rsid w:val="00420F3B"/>
    <w:rsid w:val="004210D0"/>
    <w:rsid w:val="004217AE"/>
    <w:rsid w:val="00422785"/>
    <w:rsid w:val="00422969"/>
    <w:rsid w:val="004235DD"/>
    <w:rsid w:val="004238B4"/>
    <w:rsid w:val="00425EDA"/>
    <w:rsid w:val="004322E2"/>
    <w:rsid w:val="0043269A"/>
    <w:rsid w:val="00433F8C"/>
    <w:rsid w:val="004356C6"/>
    <w:rsid w:val="00436855"/>
    <w:rsid w:val="004401DF"/>
    <w:rsid w:val="004409CE"/>
    <w:rsid w:val="00440E4F"/>
    <w:rsid w:val="004419AF"/>
    <w:rsid w:val="00441BC4"/>
    <w:rsid w:val="004436E0"/>
    <w:rsid w:val="004439FF"/>
    <w:rsid w:val="004444DF"/>
    <w:rsid w:val="00444D57"/>
    <w:rsid w:val="00447AAE"/>
    <w:rsid w:val="00450B49"/>
    <w:rsid w:val="00451FAF"/>
    <w:rsid w:val="00453E52"/>
    <w:rsid w:val="0045430F"/>
    <w:rsid w:val="00456C37"/>
    <w:rsid w:val="00456FE9"/>
    <w:rsid w:val="00457027"/>
    <w:rsid w:val="00462577"/>
    <w:rsid w:val="00462756"/>
    <w:rsid w:val="004638E3"/>
    <w:rsid w:val="00463CD2"/>
    <w:rsid w:val="004648D1"/>
    <w:rsid w:val="00466ECC"/>
    <w:rsid w:val="004678CF"/>
    <w:rsid w:val="004706E3"/>
    <w:rsid w:val="00472233"/>
    <w:rsid w:val="004731F7"/>
    <w:rsid w:val="0047357A"/>
    <w:rsid w:val="00473DED"/>
    <w:rsid w:val="00473EB9"/>
    <w:rsid w:val="004744E5"/>
    <w:rsid w:val="00474EA8"/>
    <w:rsid w:val="00474EAF"/>
    <w:rsid w:val="004764B5"/>
    <w:rsid w:val="00476DD1"/>
    <w:rsid w:val="00477DBE"/>
    <w:rsid w:val="00477F94"/>
    <w:rsid w:val="004813C7"/>
    <w:rsid w:val="00481E5A"/>
    <w:rsid w:val="00485A1D"/>
    <w:rsid w:val="00486157"/>
    <w:rsid w:val="004904A8"/>
    <w:rsid w:val="00490613"/>
    <w:rsid w:val="00490B99"/>
    <w:rsid w:val="00491799"/>
    <w:rsid w:val="00492360"/>
    <w:rsid w:val="00493F2C"/>
    <w:rsid w:val="0049599C"/>
    <w:rsid w:val="004963D9"/>
    <w:rsid w:val="004A13B6"/>
    <w:rsid w:val="004A2046"/>
    <w:rsid w:val="004A2A4B"/>
    <w:rsid w:val="004A2BF2"/>
    <w:rsid w:val="004A378A"/>
    <w:rsid w:val="004A4845"/>
    <w:rsid w:val="004A4BF9"/>
    <w:rsid w:val="004A5A60"/>
    <w:rsid w:val="004A5D8E"/>
    <w:rsid w:val="004A6227"/>
    <w:rsid w:val="004A6CDB"/>
    <w:rsid w:val="004A6D87"/>
    <w:rsid w:val="004A6ECE"/>
    <w:rsid w:val="004A785E"/>
    <w:rsid w:val="004B0354"/>
    <w:rsid w:val="004B0C45"/>
    <w:rsid w:val="004B2A1B"/>
    <w:rsid w:val="004B339D"/>
    <w:rsid w:val="004B34C7"/>
    <w:rsid w:val="004B39D4"/>
    <w:rsid w:val="004B625D"/>
    <w:rsid w:val="004B689E"/>
    <w:rsid w:val="004B6E58"/>
    <w:rsid w:val="004C1C7F"/>
    <w:rsid w:val="004C1EE4"/>
    <w:rsid w:val="004C1EF5"/>
    <w:rsid w:val="004C1FED"/>
    <w:rsid w:val="004C2766"/>
    <w:rsid w:val="004C2961"/>
    <w:rsid w:val="004C2B4A"/>
    <w:rsid w:val="004C3F1D"/>
    <w:rsid w:val="004C403B"/>
    <w:rsid w:val="004C478A"/>
    <w:rsid w:val="004C488B"/>
    <w:rsid w:val="004C489B"/>
    <w:rsid w:val="004C527F"/>
    <w:rsid w:val="004C5E6E"/>
    <w:rsid w:val="004D04B6"/>
    <w:rsid w:val="004D0560"/>
    <w:rsid w:val="004D0A4D"/>
    <w:rsid w:val="004D126D"/>
    <w:rsid w:val="004D12B3"/>
    <w:rsid w:val="004D229F"/>
    <w:rsid w:val="004D574C"/>
    <w:rsid w:val="004D64B1"/>
    <w:rsid w:val="004D6963"/>
    <w:rsid w:val="004D7065"/>
    <w:rsid w:val="004D7B7E"/>
    <w:rsid w:val="004D7FCA"/>
    <w:rsid w:val="004E1E62"/>
    <w:rsid w:val="004E2A32"/>
    <w:rsid w:val="004E30CA"/>
    <w:rsid w:val="004E4FB1"/>
    <w:rsid w:val="004E53FE"/>
    <w:rsid w:val="004E54F3"/>
    <w:rsid w:val="004E5E32"/>
    <w:rsid w:val="004E7F4E"/>
    <w:rsid w:val="004F0188"/>
    <w:rsid w:val="004F076E"/>
    <w:rsid w:val="004F0785"/>
    <w:rsid w:val="004F126F"/>
    <w:rsid w:val="004F148C"/>
    <w:rsid w:val="004F1700"/>
    <w:rsid w:val="004F1795"/>
    <w:rsid w:val="004F2202"/>
    <w:rsid w:val="004F3569"/>
    <w:rsid w:val="004F3FB8"/>
    <w:rsid w:val="004F4334"/>
    <w:rsid w:val="004F4966"/>
    <w:rsid w:val="004F50CE"/>
    <w:rsid w:val="004F6552"/>
    <w:rsid w:val="004F73F3"/>
    <w:rsid w:val="00500B1C"/>
    <w:rsid w:val="005010A3"/>
    <w:rsid w:val="005020D1"/>
    <w:rsid w:val="00502D5F"/>
    <w:rsid w:val="00503E13"/>
    <w:rsid w:val="005044F9"/>
    <w:rsid w:val="00504CFC"/>
    <w:rsid w:val="0050527F"/>
    <w:rsid w:val="00505AE2"/>
    <w:rsid w:val="005073A0"/>
    <w:rsid w:val="00507457"/>
    <w:rsid w:val="00507BFA"/>
    <w:rsid w:val="0051271B"/>
    <w:rsid w:val="00513D25"/>
    <w:rsid w:val="0051508C"/>
    <w:rsid w:val="0052015B"/>
    <w:rsid w:val="0052272A"/>
    <w:rsid w:val="00523A2D"/>
    <w:rsid w:val="005252BA"/>
    <w:rsid w:val="00525597"/>
    <w:rsid w:val="0053041D"/>
    <w:rsid w:val="00531E8D"/>
    <w:rsid w:val="0053280D"/>
    <w:rsid w:val="005342FE"/>
    <w:rsid w:val="00534535"/>
    <w:rsid w:val="00534ECE"/>
    <w:rsid w:val="005357C2"/>
    <w:rsid w:val="00535A61"/>
    <w:rsid w:val="00535B74"/>
    <w:rsid w:val="00536777"/>
    <w:rsid w:val="00540470"/>
    <w:rsid w:val="00541121"/>
    <w:rsid w:val="005412BA"/>
    <w:rsid w:val="00541945"/>
    <w:rsid w:val="00542314"/>
    <w:rsid w:val="00542A83"/>
    <w:rsid w:val="00542B7A"/>
    <w:rsid w:val="005432F7"/>
    <w:rsid w:val="0054359A"/>
    <w:rsid w:val="0054542F"/>
    <w:rsid w:val="005456B7"/>
    <w:rsid w:val="0054653C"/>
    <w:rsid w:val="00550799"/>
    <w:rsid w:val="00553780"/>
    <w:rsid w:val="00553D02"/>
    <w:rsid w:val="005542EC"/>
    <w:rsid w:val="00556406"/>
    <w:rsid w:val="00557B8D"/>
    <w:rsid w:val="00557C14"/>
    <w:rsid w:val="00560ECA"/>
    <w:rsid w:val="00562BA5"/>
    <w:rsid w:val="00563B7E"/>
    <w:rsid w:val="00563C77"/>
    <w:rsid w:val="0056403A"/>
    <w:rsid w:val="00564B3C"/>
    <w:rsid w:val="00565C78"/>
    <w:rsid w:val="005674C4"/>
    <w:rsid w:val="00567523"/>
    <w:rsid w:val="00567E49"/>
    <w:rsid w:val="005710F3"/>
    <w:rsid w:val="0057149D"/>
    <w:rsid w:val="00572914"/>
    <w:rsid w:val="00573553"/>
    <w:rsid w:val="00574084"/>
    <w:rsid w:val="005746AA"/>
    <w:rsid w:val="005768AC"/>
    <w:rsid w:val="0057758D"/>
    <w:rsid w:val="00577A13"/>
    <w:rsid w:val="005801B1"/>
    <w:rsid w:val="0058104D"/>
    <w:rsid w:val="00584BB1"/>
    <w:rsid w:val="0058638B"/>
    <w:rsid w:val="00586E20"/>
    <w:rsid w:val="00587C50"/>
    <w:rsid w:val="00587E49"/>
    <w:rsid w:val="005930D5"/>
    <w:rsid w:val="005955C0"/>
    <w:rsid w:val="005963E5"/>
    <w:rsid w:val="00596E68"/>
    <w:rsid w:val="005971FD"/>
    <w:rsid w:val="005A117C"/>
    <w:rsid w:val="005A168D"/>
    <w:rsid w:val="005A17F0"/>
    <w:rsid w:val="005A1FBC"/>
    <w:rsid w:val="005A3D6E"/>
    <w:rsid w:val="005A5587"/>
    <w:rsid w:val="005A6B0B"/>
    <w:rsid w:val="005A7186"/>
    <w:rsid w:val="005A778E"/>
    <w:rsid w:val="005B08CD"/>
    <w:rsid w:val="005B15BC"/>
    <w:rsid w:val="005B1A51"/>
    <w:rsid w:val="005B1B78"/>
    <w:rsid w:val="005B2092"/>
    <w:rsid w:val="005B3122"/>
    <w:rsid w:val="005B4E9F"/>
    <w:rsid w:val="005B5749"/>
    <w:rsid w:val="005B576D"/>
    <w:rsid w:val="005B5CD5"/>
    <w:rsid w:val="005C3291"/>
    <w:rsid w:val="005C4B6A"/>
    <w:rsid w:val="005C65D7"/>
    <w:rsid w:val="005C6941"/>
    <w:rsid w:val="005C69A9"/>
    <w:rsid w:val="005C7274"/>
    <w:rsid w:val="005D0A55"/>
    <w:rsid w:val="005D2941"/>
    <w:rsid w:val="005D4F9B"/>
    <w:rsid w:val="005D4FD4"/>
    <w:rsid w:val="005D525C"/>
    <w:rsid w:val="005D5AAA"/>
    <w:rsid w:val="005D5DAE"/>
    <w:rsid w:val="005D6B1A"/>
    <w:rsid w:val="005D6D3D"/>
    <w:rsid w:val="005D6E5D"/>
    <w:rsid w:val="005D6FCE"/>
    <w:rsid w:val="005D741F"/>
    <w:rsid w:val="005D7459"/>
    <w:rsid w:val="005D7537"/>
    <w:rsid w:val="005E0501"/>
    <w:rsid w:val="005E21EC"/>
    <w:rsid w:val="005E34E8"/>
    <w:rsid w:val="005E355A"/>
    <w:rsid w:val="005E3856"/>
    <w:rsid w:val="005E39D8"/>
    <w:rsid w:val="005E3DA8"/>
    <w:rsid w:val="005E4BFE"/>
    <w:rsid w:val="005F2D18"/>
    <w:rsid w:val="005F461A"/>
    <w:rsid w:val="005F473B"/>
    <w:rsid w:val="005F5B09"/>
    <w:rsid w:val="005F5BC3"/>
    <w:rsid w:val="005F5FC2"/>
    <w:rsid w:val="005F60DA"/>
    <w:rsid w:val="006008C5"/>
    <w:rsid w:val="00600E0F"/>
    <w:rsid w:val="0060319D"/>
    <w:rsid w:val="006031A4"/>
    <w:rsid w:val="006032A3"/>
    <w:rsid w:val="006041FD"/>
    <w:rsid w:val="006045B5"/>
    <w:rsid w:val="006046AB"/>
    <w:rsid w:val="00604832"/>
    <w:rsid w:val="006066EB"/>
    <w:rsid w:val="00610DC8"/>
    <w:rsid w:val="00612233"/>
    <w:rsid w:val="00612BE4"/>
    <w:rsid w:val="0061320D"/>
    <w:rsid w:val="006133C8"/>
    <w:rsid w:val="006148D6"/>
    <w:rsid w:val="006204B8"/>
    <w:rsid w:val="0062109D"/>
    <w:rsid w:val="0062278B"/>
    <w:rsid w:val="00623578"/>
    <w:rsid w:val="006237E9"/>
    <w:rsid w:val="00623926"/>
    <w:rsid w:val="00623CD6"/>
    <w:rsid w:val="00626BC5"/>
    <w:rsid w:val="00626ED1"/>
    <w:rsid w:val="00627037"/>
    <w:rsid w:val="00630684"/>
    <w:rsid w:val="006315D0"/>
    <w:rsid w:val="00632693"/>
    <w:rsid w:val="00633D54"/>
    <w:rsid w:val="00633F40"/>
    <w:rsid w:val="0063406A"/>
    <w:rsid w:val="00634536"/>
    <w:rsid w:val="00635EC7"/>
    <w:rsid w:val="0064221B"/>
    <w:rsid w:val="0064282C"/>
    <w:rsid w:val="00643845"/>
    <w:rsid w:val="0064412C"/>
    <w:rsid w:val="006449E4"/>
    <w:rsid w:val="0064637A"/>
    <w:rsid w:val="00647B1C"/>
    <w:rsid w:val="006512EB"/>
    <w:rsid w:val="00652F9F"/>
    <w:rsid w:val="00655721"/>
    <w:rsid w:val="0065625C"/>
    <w:rsid w:val="00656A17"/>
    <w:rsid w:val="00657A21"/>
    <w:rsid w:val="00661028"/>
    <w:rsid w:val="006616E2"/>
    <w:rsid w:val="0066191A"/>
    <w:rsid w:val="006637D1"/>
    <w:rsid w:val="006638A4"/>
    <w:rsid w:val="0066430A"/>
    <w:rsid w:val="00664E1D"/>
    <w:rsid w:val="00666A60"/>
    <w:rsid w:val="00666CE6"/>
    <w:rsid w:val="00667200"/>
    <w:rsid w:val="0067102A"/>
    <w:rsid w:val="00671BAE"/>
    <w:rsid w:val="00674B8D"/>
    <w:rsid w:val="006756CF"/>
    <w:rsid w:val="0067588C"/>
    <w:rsid w:val="00676FF1"/>
    <w:rsid w:val="00677283"/>
    <w:rsid w:val="0067795F"/>
    <w:rsid w:val="006808A6"/>
    <w:rsid w:val="00680F43"/>
    <w:rsid w:val="0068184E"/>
    <w:rsid w:val="006853AD"/>
    <w:rsid w:val="00685DB6"/>
    <w:rsid w:val="00686B41"/>
    <w:rsid w:val="00686B4C"/>
    <w:rsid w:val="006902F3"/>
    <w:rsid w:val="00690747"/>
    <w:rsid w:val="00690791"/>
    <w:rsid w:val="00693A35"/>
    <w:rsid w:val="00693A57"/>
    <w:rsid w:val="00693CAB"/>
    <w:rsid w:val="00693FAB"/>
    <w:rsid w:val="00696636"/>
    <w:rsid w:val="006966E5"/>
    <w:rsid w:val="0069687D"/>
    <w:rsid w:val="006A1FD7"/>
    <w:rsid w:val="006A215F"/>
    <w:rsid w:val="006A2741"/>
    <w:rsid w:val="006A41B7"/>
    <w:rsid w:val="006A4564"/>
    <w:rsid w:val="006A69C6"/>
    <w:rsid w:val="006A71A3"/>
    <w:rsid w:val="006B0602"/>
    <w:rsid w:val="006B59DF"/>
    <w:rsid w:val="006B5CD1"/>
    <w:rsid w:val="006B7191"/>
    <w:rsid w:val="006C21DB"/>
    <w:rsid w:val="006C28FE"/>
    <w:rsid w:val="006C3FDB"/>
    <w:rsid w:val="006C4B8C"/>
    <w:rsid w:val="006C4CE2"/>
    <w:rsid w:val="006C524C"/>
    <w:rsid w:val="006C55DB"/>
    <w:rsid w:val="006C5E03"/>
    <w:rsid w:val="006C6036"/>
    <w:rsid w:val="006C7213"/>
    <w:rsid w:val="006D0768"/>
    <w:rsid w:val="006D0E38"/>
    <w:rsid w:val="006D14AB"/>
    <w:rsid w:val="006D20C9"/>
    <w:rsid w:val="006D28FC"/>
    <w:rsid w:val="006D2C8C"/>
    <w:rsid w:val="006D418B"/>
    <w:rsid w:val="006D4EF3"/>
    <w:rsid w:val="006D5161"/>
    <w:rsid w:val="006D5AFD"/>
    <w:rsid w:val="006D6DF7"/>
    <w:rsid w:val="006D6EBE"/>
    <w:rsid w:val="006D7587"/>
    <w:rsid w:val="006E08D6"/>
    <w:rsid w:val="006E0A84"/>
    <w:rsid w:val="006E116B"/>
    <w:rsid w:val="006E2072"/>
    <w:rsid w:val="006E217C"/>
    <w:rsid w:val="006E5A29"/>
    <w:rsid w:val="006E5E07"/>
    <w:rsid w:val="006E7393"/>
    <w:rsid w:val="006F04CB"/>
    <w:rsid w:val="006F08C4"/>
    <w:rsid w:val="006F10AB"/>
    <w:rsid w:val="006F1519"/>
    <w:rsid w:val="006F1B7C"/>
    <w:rsid w:val="006F2280"/>
    <w:rsid w:val="006F2B4F"/>
    <w:rsid w:val="006F312C"/>
    <w:rsid w:val="006F5675"/>
    <w:rsid w:val="006F6B3F"/>
    <w:rsid w:val="00700036"/>
    <w:rsid w:val="0070094D"/>
    <w:rsid w:val="007012D5"/>
    <w:rsid w:val="0070211E"/>
    <w:rsid w:val="007026AF"/>
    <w:rsid w:val="00702793"/>
    <w:rsid w:val="007032A5"/>
    <w:rsid w:val="007033CE"/>
    <w:rsid w:val="00704281"/>
    <w:rsid w:val="00705CFF"/>
    <w:rsid w:val="00707648"/>
    <w:rsid w:val="007131C0"/>
    <w:rsid w:val="00713B49"/>
    <w:rsid w:val="0071545E"/>
    <w:rsid w:val="00721494"/>
    <w:rsid w:val="00722234"/>
    <w:rsid w:val="00723640"/>
    <w:rsid w:val="00724DA2"/>
    <w:rsid w:val="007275E3"/>
    <w:rsid w:val="007325E1"/>
    <w:rsid w:val="007330AB"/>
    <w:rsid w:val="00733771"/>
    <w:rsid w:val="00733EFA"/>
    <w:rsid w:val="007340E7"/>
    <w:rsid w:val="00735306"/>
    <w:rsid w:val="00735CAF"/>
    <w:rsid w:val="00737950"/>
    <w:rsid w:val="00737BAE"/>
    <w:rsid w:val="007421D0"/>
    <w:rsid w:val="0074286F"/>
    <w:rsid w:val="007429C3"/>
    <w:rsid w:val="00742E5D"/>
    <w:rsid w:val="00745337"/>
    <w:rsid w:val="0074539D"/>
    <w:rsid w:val="0074745B"/>
    <w:rsid w:val="007478CA"/>
    <w:rsid w:val="00750F0A"/>
    <w:rsid w:val="0075101C"/>
    <w:rsid w:val="00751269"/>
    <w:rsid w:val="00751F75"/>
    <w:rsid w:val="0075321C"/>
    <w:rsid w:val="0075485A"/>
    <w:rsid w:val="00755062"/>
    <w:rsid w:val="00755C1C"/>
    <w:rsid w:val="00755CE1"/>
    <w:rsid w:val="007565F7"/>
    <w:rsid w:val="00756D43"/>
    <w:rsid w:val="00757126"/>
    <w:rsid w:val="00761E7D"/>
    <w:rsid w:val="00762735"/>
    <w:rsid w:val="00762E83"/>
    <w:rsid w:val="007650A0"/>
    <w:rsid w:val="00765BC2"/>
    <w:rsid w:val="00767E74"/>
    <w:rsid w:val="00771649"/>
    <w:rsid w:val="007717FB"/>
    <w:rsid w:val="007720CF"/>
    <w:rsid w:val="0077365A"/>
    <w:rsid w:val="00774300"/>
    <w:rsid w:val="0078073B"/>
    <w:rsid w:val="00783301"/>
    <w:rsid w:val="00783315"/>
    <w:rsid w:val="00783CF3"/>
    <w:rsid w:val="00783D79"/>
    <w:rsid w:val="00784856"/>
    <w:rsid w:val="00784902"/>
    <w:rsid w:val="00786B31"/>
    <w:rsid w:val="00786B5B"/>
    <w:rsid w:val="00786C1B"/>
    <w:rsid w:val="00790432"/>
    <w:rsid w:val="00790614"/>
    <w:rsid w:val="00790762"/>
    <w:rsid w:val="00790E79"/>
    <w:rsid w:val="00793AA1"/>
    <w:rsid w:val="00795777"/>
    <w:rsid w:val="00796D9C"/>
    <w:rsid w:val="007A0055"/>
    <w:rsid w:val="007A107A"/>
    <w:rsid w:val="007A15C2"/>
    <w:rsid w:val="007A3498"/>
    <w:rsid w:val="007A362B"/>
    <w:rsid w:val="007A3E3E"/>
    <w:rsid w:val="007A49B7"/>
    <w:rsid w:val="007A530B"/>
    <w:rsid w:val="007A56B3"/>
    <w:rsid w:val="007A65A6"/>
    <w:rsid w:val="007B0046"/>
    <w:rsid w:val="007B1212"/>
    <w:rsid w:val="007B20DA"/>
    <w:rsid w:val="007B3D79"/>
    <w:rsid w:val="007B48A3"/>
    <w:rsid w:val="007C0869"/>
    <w:rsid w:val="007C15E3"/>
    <w:rsid w:val="007C2220"/>
    <w:rsid w:val="007C2746"/>
    <w:rsid w:val="007C7218"/>
    <w:rsid w:val="007C7556"/>
    <w:rsid w:val="007D011A"/>
    <w:rsid w:val="007D055A"/>
    <w:rsid w:val="007D10A3"/>
    <w:rsid w:val="007D16B2"/>
    <w:rsid w:val="007D1B79"/>
    <w:rsid w:val="007D344A"/>
    <w:rsid w:val="007D6C37"/>
    <w:rsid w:val="007D6D89"/>
    <w:rsid w:val="007E01DC"/>
    <w:rsid w:val="007E1096"/>
    <w:rsid w:val="007E1C26"/>
    <w:rsid w:val="007E2080"/>
    <w:rsid w:val="007E3A03"/>
    <w:rsid w:val="007E417B"/>
    <w:rsid w:val="007E561D"/>
    <w:rsid w:val="007E5BF1"/>
    <w:rsid w:val="007E7208"/>
    <w:rsid w:val="007E7CAD"/>
    <w:rsid w:val="007F46D7"/>
    <w:rsid w:val="007F4C4D"/>
    <w:rsid w:val="007F4FE7"/>
    <w:rsid w:val="007F5DCB"/>
    <w:rsid w:val="007F6047"/>
    <w:rsid w:val="007F63E5"/>
    <w:rsid w:val="007F64D9"/>
    <w:rsid w:val="007F6DC8"/>
    <w:rsid w:val="007F73F1"/>
    <w:rsid w:val="007F7E1E"/>
    <w:rsid w:val="00800CA2"/>
    <w:rsid w:val="00800CD0"/>
    <w:rsid w:val="00800FB7"/>
    <w:rsid w:val="00801379"/>
    <w:rsid w:val="00801899"/>
    <w:rsid w:val="00802D05"/>
    <w:rsid w:val="00804B86"/>
    <w:rsid w:val="0080574C"/>
    <w:rsid w:val="008066D3"/>
    <w:rsid w:val="00807B9B"/>
    <w:rsid w:val="00807CC3"/>
    <w:rsid w:val="00810CC4"/>
    <w:rsid w:val="00810EF1"/>
    <w:rsid w:val="00810F08"/>
    <w:rsid w:val="0081272A"/>
    <w:rsid w:val="0081323C"/>
    <w:rsid w:val="008157F4"/>
    <w:rsid w:val="008178B4"/>
    <w:rsid w:val="00817D43"/>
    <w:rsid w:val="008223BC"/>
    <w:rsid w:val="0082254B"/>
    <w:rsid w:val="008227DF"/>
    <w:rsid w:val="008258D6"/>
    <w:rsid w:val="008266BB"/>
    <w:rsid w:val="008302BC"/>
    <w:rsid w:val="00830AEA"/>
    <w:rsid w:val="00830E9E"/>
    <w:rsid w:val="00831BF3"/>
    <w:rsid w:val="00835539"/>
    <w:rsid w:val="00835E23"/>
    <w:rsid w:val="008408A5"/>
    <w:rsid w:val="00841514"/>
    <w:rsid w:val="0084297D"/>
    <w:rsid w:val="008450C0"/>
    <w:rsid w:val="0084541D"/>
    <w:rsid w:val="0084584B"/>
    <w:rsid w:val="00845CA7"/>
    <w:rsid w:val="00847113"/>
    <w:rsid w:val="008511CB"/>
    <w:rsid w:val="008513D9"/>
    <w:rsid w:val="00853029"/>
    <w:rsid w:val="008537DC"/>
    <w:rsid w:val="008537F6"/>
    <w:rsid w:val="0085391B"/>
    <w:rsid w:val="00853B5D"/>
    <w:rsid w:val="00853CFD"/>
    <w:rsid w:val="00854420"/>
    <w:rsid w:val="008546C7"/>
    <w:rsid w:val="008549B2"/>
    <w:rsid w:val="0085530E"/>
    <w:rsid w:val="00856484"/>
    <w:rsid w:val="00861DD6"/>
    <w:rsid w:val="00861F28"/>
    <w:rsid w:val="00862008"/>
    <w:rsid w:val="00862E56"/>
    <w:rsid w:val="00862F79"/>
    <w:rsid w:val="00863039"/>
    <w:rsid w:val="00863219"/>
    <w:rsid w:val="00865EC7"/>
    <w:rsid w:val="00866B6B"/>
    <w:rsid w:val="00873F5C"/>
    <w:rsid w:val="00874C44"/>
    <w:rsid w:val="00877BED"/>
    <w:rsid w:val="0088019F"/>
    <w:rsid w:val="00880B2D"/>
    <w:rsid w:val="0088289B"/>
    <w:rsid w:val="00883457"/>
    <w:rsid w:val="00884F34"/>
    <w:rsid w:val="0088669B"/>
    <w:rsid w:val="00886852"/>
    <w:rsid w:val="008869D7"/>
    <w:rsid w:val="00887A87"/>
    <w:rsid w:val="008905AD"/>
    <w:rsid w:val="0089161F"/>
    <w:rsid w:val="00891982"/>
    <w:rsid w:val="0089260D"/>
    <w:rsid w:val="008937C3"/>
    <w:rsid w:val="008941AF"/>
    <w:rsid w:val="00894873"/>
    <w:rsid w:val="00896EFA"/>
    <w:rsid w:val="00896F8A"/>
    <w:rsid w:val="008976DE"/>
    <w:rsid w:val="008A0241"/>
    <w:rsid w:val="008A1AA8"/>
    <w:rsid w:val="008A3BEF"/>
    <w:rsid w:val="008A4188"/>
    <w:rsid w:val="008A52B1"/>
    <w:rsid w:val="008A64E0"/>
    <w:rsid w:val="008A6D7C"/>
    <w:rsid w:val="008B26D5"/>
    <w:rsid w:val="008B490B"/>
    <w:rsid w:val="008B4BAB"/>
    <w:rsid w:val="008B6010"/>
    <w:rsid w:val="008B625A"/>
    <w:rsid w:val="008B7093"/>
    <w:rsid w:val="008B74F4"/>
    <w:rsid w:val="008B78B7"/>
    <w:rsid w:val="008C0981"/>
    <w:rsid w:val="008C16DF"/>
    <w:rsid w:val="008C1C73"/>
    <w:rsid w:val="008C27E8"/>
    <w:rsid w:val="008C3BC9"/>
    <w:rsid w:val="008C4976"/>
    <w:rsid w:val="008C6227"/>
    <w:rsid w:val="008C6954"/>
    <w:rsid w:val="008C6B97"/>
    <w:rsid w:val="008C7351"/>
    <w:rsid w:val="008D072B"/>
    <w:rsid w:val="008D0E67"/>
    <w:rsid w:val="008D0EA9"/>
    <w:rsid w:val="008D10EC"/>
    <w:rsid w:val="008D5E64"/>
    <w:rsid w:val="008D5FF1"/>
    <w:rsid w:val="008D6AD7"/>
    <w:rsid w:val="008D6DFF"/>
    <w:rsid w:val="008E06AB"/>
    <w:rsid w:val="008E09F0"/>
    <w:rsid w:val="008E18AA"/>
    <w:rsid w:val="008E18E9"/>
    <w:rsid w:val="008E3235"/>
    <w:rsid w:val="008E38A6"/>
    <w:rsid w:val="008E5047"/>
    <w:rsid w:val="008E5E5C"/>
    <w:rsid w:val="008E6639"/>
    <w:rsid w:val="008E7235"/>
    <w:rsid w:val="008E751A"/>
    <w:rsid w:val="008E7FAF"/>
    <w:rsid w:val="008E7FED"/>
    <w:rsid w:val="008F0813"/>
    <w:rsid w:val="008F32FE"/>
    <w:rsid w:val="008F3E6C"/>
    <w:rsid w:val="0090059D"/>
    <w:rsid w:val="00901470"/>
    <w:rsid w:val="00902A9A"/>
    <w:rsid w:val="00902C22"/>
    <w:rsid w:val="0090503C"/>
    <w:rsid w:val="00907088"/>
    <w:rsid w:val="00912CCD"/>
    <w:rsid w:val="009130A6"/>
    <w:rsid w:val="00913686"/>
    <w:rsid w:val="009138E4"/>
    <w:rsid w:val="00913E4E"/>
    <w:rsid w:val="00914157"/>
    <w:rsid w:val="00915125"/>
    <w:rsid w:val="009174F6"/>
    <w:rsid w:val="009205BE"/>
    <w:rsid w:val="00921440"/>
    <w:rsid w:val="009214C4"/>
    <w:rsid w:val="009216F1"/>
    <w:rsid w:val="00921D82"/>
    <w:rsid w:val="00922719"/>
    <w:rsid w:val="00926E1B"/>
    <w:rsid w:val="00926EEC"/>
    <w:rsid w:val="00930C90"/>
    <w:rsid w:val="0093100A"/>
    <w:rsid w:val="00931615"/>
    <w:rsid w:val="0093182D"/>
    <w:rsid w:val="00931878"/>
    <w:rsid w:val="00931A0C"/>
    <w:rsid w:val="00932109"/>
    <w:rsid w:val="00932662"/>
    <w:rsid w:val="00932ACE"/>
    <w:rsid w:val="009339C0"/>
    <w:rsid w:val="00935855"/>
    <w:rsid w:val="0093630E"/>
    <w:rsid w:val="00936A83"/>
    <w:rsid w:val="00937B26"/>
    <w:rsid w:val="00940010"/>
    <w:rsid w:val="009400F0"/>
    <w:rsid w:val="009430C0"/>
    <w:rsid w:val="00943F2A"/>
    <w:rsid w:val="00944673"/>
    <w:rsid w:val="00944BAE"/>
    <w:rsid w:val="00944C5D"/>
    <w:rsid w:val="00946365"/>
    <w:rsid w:val="00950B0E"/>
    <w:rsid w:val="00952135"/>
    <w:rsid w:val="00952527"/>
    <w:rsid w:val="0095282F"/>
    <w:rsid w:val="00952D40"/>
    <w:rsid w:val="00952D75"/>
    <w:rsid w:val="00953E85"/>
    <w:rsid w:val="009542D0"/>
    <w:rsid w:val="00955F00"/>
    <w:rsid w:val="00956635"/>
    <w:rsid w:val="0095677C"/>
    <w:rsid w:val="00956D71"/>
    <w:rsid w:val="00957899"/>
    <w:rsid w:val="00960ACC"/>
    <w:rsid w:val="00960B6D"/>
    <w:rsid w:val="00962078"/>
    <w:rsid w:val="00963055"/>
    <w:rsid w:val="009633D3"/>
    <w:rsid w:val="00963C2F"/>
    <w:rsid w:val="009642B4"/>
    <w:rsid w:val="009647F3"/>
    <w:rsid w:val="00964E67"/>
    <w:rsid w:val="00965558"/>
    <w:rsid w:val="00965FCD"/>
    <w:rsid w:val="009666A2"/>
    <w:rsid w:val="009668DD"/>
    <w:rsid w:val="0096703F"/>
    <w:rsid w:val="00967499"/>
    <w:rsid w:val="009702A5"/>
    <w:rsid w:val="0097051A"/>
    <w:rsid w:val="009737D1"/>
    <w:rsid w:val="009740AB"/>
    <w:rsid w:val="0097509B"/>
    <w:rsid w:val="009760C8"/>
    <w:rsid w:val="0097651D"/>
    <w:rsid w:val="0098079A"/>
    <w:rsid w:val="00980F84"/>
    <w:rsid w:val="00982165"/>
    <w:rsid w:val="00983243"/>
    <w:rsid w:val="009837C6"/>
    <w:rsid w:val="009901E0"/>
    <w:rsid w:val="009907F3"/>
    <w:rsid w:val="00991BAF"/>
    <w:rsid w:val="00992561"/>
    <w:rsid w:val="00993136"/>
    <w:rsid w:val="00993617"/>
    <w:rsid w:val="00994580"/>
    <w:rsid w:val="00994FF6"/>
    <w:rsid w:val="00995E6C"/>
    <w:rsid w:val="009973D5"/>
    <w:rsid w:val="009A074A"/>
    <w:rsid w:val="009A27B9"/>
    <w:rsid w:val="009A32A8"/>
    <w:rsid w:val="009A34BD"/>
    <w:rsid w:val="009A46F2"/>
    <w:rsid w:val="009A5E71"/>
    <w:rsid w:val="009A6CDB"/>
    <w:rsid w:val="009A7468"/>
    <w:rsid w:val="009A7C01"/>
    <w:rsid w:val="009B245C"/>
    <w:rsid w:val="009B3A47"/>
    <w:rsid w:val="009B3AE4"/>
    <w:rsid w:val="009B4768"/>
    <w:rsid w:val="009B5D0D"/>
    <w:rsid w:val="009B5DF9"/>
    <w:rsid w:val="009B6E95"/>
    <w:rsid w:val="009B7003"/>
    <w:rsid w:val="009B789D"/>
    <w:rsid w:val="009C06CA"/>
    <w:rsid w:val="009C0993"/>
    <w:rsid w:val="009C21CA"/>
    <w:rsid w:val="009C229F"/>
    <w:rsid w:val="009C2637"/>
    <w:rsid w:val="009C3188"/>
    <w:rsid w:val="009C3DEA"/>
    <w:rsid w:val="009C4275"/>
    <w:rsid w:val="009C4531"/>
    <w:rsid w:val="009C4763"/>
    <w:rsid w:val="009C5CBA"/>
    <w:rsid w:val="009C6E29"/>
    <w:rsid w:val="009D18C8"/>
    <w:rsid w:val="009D1F4C"/>
    <w:rsid w:val="009D24C3"/>
    <w:rsid w:val="009D3E06"/>
    <w:rsid w:val="009D445F"/>
    <w:rsid w:val="009D4B7E"/>
    <w:rsid w:val="009D6159"/>
    <w:rsid w:val="009D6C49"/>
    <w:rsid w:val="009D79FF"/>
    <w:rsid w:val="009E151E"/>
    <w:rsid w:val="009E18FC"/>
    <w:rsid w:val="009E1E10"/>
    <w:rsid w:val="009E2CDC"/>
    <w:rsid w:val="009E2DA0"/>
    <w:rsid w:val="009E3A61"/>
    <w:rsid w:val="009E3B15"/>
    <w:rsid w:val="009E3C99"/>
    <w:rsid w:val="009E484A"/>
    <w:rsid w:val="009E4A67"/>
    <w:rsid w:val="009E52A4"/>
    <w:rsid w:val="009E5626"/>
    <w:rsid w:val="009E749A"/>
    <w:rsid w:val="009E7BDB"/>
    <w:rsid w:val="009F0873"/>
    <w:rsid w:val="009F1BBD"/>
    <w:rsid w:val="009F2D6F"/>
    <w:rsid w:val="009F312F"/>
    <w:rsid w:val="009F470F"/>
    <w:rsid w:val="009F4DD6"/>
    <w:rsid w:val="009F54B4"/>
    <w:rsid w:val="009F5D00"/>
    <w:rsid w:val="009F7A44"/>
    <w:rsid w:val="009F7E03"/>
    <w:rsid w:val="00A000D0"/>
    <w:rsid w:val="00A0075F"/>
    <w:rsid w:val="00A0237C"/>
    <w:rsid w:val="00A04E6D"/>
    <w:rsid w:val="00A051D1"/>
    <w:rsid w:val="00A05BB3"/>
    <w:rsid w:val="00A06004"/>
    <w:rsid w:val="00A0632C"/>
    <w:rsid w:val="00A06991"/>
    <w:rsid w:val="00A069B0"/>
    <w:rsid w:val="00A06B40"/>
    <w:rsid w:val="00A077F3"/>
    <w:rsid w:val="00A119B9"/>
    <w:rsid w:val="00A126BA"/>
    <w:rsid w:val="00A12CF9"/>
    <w:rsid w:val="00A14FEC"/>
    <w:rsid w:val="00A154BA"/>
    <w:rsid w:val="00A179C9"/>
    <w:rsid w:val="00A17C19"/>
    <w:rsid w:val="00A20689"/>
    <w:rsid w:val="00A22479"/>
    <w:rsid w:val="00A22879"/>
    <w:rsid w:val="00A232CE"/>
    <w:rsid w:val="00A233AF"/>
    <w:rsid w:val="00A23C02"/>
    <w:rsid w:val="00A262C7"/>
    <w:rsid w:val="00A26FD3"/>
    <w:rsid w:val="00A27C26"/>
    <w:rsid w:val="00A27DAC"/>
    <w:rsid w:val="00A30708"/>
    <w:rsid w:val="00A313B0"/>
    <w:rsid w:val="00A3197E"/>
    <w:rsid w:val="00A341AB"/>
    <w:rsid w:val="00A34AF9"/>
    <w:rsid w:val="00A34B3C"/>
    <w:rsid w:val="00A34F1F"/>
    <w:rsid w:val="00A35F62"/>
    <w:rsid w:val="00A36F58"/>
    <w:rsid w:val="00A40A54"/>
    <w:rsid w:val="00A40B51"/>
    <w:rsid w:val="00A415C7"/>
    <w:rsid w:val="00A417ED"/>
    <w:rsid w:val="00A41A54"/>
    <w:rsid w:val="00A41AF5"/>
    <w:rsid w:val="00A41BEA"/>
    <w:rsid w:val="00A42464"/>
    <w:rsid w:val="00A42F0A"/>
    <w:rsid w:val="00A433EF"/>
    <w:rsid w:val="00A441EA"/>
    <w:rsid w:val="00A441F3"/>
    <w:rsid w:val="00A446AE"/>
    <w:rsid w:val="00A4565C"/>
    <w:rsid w:val="00A46F42"/>
    <w:rsid w:val="00A47540"/>
    <w:rsid w:val="00A47672"/>
    <w:rsid w:val="00A50588"/>
    <w:rsid w:val="00A50B43"/>
    <w:rsid w:val="00A51E00"/>
    <w:rsid w:val="00A52275"/>
    <w:rsid w:val="00A53C64"/>
    <w:rsid w:val="00A53F4D"/>
    <w:rsid w:val="00A542BD"/>
    <w:rsid w:val="00A54953"/>
    <w:rsid w:val="00A54B52"/>
    <w:rsid w:val="00A5505F"/>
    <w:rsid w:val="00A55C5B"/>
    <w:rsid w:val="00A564BF"/>
    <w:rsid w:val="00A56AE4"/>
    <w:rsid w:val="00A57B4E"/>
    <w:rsid w:val="00A6187D"/>
    <w:rsid w:val="00A63850"/>
    <w:rsid w:val="00A64B25"/>
    <w:rsid w:val="00A65193"/>
    <w:rsid w:val="00A66397"/>
    <w:rsid w:val="00A66505"/>
    <w:rsid w:val="00A667A4"/>
    <w:rsid w:val="00A70C54"/>
    <w:rsid w:val="00A71829"/>
    <w:rsid w:val="00A73E8F"/>
    <w:rsid w:val="00A75002"/>
    <w:rsid w:val="00A75BA4"/>
    <w:rsid w:val="00A75FA8"/>
    <w:rsid w:val="00A76504"/>
    <w:rsid w:val="00A76DEC"/>
    <w:rsid w:val="00A774AD"/>
    <w:rsid w:val="00A8196F"/>
    <w:rsid w:val="00A8386A"/>
    <w:rsid w:val="00A86822"/>
    <w:rsid w:val="00A87EB6"/>
    <w:rsid w:val="00A9060C"/>
    <w:rsid w:val="00A90747"/>
    <w:rsid w:val="00A9137A"/>
    <w:rsid w:val="00A91A16"/>
    <w:rsid w:val="00A944CE"/>
    <w:rsid w:val="00A9699C"/>
    <w:rsid w:val="00A969F6"/>
    <w:rsid w:val="00A96DBB"/>
    <w:rsid w:val="00A96DF0"/>
    <w:rsid w:val="00A97CED"/>
    <w:rsid w:val="00AA102D"/>
    <w:rsid w:val="00AA143E"/>
    <w:rsid w:val="00AA31FB"/>
    <w:rsid w:val="00AA4673"/>
    <w:rsid w:val="00AA4844"/>
    <w:rsid w:val="00AA4F2C"/>
    <w:rsid w:val="00AA5D3E"/>
    <w:rsid w:val="00AA5EEE"/>
    <w:rsid w:val="00AA6607"/>
    <w:rsid w:val="00AA6A50"/>
    <w:rsid w:val="00AA74D8"/>
    <w:rsid w:val="00AA7E31"/>
    <w:rsid w:val="00AB0CA4"/>
    <w:rsid w:val="00AB1EC7"/>
    <w:rsid w:val="00AB24CC"/>
    <w:rsid w:val="00AB274E"/>
    <w:rsid w:val="00AB2CCE"/>
    <w:rsid w:val="00AB33AF"/>
    <w:rsid w:val="00AB4AFA"/>
    <w:rsid w:val="00AB512B"/>
    <w:rsid w:val="00AB62FB"/>
    <w:rsid w:val="00AC0BAF"/>
    <w:rsid w:val="00AC2F30"/>
    <w:rsid w:val="00AC2F37"/>
    <w:rsid w:val="00AC44AA"/>
    <w:rsid w:val="00AC516D"/>
    <w:rsid w:val="00AC6C1A"/>
    <w:rsid w:val="00AD15B6"/>
    <w:rsid w:val="00AD1CBD"/>
    <w:rsid w:val="00AD1DA4"/>
    <w:rsid w:val="00AD41EB"/>
    <w:rsid w:val="00AD4215"/>
    <w:rsid w:val="00AD4C8B"/>
    <w:rsid w:val="00AD6266"/>
    <w:rsid w:val="00AD76CE"/>
    <w:rsid w:val="00AE0726"/>
    <w:rsid w:val="00AE1334"/>
    <w:rsid w:val="00AE2157"/>
    <w:rsid w:val="00AE31B3"/>
    <w:rsid w:val="00AE490F"/>
    <w:rsid w:val="00AE56A0"/>
    <w:rsid w:val="00AE5796"/>
    <w:rsid w:val="00AF1EA4"/>
    <w:rsid w:val="00AF5530"/>
    <w:rsid w:val="00AF57B6"/>
    <w:rsid w:val="00AF58C5"/>
    <w:rsid w:val="00AF594E"/>
    <w:rsid w:val="00AF76DE"/>
    <w:rsid w:val="00B003BA"/>
    <w:rsid w:val="00B01242"/>
    <w:rsid w:val="00B0166B"/>
    <w:rsid w:val="00B01BF1"/>
    <w:rsid w:val="00B01D71"/>
    <w:rsid w:val="00B02DD5"/>
    <w:rsid w:val="00B038D3"/>
    <w:rsid w:val="00B03B4F"/>
    <w:rsid w:val="00B0674F"/>
    <w:rsid w:val="00B116A8"/>
    <w:rsid w:val="00B13650"/>
    <w:rsid w:val="00B13B2E"/>
    <w:rsid w:val="00B14659"/>
    <w:rsid w:val="00B1491F"/>
    <w:rsid w:val="00B150D8"/>
    <w:rsid w:val="00B15167"/>
    <w:rsid w:val="00B15216"/>
    <w:rsid w:val="00B16BEA"/>
    <w:rsid w:val="00B16FFF"/>
    <w:rsid w:val="00B17C2F"/>
    <w:rsid w:val="00B22905"/>
    <w:rsid w:val="00B254AB"/>
    <w:rsid w:val="00B25C17"/>
    <w:rsid w:val="00B25DD8"/>
    <w:rsid w:val="00B2761B"/>
    <w:rsid w:val="00B27D0E"/>
    <w:rsid w:val="00B3030A"/>
    <w:rsid w:val="00B31531"/>
    <w:rsid w:val="00B32860"/>
    <w:rsid w:val="00B33475"/>
    <w:rsid w:val="00B34588"/>
    <w:rsid w:val="00B37945"/>
    <w:rsid w:val="00B37CFF"/>
    <w:rsid w:val="00B40278"/>
    <w:rsid w:val="00B41800"/>
    <w:rsid w:val="00B41E7C"/>
    <w:rsid w:val="00B422D3"/>
    <w:rsid w:val="00B43467"/>
    <w:rsid w:val="00B4352A"/>
    <w:rsid w:val="00B43641"/>
    <w:rsid w:val="00B439BA"/>
    <w:rsid w:val="00B44675"/>
    <w:rsid w:val="00B4506A"/>
    <w:rsid w:val="00B45CE6"/>
    <w:rsid w:val="00B46976"/>
    <w:rsid w:val="00B47956"/>
    <w:rsid w:val="00B51B46"/>
    <w:rsid w:val="00B52811"/>
    <w:rsid w:val="00B537DB"/>
    <w:rsid w:val="00B54005"/>
    <w:rsid w:val="00B540A7"/>
    <w:rsid w:val="00B552C1"/>
    <w:rsid w:val="00B55A93"/>
    <w:rsid w:val="00B55F7F"/>
    <w:rsid w:val="00B60042"/>
    <w:rsid w:val="00B61E31"/>
    <w:rsid w:val="00B640B3"/>
    <w:rsid w:val="00B653DA"/>
    <w:rsid w:val="00B65E8F"/>
    <w:rsid w:val="00B67A8B"/>
    <w:rsid w:val="00B72805"/>
    <w:rsid w:val="00B74032"/>
    <w:rsid w:val="00B740D6"/>
    <w:rsid w:val="00B80147"/>
    <w:rsid w:val="00B80847"/>
    <w:rsid w:val="00B80AB0"/>
    <w:rsid w:val="00B81792"/>
    <w:rsid w:val="00B8251B"/>
    <w:rsid w:val="00B82EA0"/>
    <w:rsid w:val="00B8323A"/>
    <w:rsid w:val="00B836DC"/>
    <w:rsid w:val="00B83812"/>
    <w:rsid w:val="00B84212"/>
    <w:rsid w:val="00B850E2"/>
    <w:rsid w:val="00B85644"/>
    <w:rsid w:val="00B85DA5"/>
    <w:rsid w:val="00B861FE"/>
    <w:rsid w:val="00B91F14"/>
    <w:rsid w:val="00B9204E"/>
    <w:rsid w:val="00B9282F"/>
    <w:rsid w:val="00B9286E"/>
    <w:rsid w:val="00B92B2D"/>
    <w:rsid w:val="00B948A1"/>
    <w:rsid w:val="00B95061"/>
    <w:rsid w:val="00B95EA9"/>
    <w:rsid w:val="00B96A53"/>
    <w:rsid w:val="00BA022B"/>
    <w:rsid w:val="00BA0A5B"/>
    <w:rsid w:val="00BA1276"/>
    <w:rsid w:val="00BA2411"/>
    <w:rsid w:val="00BA2DE0"/>
    <w:rsid w:val="00BA2E91"/>
    <w:rsid w:val="00BA2F5E"/>
    <w:rsid w:val="00BA33B4"/>
    <w:rsid w:val="00BA34C3"/>
    <w:rsid w:val="00BA49E3"/>
    <w:rsid w:val="00BA4F59"/>
    <w:rsid w:val="00BA5B28"/>
    <w:rsid w:val="00BA740A"/>
    <w:rsid w:val="00BB0732"/>
    <w:rsid w:val="00BB0F44"/>
    <w:rsid w:val="00BB1F3D"/>
    <w:rsid w:val="00BB226D"/>
    <w:rsid w:val="00BB386B"/>
    <w:rsid w:val="00BB3C94"/>
    <w:rsid w:val="00BB5E1A"/>
    <w:rsid w:val="00BB6158"/>
    <w:rsid w:val="00BB61B1"/>
    <w:rsid w:val="00BB6B5B"/>
    <w:rsid w:val="00BC0786"/>
    <w:rsid w:val="00BC0A98"/>
    <w:rsid w:val="00BC0D05"/>
    <w:rsid w:val="00BC3123"/>
    <w:rsid w:val="00BC3501"/>
    <w:rsid w:val="00BC3846"/>
    <w:rsid w:val="00BC39D2"/>
    <w:rsid w:val="00BC4284"/>
    <w:rsid w:val="00BC46DE"/>
    <w:rsid w:val="00BC681D"/>
    <w:rsid w:val="00BC7773"/>
    <w:rsid w:val="00BD175B"/>
    <w:rsid w:val="00BD1A87"/>
    <w:rsid w:val="00BD20CC"/>
    <w:rsid w:val="00BD2C49"/>
    <w:rsid w:val="00BD3A5D"/>
    <w:rsid w:val="00BD44CD"/>
    <w:rsid w:val="00BD4EAC"/>
    <w:rsid w:val="00BD5049"/>
    <w:rsid w:val="00BD7508"/>
    <w:rsid w:val="00BD7B4D"/>
    <w:rsid w:val="00BE1004"/>
    <w:rsid w:val="00BE1119"/>
    <w:rsid w:val="00BE22C5"/>
    <w:rsid w:val="00BE5F43"/>
    <w:rsid w:val="00BE6464"/>
    <w:rsid w:val="00BE6CD3"/>
    <w:rsid w:val="00BE7AC9"/>
    <w:rsid w:val="00BF1101"/>
    <w:rsid w:val="00BF1EA2"/>
    <w:rsid w:val="00BF256F"/>
    <w:rsid w:val="00BF51C4"/>
    <w:rsid w:val="00C04095"/>
    <w:rsid w:val="00C05252"/>
    <w:rsid w:val="00C05BB4"/>
    <w:rsid w:val="00C06F6E"/>
    <w:rsid w:val="00C0731E"/>
    <w:rsid w:val="00C074E5"/>
    <w:rsid w:val="00C07C8D"/>
    <w:rsid w:val="00C1219E"/>
    <w:rsid w:val="00C12A7A"/>
    <w:rsid w:val="00C12E82"/>
    <w:rsid w:val="00C12F75"/>
    <w:rsid w:val="00C14497"/>
    <w:rsid w:val="00C1716A"/>
    <w:rsid w:val="00C20BAC"/>
    <w:rsid w:val="00C20E8B"/>
    <w:rsid w:val="00C20F5B"/>
    <w:rsid w:val="00C21E41"/>
    <w:rsid w:val="00C223A7"/>
    <w:rsid w:val="00C227F0"/>
    <w:rsid w:val="00C23D9E"/>
    <w:rsid w:val="00C243BE"/>
    <w:rsid w:val="00C248EF"/>
    <w:rsid w:val="00C251BA"/>
    <w:rsid w:val="00C2727B"/>
    <w:rsid w:val="00C27A57"/>
    <w:rsid w:val="00C300EC"/>
    <w:rsid w:val="00C3067D"/>
    <w:rsid w:val="00C36533"/>
    <w:rsid w:val="00C36980"/>
    <w:rsid w:val="00C4064F"/>
    <w:rsid w:val="00C40F3F"/>
    <w:rsid w:val="00C421B3"/>
    <w:rsid w:val="00C42AFA"/>
    <w:rsid w:val="00C44559"/>
    <w:rsid w:val="00C47E87"/>
    <w:rsid w:val="00C50982"/>
    <w:rsid w:val="00C52111"/>
    <w:rsid w:val="00C53EEE"/>
    <w:rsid w:val="00C5434B"/>
    <w:rsid w:val="00C54BCC"/>
    <w:rsid w:val="00C616D9"/>
    <w:rsid w:val="00C620D9"/>
    <w:rsid w:val="00C626D0"/>
    <w:rsid w:val="00C62C6F"/>
    <w:rsid w:val="00C631A0"/>
    <w:rsid w:val="00C63456"/>
    <w:rsid w:val="00C63C10"/>
    <w:rsid w:val="00C64895"/>
    <w:rsid w:val="00C64E0F"/>
    <w:rsid w:val="00C65019"/>
    <w:rsid w:val="00C65497"/>
    <w:rsid w:val="00C66295"/>
    <w:rsid w:val="00C6747C"/>
    <w:rsid w:val="00C70EC3"/>
    <w:rsid w:val="00C715CB"/>
    <w:rsid w:val="00C73802"/>
    <w:rsid w:val="00C739D9"/>
    <w:rsid w:val="00C751FD"/>
    <w:rsid w:val="00C76ACB"/>
    <w:rsid w:val="00C76C70"/>
    <w:rsid w:val="00C775F8"/>
    <w:rsid w:val="00C77CF8"/>
    <w:rsid w:val="00C8014C"/>
    <w:rsid w:val="00C80886"/>
    <w:rsid w:val="00C82022"/>
    <w:rsid w:val="00C84D9A"/>
    <w:rsid w:val="00C86B7B"/>
    <w:rsid w:val="00C90DBC"/>
    <w:rsid w:val="00C91A40"/>
    <w:rsid w:val="00C9297B"/>
    <w:rsid w:val="00C944BE"/>
    <w:rsid w:val="00C94FBD"/>
    <w:rsid w:val="00C951C8"/>
    <w:rsid w:val="00CA29CC"/>
    <w:rsid w:val="00CA33C3"/>
    <w:rsid w:val="00CA3534"/>
    <w:rsid w:val="00CA451F"/>
    <w:rsid w:val="00CA4F7A"/>
    <w:rsid w:val="00CA5F3C"/>
    <w:rsid w:val="00CA68CF"/>
    <w:rsid w:val="00CA6E72"/>
    <w:rsid w:val="00CA7E61"/>
    <w:rsid w:val="00CB0F09"/>
    <w:rsid w:val="00CB1B5E"/>
    <w:rsid w:val="00CB1F9C"/>
    <w:rsid w:val="00CB2E46"/>
    <w:rsid w:val="00CB3631"/>
    <w:rsid w:val="00CB4497"/>
    <w:rsid w:val="00CB4A33"/>
    <w:rsid w:val="00CB4C6F"/>
    <w:rsid w:val="00CB583F"/>
    <w:rsid w:val="00CB69A8"/>
    <w:rsid w:val="00CC0F14"/>
    <w:rsid w:val="00CC28A2"/>
    <w:rsid w:val="00CC4137"/>
    <w:rsid w:val="00CC57D7"/>
    <w:rsid w:val="00CC78C0"/>
    <w:rsid w:val="00CC7C13"/>
    <w:rsid w:val="00CD1EB2"/>
    <w:rsid w:val="00CD4AA5"/>
    <w:rsid w:val="00CD4E11"/>
    <w:rsid w:val="00CD52C6"/>
    <w:rsid w:val="00CD63E1"/>
    <w:rsid w:val="00CD6EB8"/>
    <w:rsid w:val="00CD717F"/>
    <w:rsid w:val="00CD726C"/>
    <w:rsid w:val="00CE0748"/>
    <w:rsid w:val="00CE0B18"/>
    <w:rsid w:val="00CE2CD4"/>
    <w:rsid w:val="00CE32EE"/>
    <w:rsid w:val="00CE43CE"/>
    <w:rsid w:val="00CE4CAB"/>
    <w:rsid w:val="00CE5530"/>
    <w:rsid w:val="00CE6730"/>
    <w:rsid w:val="00CE7BE0"/>
    <w:rsid w:val="00CE7F40"/>
    <w:rsid w:val="00CF033F"/>
    <w:rsid w:val="00CF0A8D"/>
    <w:rsid w:val="00CF0F1D"/>
    <w:rsid w:val="00CF166D"/>
    <w:rsid w:val="00CF1CCD"/>
    <w:rsid w:val="00CF28EA"/>
    <w:rsid w:val="00CF2FAB"/>
    <w:rsid w:val="00CF71E4"/>
    <w:rsid w:val="00D0132B"/>
    <w:rsid w:val="00D02553"/>
    <w:rsid w:val="00D07795"/>
    <w:rsid w:val="00D077E9"/>
    <w:rsid w:val="00D079FB"/>
    <w:rsid w:val="00D12642"/>
    <w:rsid w:val="00D12A26"/>
    <w:rsid w:val="00D1565A"/>
    <w:rsid w:val="00D16D36"/>
    <w:rsid w:val="00D17C2A"/>
    <w:rsid w:val="00D17DF4"/>
    <w:rsid w:val="00D2183F"/>
    <w:rsid w:val="00D22075"/>
    <w:rsid w:val="00D22B06"/>
    <w:rsid w:val="00D235E0"/>
    <w:rsid w:val="00D23C73"/>
    <w:rsid w:val="00D242B4"/>
    <w:rsid w:val="00D24A1E"/>
    <w:rsid w:val="00D30442"/>
    <w:rsid w:val="00D3045B"/>
    <w:rsid w:val="00D30E7A"/>
    <w:rsid w:val="00D311B8"/>
    <w:rsid w:val="00D3130A"/>
    <w:rsid w:val="00D31B58"/>
    <w:rsid w:val="00D323ED"/>
    <w:rsid w:val="00D32874"/>
    <w:rsid w:val="00D32F29"/>
    <w:rsid w:val="00D3307F"/>
    <w:rsid w:val="00D343A8"/>
    <w:rsid w:val="00D36D8C"/>
    <w:rsid w:val="00D37584"/>
    <w:rsid w:val="00D406AA"/>
    <w:rsid w:val="00D40B0B"/>
    <w:rsid w:val="00D41E59"/>
    <w:rsid w:val="00D425A6"/>
    <w:rsid w:val="00D4296E"/>
    <w:rsid w:val="00D42A94"/>
    <w:rsid w:val="00D44E70"/>
    <w:rsid w:val="00D45151"/>
    <w:rsid w:val="00D46AC9"/>
    <w:rsid w:val="00D478B6"/>
    <w:rsid w:val="00D509C6"/>
    <w:rsid w:val="00D50BBD"/>
    <w:rsid w:val="00D51520"/>
    <w:rsid w:val="00D52125"/>
    <w:rsid w:val="00D539EE"/>
    <w:rsid w:val="00D54338"/>
    <w:rsid w:val="00D54970"/>
    <w:rsid w:val="00D56B67"/>
    <w:rsid w:val="00D57073"/>
    <w:rsid w:val="00D57645"/>
    <w:rsid w:val="00D60146"/>
    <w:rsid w:val="00D602A4"/>
    <w:rsid w:val="00D6062C"/>
    <w:rsid w:val="00D6261A"/>
    <w:rsid w:val="00D62CD7"/>
    <w:rsid w:val="00D63464"/>
    <w:rsid w:val="00D63F06"/>
    <w:rsid w:val="00D649F8"/>
    <w:rsid w:val="00D64C91"/>
    <w:rsid w:val="00D6599E"/>
    <w:rsid w:val="00D65D67"/>
    <w:rsid w:val="00D6671D"/>
    <w:rsid w:val="00D66CEB"/>
    <w:rsid w:val="00D674EF"/>
    <w:rsid w:val="00D702FB"/>
    <w:rsid w:val="00D708C9"/>
    <w:rsid w:val="00D70B80"/>
    <w:rsid w:val="00D71573"/>
    <w:rsid w:val="00D71990"/>
    <w:rsid w:val="00D7444A"/>
    <w:rsid w:val="00D75E1D"/>
    <w:rsid w:val="00D76387"/>
    <w:rsid w:val="00D763E3"/>
    <w:rsid w:val="00D77A33"/>
    <w:rsid w:val="00D77AC4"/>
    <w:rsid w:val="00D77AE3"/>
    <w:rsid w:val="00D81510"/>
    <w:rsid w:val="00D81AB6"/>
    <w:rsid w:val="00D86D74"/>
    <w:rsid w:val="00D87720"/>
    <w:rsid w:val="00D90096"/>
    <w:rsid w:val="00D90C0D"/>
    <w:rsid w:val="00D90F5D"/>
    <w:rsid w:val="00D91DA5"/>
    <w:rsid w:val="00D92A74"/>
    <w:rsid w:val="00D92DE3"/>
    <w:rsid w:val="00D93491"/>
    <w:rsid w:val="00D937B6"/>
    <w:rsid w:val="00D95DB0"/>
    <w:rsid w:val="00DA02FD"/>
    <w:rsid w:val="00DA06CA"/>
    <w:rsid w:val="00DA19D5"/>
    <w:rsid w:val="00DA1A19"/>
    <w:rsid w:val="00DA30EB"/>
    <w:rsid w:val="00DA3ADA"/>
    <w:rsid w:val="00DA466A"/>
    <w:rsid w:val="00DA5B07"/>
    <w:rsid w:val="00DA7D0E"/>
    <w:rsid w:val="00DB04B3"/>
    <w:rsid w:val="00DB13A6"/>
    <w:rsid w:val="00DB20E9"/>
    <w:rsid w:val="00DB241E"/>
    <w:rsid w:val="00DB2F84"/>
    <w:rsid w:val="00DB4067"/>
    <w:rsid w:val="00DB41E1"/>
    <w:rsid w:val="00DB57AF"/>
    <w:rsid w:val="00DB679A"/>
    <w:rsid w:val="00DB7BDE"/>
    <w:rsid w:val="00DC1A6B"/>
    <w:rsid w:val="00DC3E73"/>
    <w:rsid w:val="00DC4101"/>
    <w:rsid w:val="00DC5101"/>
    <w:rsid w:val="00DC53C0"/>
    <w:rsid w:val="00DC5BAE"/>
    <w:rsid w:val="00DC602B"/>
    <w:rsid w:val="00DC728B"/>
    <w:rsid w:val="00DC7652"/>
    <w:rsid w:val="00DC7CFE"/>
    <w:rsid w:val="00DD0C54"/>
    <w:rsid w:val="00DD2C4A"/>
    <w:rsid w:val="00DD5DC7"/>
    <w:rsid w:val="00DD6191"/>
    <w:rsid w:val="00DD792B"/>
    <w:rsid w:val="00DE0298"/>
    <w:rsid w:val="00DE0A50"/>
    <w:rsid w:val="00DE0B5D"/>
    <w:rsid w:val="00DE3EF8"/>
    <w:rsid w:val="00DE45AD"/>
    <w:rsid w:val="00DE4CAC"/>
    <w:rsid w:val="00DE60A6"/>
    <w:rsid w:val="00DF3393"/>
    <w:rsid w:val="00DF44DB"/>
    <w:rsid w:val="00DF4E5F"/>
    <w:rsid w:val="00DF4F2F"/>
    <w:rsid w:val="00DF5C67"/>
    <w:rsid w:val="00DF5E97"/>
    <w:rsid w:val="00DF647B"/>
    <w:rsid w:val="00DF674A"/>
    <w:rsid w:val="00DF6918"/>
    <w:rsid w:val="00DF7A0E"/>
    <w:rsid w:val="00E023ED"/>
    <w:rsid w:val="00E030D3"/>
    <w:rsid w:val="00E03ED9"/>
    <w:rsid w:val="00E05185"/>
    <w:rsid w:val="00E05248"/>
    <w:rsid w:val="00E05FA0"/>
    <w:rsid w:val="00E0604C"/>
    <w:rsid w:val="00E0667B"/>
    <w:rsid w:val="00E0689B"/>
    <w:rsid w:val="00E06908"/>
    <w:rsid w:val="00E06A2B"/>
    <w:rsid w:val="00E1132C"/>
    <w:rsid w:val="00E113C5"/>
    <w:rsid w:val="00E118F6"/>
    <w:rsid w:val="00E11FC5"/>
    <w:rsid w:val="00E12FA9"/>
    <w:rsid w:val="00E1396C"/>
    <w:rsid w:val="00E13B5C"/>
    <w:rsid w:val="00E14B5C"/>
    <w:rsid w:val="00E1652E"/>
    <w:rsid w:val="00E17999"/>
    <w:rsid w:val="00E17B45"/>
    <w:rsid w:val="00E21390"/>
    <w:rsid w:val="00E234E3"/>
    <w:rsid w:val="00E2656B"/>
    <w:rsid w:val="00E26C45"/>
    <w:rsid w:val="00E32504"/>
    <w:rsid w:val="00E343FE"/>
    <w:rsid w:val="00E35AD7"/>
    <w:rsid w:val="00E37CCD"/>
    <w:rsid w:val="00E40ACA"/>
    <w:rsid w:val="00E40DBE"/>
    <w:rsid w:val="00E412F3"/>
    <w:rsid w:val="00E429D6"/>
    <w:rsid w:val="00E435FF"/>
    <w:rsid w:val="00E44320"/>
    <w:rsid w:val="00E44E6A"/>
    <w:rsid w:val="00E4631E"/>
    <w:rsid w:val="00E46FF2"/>
    <w:rsid w:val="00E477E6"/>
    <w:rsid w:val="00E479CF"/>
    <w:rsid w:val="00E47A34"/>
    <w:rsid w:val="00E509D6"/>
    <w:rsid w:val="00E53051"/>
    <w:rsid w:val="00E532D4"/>
    <w:rsid w:val="00E53A6F"/>
    <w:rsid w:val="00E53CC7"/>
    <w:rsid w:val="00E5446E"/>
    <w:rsid w:val="00E57893"/>
    <w:rsid w:val="00E579B0"/>
    <w:rsid w:val="00E57BB0"/>
    <w:rsid w:val="00E606D3"/>
    <w:rsid w:val="00E615D7"/>
    <w:rsid w:val="00E62A85"/>
    <w:rsid w:val="00E62CE2"/>
    <w:rsid w:val="00E64E07"/>
    <w:rsid w:val="00E65616"/>
    <w:rsid w:val="00E677DE"/>
    <w:rsid w:val="00E67A24"/>
    <w:rsid w:val="00E7045A"/>
    <w:rsid w:val="00E72241"/>
    <w:rsid w:val="00E725EC"/>
    <w:rsid w:val="00E72EE3"/>
    <w:rsid w:val="00E769ED"/>
    <w:rsid w:val="00E76C2F"/>
    <w:rsid w:val="00E804DB"/>
    <w:rsid w:val="00E80EF7"/>
    <w:rsid w:val="00E8158C"/>
    <w:rsid w:val="00E82947"/>
    <w:rsid w:val="00E833E2"/>
    <w:rsid w:val="00E83688"/>
    <w:rsid w:val="00E845C5"/>
    <w:rsid w:val="00E84EBE"/>
    <w:rsid w:val="00E85A6D"/>
    <w:rsid w:val="00E85EC8"/>
    <w:rsid w:val="00E86BAE"/>
    <w:rsid w:val="00E90427"/>
    <w:rsid w:val="00E927C2"/>
    <w:rsid w:val="00E929CA"/>
    <w:rsid w:val="00E93271"/>
    <w:rsid w:val="00E93573"/>
    <w:rsid w:val="00E93C5D"/>
    <w:rsid w:val="00E93E38"/>
    <w:rsid w:val="00E9545A"/>
    <w:rsid w:val="00E95DB4"/>
    <w:rsid w:val="00E9606D"/>
    <w:rsid w:val="00E965B0"/>
    <w:rsid w:val="00E96A77"/>
    <w:rsid w:val="00E9792A"/>
    <w:rsid w:val="00EA16E1"/>
    <w:rsid w:val="00EA26C9"/>
    <w:rsid w:val="00EA5033"/>
    <w:rsid w:val="00EA58DE"/>
    <w:rsid w:val="00EB1758"/>
    <w:rsid w:val="00EB1B31"/>
    <w:rsid w:val="00EB1B3A"/>
    <w:rsid w:val="00EB3683"/>
    <w:rsid w:val="00EB3F20"/>
    <w:rsid w:val="00EB4710"/>
    <w:rsid w:val="00EB4FB7"/>
    <w:rsid w:val="00EB4FEE"/>
    <w:rsid w:val="00EB625D"/>
    <w:rsid w:val="00EB7B0C"/>
    <w:rsid w:val="00EC01B1"/>
    <w:rsid w:val="00EC06E6"/>
    <w:rsid w:val="00EC1027"/>
    <w:rsid w:val="00EC1C68"/>
    <w:rsid w:val="00EC1C86"/>
    <w:rsid w:val="00EC22C2"/>
    <w:rsid w:val="00EC2998"/>
    <w:rsid w:val="00EC38D4"/>
    <w:rsid w:val="00EC42A8"/>
    <w:rsid w:val="00EC473D"/>
    <w:rsid w:val="00EC4962"/>
    <w:rsid w:val="00EC4F08"/>
    <w:rsid w:val="00EC69CE"/>
    <w:rsid w:val="00EC6C77"/>
    <w:rsid w:val="00EC6CB0"/>
    <w:rsid w:val="00ED05E3"/>
    <w:rsid w:val="00ED122C"/>
    <w:rsid w:val="00ED1AD4"/>
    <w:rsid w:val="00ED2E3A"/>
    <w:rsid w:val="00ED3C77"/>
    <w:rsid w:val="00ED3D14"/>
    <w:rsid w:val="00ED3EDB"/>
    <w:rsid w:val="00ED4382"/>
    <w:rsid w:val="00ED4DCC"/>
    <w:rsid w:val="00ED6AE6"/>
    <w:rsid w:val="00ED6F4B"/>
    <w:rsid w:val="00ED6FC4"/>
    <w:rsid w:val="00ED7196"/>
    <w:rsid w:val="00EE0B5B"/>
    <w:rsid w:val="00EE0F61"/>
    <w:rsid w:val="00EE22B9"/>
    <w:rsid w:val="00EE3547"/>
    <w:rsid w:val="00EE5687"/>
    <w:rsid w:val="00EE6483"/>
    <w:rsid w:val="00EE67FD"/>
    <w:rsid w:val="00EE759A"/>
    <w:rsid w:val="00EE77E4"/>
    <w:rsid w:val="00EE7B51"/>
    <w:rsid w:val="00EF059F"/>
    <w:rsid w:val="00EF230E"/>
    <w:rsid w:val="00EF4EF3"/>
    <w:rsid w:val="00EF5E23"/>
    <w:rsid w:val="00EF7562"/>
    <w:rsid w:val="00F003CB"/>
    <w:rsid w:val="00F00B3D"/>
    <w:rsid w:val="00F01350"/>
    <w:rsid w:val="00F02316"/>
    <w:rsid w:val="00F032E8"/>
    <w:rsid w:val="00F053E7"/>
    <w:rsid w:val="00F05718"/>
    <w:rsid w:val="00F05EB3"/>
    <w:rsid w:val="00F0646C"/>
    <w:rsid w:val="00F0693E"/>
    <w:rsid w:val="00F10888"/>
    <w:rsid w:val="00F10F9C"/>
    <w:rsid w:val="00F11CF1"/>
    <w:rsid w:val="00F122D2"/>
    <w:rsid w:val="00F13B5C"/>
    <w:rsid w:val="00F13F24"/>
    <w:rsid w:val="00F1636B"/>
    <w:rsid w:val="00F17007"/>
    <w:rsid w:val="00F20172"/>
    <w:rsid w:val="00F228EA"/>
    <w:rsid w:val="00F22AE1"/>
    <w:rsid w:val="00F231E6"/>
    <w:rsid w:val="00F251BA"/>
    <w:rsid w:val="00F26225"/>
    <w:rsid w:val="00F3143A"/>
    <w:rsid w:val="00F31A8F"/>
    <w:rsid w:val="00F32788"/>
    <w:rsid w:val="00F351E2"/>
    <w:rsid w:val="00F35A35"/>
    <w:rsid w:val="00F36982"/>
    <w:rsid w:val="00F40FA7"/>
    <w:rsid w:val="00F42B46"/>
    <w:rsid w:val="00F45483"/>
    <w:rsid w:val="00F45568"/>
    <w:rsid w:val="00F45EBF"/>
    <w:rsid w:val="00F47267"/>
    <w:rsid w:val="00F47B1E"/>
    <w:rsid w:val="00F47C83"/>
    <w:rsid w:val="00F50029"/>
    <w:rsid w:val="00F505EE"/>
    <w:rsid w:val="00F51095"/>
    <w:rsid w:val="00F53681"/>
    <w:rsid w:val="00F553F8"/>
    <w:rsid w:val="00F56205"/>
    <w:rsid w:val="00F57C47"/>
    <w:rsid w:val="00F602F8"/>
    <w:rsid w:val="00F60DEE"/>
    <w:rsid w:val="00F61A56"/>
    <w:rsid w:val="00F62A9E"/>
    <w:rsid w:val="00F62F9F"/>
    <w:rsid w:val="00F63118"/>
    <w:rsid w:val="00F631F6"/>
    <w:rsid w:val="00F6367E"/>
    <w:rsid w:val="00F64CE3"/>
    <w:rsid w:val="00F65EDB"/>
    <w:rsid w:val="00F661EE"/>
    <w:rsid w:val="00F663B4"/>
    <w:rsid w:val="00F67196"/>
    <w:rsid w:val="00F67234"/>
    <w:rsid w:val="00F672E3"/>
    <w:rsid w:val="00F67490"/>
    <w:rsid w:val="00F7067D"/>
    <w:rsid w:val="00F71BFF"/>
    <w:rsid w:val="00F71EEB"/>
    <w:rsid w:val="00F73A3C"/>
    <w:rsid w:val="00F7496C"/>
    <w:rsid w:val="00F77F20"/>
    <w:rsid w:val="00F81CF7"/>
    <w:rsid w:val="00F81F04"/>
    <w:rsid w:val="00F82376"/>
    <w:rsid w:val="00F828DB"/>
    <w:rsid w:val="00F839BD"/>
    <w:rsid w:val="00F84A48"/>
    <w:rsid w:val="00F857D7"/>
    <w:rsid w:val="00F859F8"/>
    <w:rsid w:val="00F85CB3"/>
    <w:rsid w:val="00F875DC"/>
    <w:rsid w:val="00F878EF"/>
    <w:rsid w:val="00F879FA"/>
    <w:rsid w:val="00F91788"/>
    <w:rsid w:val="00F9284E"/>
    <w:rsid w:val="00F92F26"/>
    <w:rsid w:val="00F94464"/>
    <w:rsid w:val="00F94E81"/>
    <w:rsid w:val="00F94FB4"/>
    <w:rsid w:val="00F95587"/>
    <w:rsid w:val="00FA0359"/>
    <w:rsid w:val="00FA1537"/>
    <w:rsid w:val="00FA16FB"/>
    <w:rsid w:val="00FA25A4"/>
    <w:rsid w:val="00FA2B18"/>
    <w:rsid w:val="00FA3008"/>
    <w:rsid w:val="00FA34AD"/>
    <w:rsid w:val="00FA3732"/>
    <w:rsid w:val="00FA3814"/>
    <w:rsid w:val="00FA3FBD"/>
    <w:rsid w:val="00FA407B"/>
    <w:rsid w:val="00FA40FE"/>
    <w:rsid w:val="00FA4863"/>
    <w:rsid w:val="00FA56DC"/>
    <w:rsid w:val="00FA5D3A"/>
    <w:rsid w:val="00FA7546"/>
    <w:rsid w:val="00FB38E4"/>
    <w:rsid w:val="00FB5F53"/>
    <w:rsid w:val="00FB5FC5"/>
    <w:rsid w:val="00FB7597"/>
    <w:rsid w:val="00FB7B40"/>
    <w:rsid w:val="00FB7C69"/>
    <w:rsid w:val="00FC0868"/>
    <w:rsid w:val="00FC1184"/>
    <w:rsid w:val="00FC1CE8"/>
    <w:rsid w:val="00FC3454"/>
    <w:rsid w:val="00FC39E3"/>
    <w:rsid w:val="00FC3E52"/>
    <w:rsid w:val="00FC4110"/>
    <w:rsid w:val="00FC4CEC"/>
    <w:rsid w:val="00FC4FDB"/>
    <w:rsid w:val="00FC6DD0"/>
    <w:rsid w:val="00FC71CD"/>
    <w:rsid w:val="00FC7E48"/>
    <w:rsid w:val="00FD0719"/>
    <w:rsid w:val="00FD2A36"/>
    <w:rsid w:val="00FD3565"/>
    <w:rsid w:val="00FD3983"/>
    <w:rsid w:val="00FD4890"/>
    <w:rsid w:val="00FD5223"/>
    <w:rsid w:val="00FE077C"/>
    <w:rsid w:val="00FE08D8"/>
    <w:rsid w:val="00FE2401"/>
    <w:rsid w:val="00FE448B"/>
    <w:rsid w:val="00FE5854"/>
    <w:rsid w:val="00FE5DCE"/>
    <w:rsid w:val="00FE645C"/>
    <w:rsid w:val="00FF04E3"/>
    <w:rsid w:val="00FF0A84"/>
    <w:rsid w:val="00FF0BD8"/>
    <w:rsid w:val="00FF1CA9"/>
    <w:rsid w:val="00FF325C"/>
    <w:rsid w:val="00FF3EA4"/>
    <w:rsid w:val="00FF441D"/>
    <w:rsid w:val="00FF468F"/>
    <w:rsid w:val="00FF54AF"/>
    <w:rsid w:val="00FF6EF9"/>
    <w:rsid w:val="00FF7316"/>
    <w:rsid w:val="02D251E0"/>
    <w:rsid w:val="03F7CD80"/>
    <w:rsid w:val="04043288"/>
    <w:rsid w:val="040BD4AB"/>
    <w:rsid w:val="054A93FE"/>
    <w:rsid w:val="060D9162"/>
    <w:rsid w:val="0C2DFE2F"/>
    <w:rsid w:val="0D070FC6"/>
    <w:rsid w:val="0E3E059E"/>
    <w:rsid w:val="0FC4E375"/>
    <w:rsid w:val="10A7E7AA"/>
    <w:rsid w:val="10E60458"/>
    <w:rsid w:val="111E31D8"/>
    <w:rsid w:val="113968FF"/>
    <w:rsid w:val="1275F91A"/>
    <w:rsid w:val="13091381"/>
    <w:rsid w:val="13959532"/>
    <w:rsid w:val="14C98A3A"/>
    <w:rsid w:val="1622B0BA"/>
    <w:rsid w:val="17DBC132"/>
    <w:rsid w:val="1ACB6672"/>
    <w:rsid w:val="1B0395D4"/>
    <w:rsid w:val="1BF53F0B"/>
    <w:rsid w:val="1DC681C8"/>
    <w:rsid w:val="1E18AD1B"/>
    <w:rsid w:val="2115BD60"/>
    <w:rsid w:val="21DA1CB7"/>
    <w:rsid w:val="221FE215"/>
    <w:rsid w:val="22B2BCB1"/>
    <w:rsid w:val="28939976"/>
    <w:rsid w:val="2BAFDA75"/>
    <w:rsid w:val="2BF591D9"/>
    <w:rsid w:val="2CBC5E64"/>
    <w:rsid w:val="2DFFE35F"/>
    <w:rsid w:val="2E39BB02"/>
    <w:rsid w:val="3227886E"/>
    <w:rsid w:val="35119C30"/>
    <w:rsid w:val="36B06606"/>
    <w:rsid w:val="3BD33F6E"/>
    <w:rsid w:val="3CBB54C9"/>
    <w:rsid w:val="3EB048EF"/>
    <w:rsid w:val="3F80B401"/>
    <w:rsid w:val="3FAC71DC"/>
    <w:rsid w:val="4036D7D2"/>
    <w:rsid w:val="408281C4"/>
    <w:rsid w:val="4335CC89"/>
    <w:rsid w:val="455EB682"/>
    <w:rsid w:val="45A95371"/>
    <w:rsid w:val="46BE6105"/>
    <w:rsid w:val="4B4F95C0"/>
    <w:rsid w:val="4C3B7ADD"/>
    <w:rsid w:val="50F69853"/>
    <w:rsid w:val="51894BEB"/>
    <w:rsid w:val="51EB769A"/>
    <w:rsid w:val="527C0DA4"/>
    <w:rsid w:val="54281C8F"/>
    <w:rsid w:val="554F885A"/>
    <w:rsid w:val="55A41DF3"/>
    <w:rsid w:val="57C4CFF4"/>
    <w:rsid w:val="57DCBE41"/>
    <w:rsid w:val="58E2CA49"/>
    <w:rsid w:val="5986C6E5"/>
    <w:rsid w:val="5A49C74B"/>
    <w:rsid w:val="5C8B3425"/>
    <w:rsid w:val="5EED6CB7"/>
    <w:rsid w:val="6313823D"/>
    <w:rsid w:val="653C3E94"/>
    <w:rsid w:val="654A4E20"/>
    <w:rsid w:val="65C8C75F"/>
    <w:rsid w:val="677862A9"/>
    <w:rsid w:val="67938DDC"/>
    <w:rsid w:val="682FB7B4"/>
    <w:rsid w:val="693C2CCB"/>
    <w:rsid w:val="6F58264E"/>
    <w:rsid w:val="6F95AFAF"/>
    <w:rsid w:val="70E009A0"/>
    <w:rsid w:val="72182417"/>
    <w:rsid w:val="72F69818"/>
    <w:rsid w:val="75AC8C16"/>
    <w:rsid w:val="7786F39B"/>
    <w:rsid w:val="77EB024E"/>
    <w:rsid w:val="7B500563"/>
    <w:rsid w:val="7BEBAF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3D1A9"/>
  <w15:chartTrackingRefBased/>
  <w15:docId w15:val="{A9C96546-081F-5348-A095-98108F8A4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484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1722"/>
    <w:pPr>
      <w:tabs>
        <w:tab w:val="center" w:pos="4680"/>
        <w:tab w:val="right" w:pos="9360"/>
      </w:tabs>
    </w:pPr>
  </w:style>
  <w:style w:type="character" w:customStyle="1" w:styleId="HeaderChar">
    <w:name w:val="Header Char"/>
    <w:basedOn w:val="DefaultParagraphFont"/>
    <w:link w:val="Header"/>
    <w:uiPriority w:val="99"/>
    <w:rsid w:val="00151722"/>
  </w:style>
  <w:style w:type="paragraph" w:styleId="Footer">
    <w:name w:val="footer"/>
    <w:basedOn w:val="Normal"/>
    <w:link w:val="FooterChar"/>
    <w:uiPriority w:val="99"/>
    <w:unhideWhenUsed/>
    <w:rsid w:val="00151722"/>
    <w:pPr>
      <w:tabs>
        <w:tab w:val="center" w:pos="4680"/>
        <w:tab w:val="right" w:pos="9360"/>
      </w:tabs>
    </w:pPr>
  </w:style>
  <w:style w:type="character" w:customStyle="1" w:styleId="FooterChar">
    <w:name w:val="Footer Char"/>
    <w:basedOn w:val="DefaultParagraphFont"/>
    <w:link w:val="Footer"/>
    <w:uiPriority w:val="99"/>
    <w:rsid w:val="00151722"/>
  </w:style>
  <w:style w:type="character" w:styleId="PageNumber">
    <w:name w:val="page number"/>
    <w:basedOn w:val="DefaultParagraphFont"/>
    <w:uiPriority w:val="99"/>
    <w:semiHidden/>
    <w:unhideWhenUsed/>
    <w:rsid w:val="00151722"/>
  </w:style>
  <w:style w:type="character" w:styleId="Hyperlink">
    <w:name w:val="Hyperlink"/>
    <w:basedOn w:val="DefaultParagraphFont"/>
    <w:uiPriority w:val="99"/>
    <w:semiHidden/>
    <w:unhideWhenUsed/>
    <w:rsid w:val="008E38A6"/>
    <w:rPr>
      <w:color w:val="0000FF"/>
      <w:u w:val="single"/>
    </w:rPr>
  </w:style>
  <w:style w:type="paragraph" w:styleId="BalloonText">
    <w:name w:val="Balloon Text"/>
    <w:basedOn w:val="Normal"/>
    <w:link w:val="BalloonTextChar"/>
    <w:uiPriority w:val="99"/>
    <w:semiHidden/>
    <w:unhideWhenUsed/>
    <w:rsid w:val="00CE7F40"/>
    <w:rPr>
      <w:sz w:val="18"/>
      <w:szCs w:val="18"/>
    </w:rPr>
  </w:style>
  <w:style w:type="character" w:customStyle="1" w:styleId="BalloonTextChar">
    <w:name w:val="Balloon Text Char"/>
    <w:basedOn w:val="DefaultParagraphFont"/>
    <w:link w:val="BalloonText"/>
    <w:uiPriority w:val="99"/>
    <w:semiHidden/>
    <w:rsid w:val="00CE7F40"/>
    <w:rPr>
      <w:rFonts w:ascii="Times New Roman" w:hAnsi="Times New Roman" w:cs="Times New Roman"/>
      <w:sz w:val="18"/>
      <w:szCs w:val="18"/>
    </w:rPr>
  </w:style>
  <w:style w:type="paragraph" w:customStyle="1" w:styleId="BodyA">
    <w:name w:val="Body A"/>
    <w:rsid w:val="003449CB"/>
    <w:pPr>
      <w:pBdr>
        <w:top w:val="nil"/>
        <w:left w:val="nil"/>
        <w:bottom w:val="nil"/>
        <w:right w:val="nil"/>
        <w:between w:val="nil"/>
        <w:bar w:val="nil"/>
      </w:pBdr>
    </w:pPr>
    <w:rPr>
      <w:rFonts w:ascii="Helvetica" w:eastAsia="Helvetica" w:hAnsi="Helvetica" w:cs="Helvetica"/>
      <w:color w:val="000000"/>
      <w:sz w:val="22"/>
      <w:szCs w:val="22"/>
      <w:u w:color="000000"/>
      <w:bdr w:val="nil"/>
      <w:lang w:eastAsia="en-US"/>
    </w:rPr>
  </w:style>
  <w:style w:type="paragraph" w:styleId="ListParagraph">
    <w:name w:val="List Paragraph"/>
    <w:basedOn w:val="Normal"/>
    <w:uiPriority w:val="34"/>
    <w:qFormat/>
    <w:rsid w:val="00F251BA"/>
    <w:pPr>
      <w:ind w:left="720"/>
      <w:contextualSpacing/>
    </w:pPr>
  </w:style>
  <w:style w:type="paragraph" w:styleId="Bibliography">
    <w:name w:val="Bibliography"/>
    <w:basedOn w:val="Normal"/>
    <w:next w:val="Normal"/>
    <w:uiPriority w:val="37"/>
    <w:unhideWhenUsed/>
    <w:rsid w:val="00AA5D3E"/>
    <w:pPr>
      <w:spacing w:line="480" w:lineRule="auto"/>
      <w:ind w:left="720" w:hanging="720"/>
    </w:pPr>
  </w:style>
  <w:style w:type="table" w:styleId="TableGrid">
    <w:name w:val="Table Grid"/>
    <w:basedOn w:val="TableNormal"/>
    <w:uiPriority w:val="39"/>
    <w:rsid w:val="00441B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53F8"/>
    <w:rPr>
      <w:sz w:val="16"/>
      <w:szCs w:val="16"/>
    </w:rPr>
  </w:style>
  <w:style w:type="paragraph" w:styleId="CommentText">
    <w:name w:val="annotation text"/>
    <w:basedOn w:val="Normal"/>
    <w:link w:val="CommentTextChar"/>
    <w:uiPriority w:val="99"/>
    <w:unhideWhenUsed/>
    <w:rsid w:val="00F553F8"/>
    <w:rPr>
      <w:sz w:val="20"/>
      <w:szCs w:val="20"/>
    </w:rPr>
  </w:style>
  <w:style w:type="character" w:customStyle="1" w:styleId="CommentTextChar">
    <w:name w:val="Comment Text Char"/>
    <w:basedOn w:val="DefaultParagraphFont"/>
    <w:link w:val="CommentText"/>
    <w:uiPriority w:val="99"/>
    <w:rsid w:val="00F553F8"/>
    <w:rPr>
      <w:sz w:val="20"/>
      <w:szCs w:val="20"/>
    </w:rPr>
  </w:style>
  <w:style w:type="paragraph" w:styleId="CommentSubject">
    <w:name w:val="annotation subject"/>
    <w:basedOn w:val="CommentText"/>
    <w:next w:val="CommentText"/>
    <w:link w:val="CommentSubjectChar"/>
    <w:uiPriority w:val="99"/>
    <w:semiHidden/>
    <w:unhideWhenUsed/>
    <w:rsid w:val="00F553F8"/>
    <w:rPr>
      <w:b/>
      <w:bCs/>
    </w:rPr>
  </w:style>
  <w:style w:type="character" w:customStyle="1" w:styleId="CommentSubjectChar">
    <w:name w:val="Comment Subject Char"/>
    <w:basedOn w:val="CommentTextChar"/>
    <w:link w:val="CommentSubject"/>
    <w:uiPriority w:val="99"/>
    <w:semiHidden/>
    <w:rsid w:val="00F553F8"/>
    <w:rPr>
      <w:b/>
      <w:bCs/>
      <w:sz w:val="20"/>
      <w:szCs w:val="20"/>
    </w:rPr>
  </w:style>
  <w:style w:type="paragraph" w:styleId="Revision">
    <w:name w:val="Revision"/>
    <w:hidden/>
    <w:uiPriority w:val="99"/>
    <w:semiHidden/>
    <w:rsid w:val="00093743"/>
  </w:style>
  <w:style w:type="paragraph" w:styleId="NormalWeb">
    <w:name w:val="Normal (Web)"/>
    <w:basedOn w:val="Normal"/>
    <w:uiPriority w:val="99"/>
    <w:unhideWhenUsed/>
    <w:rsid w:val="001D1EB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29910">
      <w:bodyDiv w:val="1"/>
      <w:marLeft w:val="0"/>
      <w:marRight w:val="0"/>
      <w:marTop w:val="0"/>
      <w:marBottom w:val="0"/>
      <w:divBdr>
        <w:top w:val="none" w:sz="0" w:space="0" w:color="auto"/>
        <w:left w:val="none" w:sz="0" w:space="0" w:color="auto"/>
        <w:bottom w:val="none" w:sz="0" w:space="0" w:color="auto"/>
        <w:right w:val="none" w:sz="0" w:space="0" w:color="auto"/>
      </w:divBdr>
    </w:div>
    <w:div w:id="212153715">
      <w:bodyDiv w:val="1"/>
      <w:marLeft w:val="0"/>
      <w:marRight w:val="0"/>
      <w:marTop w:val="0"/>
      <w:marBottom w:val="0"/>
      <w:divBdr>
        <w:top w:val="none" w:sz="0" w:space="0" w:color="auto"/>
        <w:left w:val="none" w:sz="0" w:space="0" w:color="auto"/>
        <w:bottom w:val="none" w:sz="0" w:space="0" w:color="auto"/>
        <w:right w:val="none" w:sz="0" w:space="0" w:color="auto"/>
      </w:divBdr>
      <w:divsChild>
        <w:div w:id="917055378">
          <w:marLeft w:val="480"/>
          <w:marRight w:val="0"/>
          <w:marTop w:val="0"/>
          <w:marBottom w:val="0"/>
          <w:divBdr>
            <w:top w:val="none" w:sz="0" w:space="0" w:color="auto"/>
            <w:left w:val="none" w:sz="0" w:space="0" w:color="auto"/>
            <w:bottom w:val="none" w:sz="0" w:space="0" w:color="auto"/>
            <w:right w:val="none" w:sz="0" w:space="0" w:color="auto"/>
          </w:divBdr>
          <w:divsChild>
            <w:div w:id="104760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368950">
      <w:bodyDiv w:val="1"/>
      <w:marLeft w:val="0"/>
      <w:marRight w:val="0"/>
      <w:marTop w:val="0"/>
      <w:marBottom w:val="0"/>
      <w:divBdr>
        <w:top w:val="none" w:sz="0" w:space="0" w:color="auto"/>
        <w:left w:val="none" w:sz="0" w:space="0" w:color="auto"/>
        <w:bottom w:val="none" w:sz="0" w:space="0" w:color="auto"/>
        <w:right w:val="none" w:sz="0" w:space="0" w:color="auto"/>
      </w:divBdr>
    </w:div>
    <w:div w:id="276909847">
      <w:bodyDiv w:val="1"/>
      <w:marLeft w:val="0"/>
      <w:marRight w:val="0"/>
      <w:marTop w:val="0"/>
      <w:marBottom w:val="0"/>
      <w:divBdr>
        <w:top w:val="none" w:sz="0" w:space="0" w:color="auto"/>
        <w:left w:val="none" w:sz="0" w:space="0" w:color="auto"/>
        <w:bottom w:val="none" w:sz="0" w:space="0" w:color="auto"/>
        <w:right w:val="none" w:sz="0" w:space="0" w:color="auto"/>
      </w:divBdr>
      <w:divsChild>
        <w:div w:id="1686518602">
          <w:marLeft w:val="480"/>
          <w:marRight w:val="0"/>
          <w:marTop w:val="0"/>
          <w:marBottom w:val="0"/>
          <w:divBdr>
            <w:top w:val="none" w:sz="0" w:space="0" w:color="auto"/>
            <w:left w:val="none" w:sz="0" w:space="0" w:color="auto"/>
            <w:bottom w:val="none" w:sz="0" w:space="0" w:color="auto"/>
            <w:right w:val="none" w:sz="0" w:space="0" w:color="auto"/>
          </w:divBdr>
          <w:divsChild>
            <w:div w:id="14752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628521">
      <w:bodyDiv w:val="1"/>
      <w:marLeft w:val="0"/>
      <w:marRight w:val="0"/>
      <w:marTop w:val="0"/>
      <w:marBottom w:val="0"/>
      <w:divBdr>
        <w:top w:val="none" w:sz="0" w:space="0" w:color="auto"/>
        <w:left w:val="none" w:sz="0" w:space="0" w:color="auto"/>
        <w:bottom w:val="none" w:sz="0" w:space="0" w:color="auto"/>
        <w:right w:val="none" w:sz="0" w:space="0" w:color="auto"/>
      </w:divBdr>
      <w:divsChild>
        <w:div w:id="1834446623">
          <w:marLeft w:val="480"/>
          <w:marRight w:val="0"/>
          <w:marTop w:val="0"/>
          <w:marBottom w:val="0"/>
          <w:divBdr>
            <w:top w:val="none" w:sz="0" w:space="0" w:color="auto"/>
            <w:left w:val="none" w:sz="0" w:space="0" w:color="auto"/>
            <w:bottom w:val="none" w:sz="0" w:space="0" w:color="auto"/>
            <w:right w:val="none" w:sz="0" w:space="0" w:color="auto"/>
          </w:divBdr>
          <w:divsChild>
            <w:div w:id="76913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554702">
      <w:bodyDiv w:val="1"/>
      <w:marLeft w:val="0"/>
      <w:marRight w:val="0"/>
      <w:marTop w:val="0"/>
      <w:marBottom w:val="0"/>
      <w:divBdr>
        <w:top w:val="none" w:sz="0" w:space="0" w:color="auto"/>
        <w:left w:val="none" w:sz="0" w:space="0" w:color="auto"/>
        <w:bottom w:val="none" w:sz="0" w:space="0" w:color="auto"/>
        <w:right w:val="none" w:sz="0" w:space="0" w:color="auto"/>
      </w:divBdr>
      <w:divsChild>
        <w:div w:id="740061716">
          <w:marLeft w:val="0"/>
          <w:marRight w:val="0"/>
          <w:marTop w:val="0"/>
          <w:marBottom w:val="0"/>
          <w:divBdr>
            <w:top w:val="none" w:sz="0" w:space="0" w:color="auto"/>
            <w:left w:val="none" w:sz="0" w:space="0" w:color="auto"/>
            <w:bottom w:val="none" w:sz="0" w:space="0" w:color="auto"/>
            <w:right w:val="none" w:sz="0" w:space="0" w:color="auto"/>
          </w:divBdr>
          <w:divsChild>
            <w:div w:id="788088641">
              <w:marLeft w:val="0"/>
              <w:marRight w:val="0"/>
              <w:marTop w:val="0"/>
              <w:marBottom w:val="0"/>
              <w:divBdr>
                <w:top w:val="none" w:sz="0" w:space="0" w:color="auto"/>
                <w:left w:val="none" w:sz="0" w:space="0" w:color="auto"/>
                <w:bottom w:val="none" w:sz="0" w:space="0" w:color="auto"/>
                <w:right w:val="none" w:sz="0" w:space="0" w:color="auto"/>
              </w:divBdr>
              <w:divsChild>
                <w:div w:id="55227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178497">
      <w:bodyDiv w:val="1"/>
      <w:marLeft w:val="0"/>
      <w:marRight w:val="0"/>
      <w:marTop w:val="0"/>
      <w:marBottom w:val="0"/>
      <w:divBdr>
        <w:top w:val="none" w:sz="0" w:space="0" w:color="auto"/>
        <w:left w:val="none" w:sz="0" w:space="0" w:color="auto"/>
        <w:bottom w:val="none" w:sz="0" w:space="0" w:color="auto"/>
        <w:right w:val="none" w:sz="0" w:space="0" w:color="auto"/>
      </w:divBdr>
      <w:divsChild>
        <w:div w:id="1843157245">
          <w:marLeft w:val="0"/>
          <w:marRight w:val="0"/>
          <w:marTop w:val="0"/>
          <w:marBottom w:val="0"/>
          <w:divBdr>
            <w:top w:val="none" w:sz="0" w:space="0" w:color="auto"/>
            <w:left w:val="none" w:sz="0" w:space="0" w:color="auto"/>
            <w:bottom w:val="none" w:sz="0" w:space="0" w:color="auto"/>
            <w:right w:val="none" w:sz="0" w:space="0" w:color="auto"/>
          </w:divBdr>
          <w:divsChild>
            <w:div w:id="601183127">
              <w:marLeft w:val="0"/>
              <w:marRight w:val="0"/>
              <w:marTop w:val="0"/>
              <w:marBottom w:val="0"/>
              <w:divBdr>
                <w:top w:val="none" w:sz="0" w:space="0" w:color="auto"/>
                <w:left w:val="none" w:sz="0" w:space="0" w:color="auto"/>
                <w:bottom w:val="none" w:sz="0" w:space="0" w:color="auto"/>
                <w:right w:val="none" w:sz="0" w:space="0" w:color="auto"/>
              </w:divBdr>
              <w:divsChild>
                <w:div w:id="208634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909384">
      <w:bodyDiv w:val="1"/>
      <w:marLeft w:val="0"/>
      <w:marRight w:val="0"/>
      <w:marTop w:val="0"/>
      <w:marBottom w:val="0"/>
      <w:divBdr>
        <w:top w:val="none" w:sz="0" w:space="0" w:color="auto"/>
        <w:left w:val="none" w:sz="0" w:space="0" w:color="auto"/>
        <w:bottom w:val="none" w:sz="0" w:space="0" w:color="auto"/>
        <w:right w:val="none" w:sz="0" w:space="0" w:color="auto"/>
      </w:divBdr>
      <w:divsChild>
        <w:div w:id="719206341">
          <w:marLeft w:val="480"/>
          <w:marRight w:val="0"/>
          <w:marTop w:val="0"/>
          <w:marBottom w:val="0"/>
          <w:divBdr>
            <w:top w:val="none" w:sz="0" w:space="0" w:color="auto"/>
            <w:left w:val="none" w:sz="0" w:space="0" w:color="auto"/>
            <w:bottom w:val="none" w:sz="0" w:space="0" w:color="auto"/>
            <w:right w:val="none" w:sz="0" w:space="0" w:color="auto"/>
          </w:divBdr>
          <w:divsChild>
            <w:div w:id="199625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6455">
      <w:bodyDiv w:val="1"/>
      <w:marLeft w:val="0"/>
      <w:marRight w:val="0"/>
      <w:marTop w:val="0"/>
      <w:marBottom w:val="0"/>
      <w:divBdr>
        <w:top w:val="none" w:sz="0" w:space="0" w:color="auto"/>
        <w:left w:val="none" w:sz="0" w:space="0" w:color="auto"/>
        <w:bottom w:val="none" w:sz="0" w:space="0" w:color="auto"/>
        <w:right w:val="none" w:sz="0" w:space="0" w:color="auto"/>
      </w:divBdr>
      <w:divsChild>
        <w:div w:id="542328394">
          <w:marLeft w:val="480"/>
          <w:marRight w:val="0"/>
          <w:marTop w:val="0"/>
          <w:marBottom w:val="0"/>
          <w:divBdr>
            <w:top w:val="none" w:sz="0" w:space="0" w:color="auto"/>
            <w:left w:val="none" w:sz="0" w:space="0" w:color="auto"/>
            <w:bottom w:val="none" w:sz="0" w:space="0" w:color="auto"/>
            <w:right w:val="none" w:sz="0" w:space="0" w:color="auto"/>
          </w:divBdr>
          <w:divsChild>
            <w:div w:id="180075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538412">
      <w:bodyDiv w:val="1"/>
      <w:marLeft w:val="0"/>
      <w:marRight w:val="0"/>
      <w:marTop w:val="0"/>
      <w:marBottom w:val="0"/>
      <w:divBdr>
        <w:top w:val="none" w:sz="0" w:space="0" w:color="auto"/>
        <w:left w:val="none" w:sz="0" w:space="0" w:color="auto"/>
        <w:bottom w:val="none" w:sz="0" w:space="0" w:color="auto"/>
        <w:right w:val="none" w:sz="0" w:space="0" w:color="auto"/>
      </w:divBdr>
      <w:divsChild>
        <w:div w:id="17900711">
          <w:marLeft w:val="480"/>
          <w:marRight w:val="0"/>
          <w:marTop w:val="0"/>
          <w:marBottom w:val="0"/>
          <w:divBdr>
            <w:top w:val="none" w:sz="0" w:space="0" w:color="auto"/>
            <w:left w:val="none" w:sz="0" w:space="0" w:color="auto"/>
            <w:bottom w:val="none" w:sz="0" w:space="0" w:color="auto"/>
            <w:right w:val="none" w:sz="0" w:space="0" w:color="auto"/>
          </w:divBdr>
          <w:divsChild>
            <w:div w:id="67804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92382">
      <w:bodyDiv w:val="1"/>
      <w:marLeft w:val="0"/>
      <w:marRight w:val="0"/>
      <w:marTop w:val="0"/>
      <w:marBottom w:val="0"/>
      <w:divBdr>
        <w:top w:val="none" w:sz="0" w:space="0" w:color="auto"/>
        <w:left w:val="none" w:sz="0" w:space="0" w:color="auto"/>
        <w:bottom w:val="none" w:sz="0" w:space="0" w:color="auto"/>
        <w:right w:val="none" w:sz="0" w:space="0" w:color="auto"/>
      </w:divBdr>
      <w:divsChild>
        <w:div w:id="1447456923">
          <w:marLeft w:val="480"/>
          <w:marRight w:val="0"/>
          <w:marTop w:val="0"/>
          <w:marBottom w:val="0"/>
          <w:divBdr>
            <w:top w:val="none" w:sz="0" w:space="0" w:color="auto"/>
            <w:left w:val="none" w:sz="0" w:space="0" w:color="auto"/>
            <w:bottom w:val="none" w:sz="0" w:space="0" w:color="auto"/>
            <w:right w:val="none" w:sz="0" w:space="0" w:color="auto"/>
          </w:divBdr>
          <w:divsChild>
            <w:div w:id="207790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918421">
      <w:bodyDiv w:val="1"/>
      <w:marLeft w:val="0"/>
      <w:marRight w:val="0"/>
      <w:marTop w:val="0"/>
      <w:marBottom w:val="0"/>
      <w:divBdr>
        <w:top w:val="none" w:sz="0" w:space="0" w:color="auto"/>
        <w:left w:val="none" w:sz="0" w:space="0" w:color="auto"/>
        <w:bottom w:val="none" w:sz="0" w:space="0" w:color="auto"/>
        <w:right w:val="none" w:sz="0" w:space="0" w:color="auto"/>
      </w:divBdr>
      <w:divsChild>
        <w:div w:id="1455371806">
          <w:marLeft w:val="480"/>
          <w:marRight w:val="0"/>
          <w:marTop w:val="0"/>
          <w:marBottom w:val="0"/>
          <w:divBdr>
            <w:top w:val="none" w:sz="0" w:space="0" w:color="auto"/>
            <w:left w:val="none" w:sz="0" w:space="0" w:color="auto"/>
            <w:bottom w:val="none" w:sz="0" w:space="0" w:color="auto"/>
            <w:right w:val="none" w:sz="0" w:space="0" w:color="auto"/>
          </w:divBdr>
          <w:divsChild>
            <w:div w:id="16791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52481">
      <w:bodyDiv w:val="1"/>
      <w:marLeft w:val="0"/>
      <w:marRight w:val="0"/>
      <w:marTop w:val="0"/>
      <w:marBottom w:val="0"/>
      <w:divBdr>
        <w:top w:val="none" w:sz="0" w:space="0" w:color="auto"/>
        <w:left w:val="none" w:sz="0" w:space="0" w:color="auto"/>
        <w:bottom w:val="none" w:sz="0" w:space="0" w:color="auto"/>
        <w:right w:val="none" w:sz="0" w:space="0" w:color="auto"/>
      </w:divBdr>
      <w:divsChild>
        <w:div w:id="909122493">
          <w:marLeft w:val="480"/>
          <w:marRight w:val="0"/>
          <w:marTop w:val="0"/>
          <w:marBottom w:val="0"/>
          <w:divBdr>
            <w:top w:val="none" w:sz="0" w:space="0" w:color="auto"/>
            <w:left w:val="none" w:sz="0" w:space="0" w:color="auto"/>
            <w:bottom w:val="none" w:sz="0" w:space="0" w:color="auto"/>
            <w:right w:val="none" w:sz="0" w:space="0" w:color="auto"/>
          </w:divBdr>
          <w:divsChild>
            <w:div w:id="66397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17140">
      <w:bodyDiv w:val="1"/>
      <w:marLeft w:val="0"/>
      <w:marRight w:val="0"/>
      <w:marTop w:val="0"/>
      <w:marBottom w:val="0"/>
      <w:divBdr>
        <w:top w:val="none" w:sz="0" w:space="0" w:color="auto"/>
        <w:left w:val="none" w:sz="0" w:space="0" w:color="auto"/>
        <w:bottom w:val="none" w:sz="0" w:space="0" w:color="auto"/>
        <w:right w:val="none" w:sz="0" w:space="0" w:color="auto"/>
      </w:divBdr>
      <w:divsChild>
        <w:div w:id="1345012722">
          <w:marLeft w:val="480"/>
          <w:marRight w:val="0"/>
          <w:marTop w:val="0"/>
          <w:marBottom w:val="0"/>
          <w:divBdr>
            <w:top w:val="none" w:sz="0" w:space="0" w:color="auto"/>
            <w:left w:val="none" w:sz="0" w:space="0" w:color="auto"/>
            <w:bottom w:val="none" w:sz="0" w:space="0" w:color="auto"/>
            <w:right w:val="none" w:sz="0" w:space="0" w:color="auto"/>
          </w:divBdr>
          <w:divsChild>
            <w:div w:id="107875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021407">
      <w:bodyDiv w:val="1"/>
      <w:marLeft w:val="0"/>
      <w:marRight w:val="0"/>
      <w:marTop w:val="0"/>
      <w:marBottom w:val="0"/>
      <w:divBdr>
        <w:top w:val="none" w:sz="0" w:space="0" w:color="auto"/>
        <w:left w:val="none" w:sz="0" w:space="0" w:color="auto"/>
        <w:bottom w:val="none" w:sz="0" w:space="0" w:color="auto"/>
        <w:right w:val="none" w:sz="0" w:space="0" w:color="auto"/>
      </w:divBdr>
      <w:divsChild>
        <w:div w:id="415246774">
          <w:marLeft w:val="480"/>
          <w:marRight w:val="0"/>
          <w:marTop w:val="0"/>
          <w:marBottom w:val="0"/>
          <w:divBdr>
            <w:top w:val="none" w:sz="0" w:space="0" w:color="auto"/>
            <w:left w:val="none" w:sz="0" w:space="0" w:color="auto"/>
            <w:bottom w:val="none" w:sz="0" w:space="0" w:color="auto"/>
            <w:right w:val="none" w:sz="0" w:space="0" w:color="auto"/>
          </w:divBdr>
          <w:divsChild>
            <w:div w:id="123511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413843">
      <w:bodyDiv w:val="1"/>
      <w:marLeft w:val="0"/>
      <w:marRight w:val="0"/>
      <w:marTop w:val="0"/>
      <w:marBottom w:val="0"/>
      <w:divBdr>
        <w:top w:val="none" w:sz="0" w:space="0" w:color="auto"/>
        <w:left w:val="none" w:sz="0" w:space="0" w:color="auto"/>
        <w:bottom w:val="none" w:sz="0" w:space="0" w:color="auto"/>
        <w:right w:val="none" w:sz="0" w:space="0" w:color="auto"/>
      </w:divBdr>
    </w:div>
    <w:div w:id="1319066958">
      <w:bodyDiv w:val="1"/>
      <w:marLeft w:val="0"/>
      <w:marRight w:val="0"/>
      <w:marTop w:val="0"/>
      <w:marBottom w:val="0"/>
      <w:divBdr>
        <w:top w:val="none" w:sz="0" w:space="0" w:color="auto"/>
        <w:left w:val="none" w:sz="0" w:space="0" w:color="auto"/>
        <w:bottom w:val="none" w:sz="0" w:space="0" w:color="auto"/>
        <w:right w:val="none" w:sz="0" w:space="0" w:color="auto"/>
      </w:divBdr>
      <w:divsChild>
        <w:div w:id="1632901514">
          <w:marLeft w:val="480"/>
          <w:marRight w:val="0"/>
          <w:marTop w:val="0"/>
          <w:marBottom w:val="0"/>
          <w:divBdr>
            <w:top w:val="none" w:sz="0" w:space="0" w:color="auto"/>
            <w:left w:val="none" w:sz="0" w:space="0" w:color="auto"/>
            <w:bottom w:val="none" w:sz="0" w:space="0" w:color="auto"/>
            <w:right w:val="none" w:sz="0" w:space="0" w:color="auto"/>
          </w:divBdr>
          <w:divsChild>
            <w:div w:id="127023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2878">
      <w:bodyDiv w:val="1"/>
      <w:marLeft w:val="0"/>
      <w:marRight w:val="0"/>
      <w:marTop w:val="0"/>
      <w:marBottom w:val="0"/>
      <w:divBdr>
        <w:top w:val="none" w:sz="0" w:space="0" w:color="auto"/>
        <w:left w:val="none" w:sz="0" w:space="0" w:color="auto"/>
        <w:bottom w:val="none" w:sz="0" w:space="0" w:color="auto"/>
        <w:right w:val="none" w:sz="0" w:space="0" w:color="auto"/>
      </w:divBdr>
      <w:divsChild>
        <w:div w:id="1971012461">
          <w:marLeft w:val="480"/>
          <w:marRight w:val="0"/>
          <w:marTop w:val="0"/>
          <w:marBottom w:val="0"/>
          <w:divBdr>
            <w:top w:val="none" w:sz="0" w:space="0" w:color="auto"/>
            <w:left w:val="none" w:sz="0" w:space="0" w:color="auto"/>
            <w:bottom w:val="none" w:sz="0" w:space="0" w:color="auto"/>
            <w:right w:val="none" w:sz="0" w:space="0" w:color="auto"/>
          </w:divBdr>
          <w:divsChild>
            <w:div w:id="94353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967759">
      <w:bodyDiv w:val="1"/>
      <w:marLeft w:val="0"/>
      <w:marRight w:val="0"/>
      <w:marTop w:val="0"/>
      <w:marBottom w:val="0"/>
      <w:divBdr>
        <w:top w:val="none" w:sz="0" w:space="0" w:color="auto"/>
        <w:left w:val="none" w:sz="0" w:space="0" w:color="auto"/>
        <w:bottom w:val="none" w:sz="0" w:space="0" w:color="auto"/>
        <w:right w:val="none" w:sz="0" w:space="0" w:color="auto"/>
      </w:divBdr>
      <w:divsChild>
        <w:div w:id="1735397135">
          <w:marLeft w:val="480"/>
          <w:marRight w:val="0"/>
          <w:marTop w:val="0"/>
          <w:marBottom w:val="0"/>
          <w:divBdr>
            <w:top w:val="none" w:sz="0" w:space="0" w:color="auto"/>
            <w:left w:val="none" w:sz="0" w:space="0" w:color="auto"/>
            <w:bottom w:val="none" w:sz="0" w:space="0" w:color="auto"/>
            <w:right w:val="none" w:sz="0" w:space="0" w:color="auto"/>
          </w:divBdr>
          <w:divsChild>
            <w:div w:id="170127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435783">
      <w:bodyDiv w:val="1"/>
      <w:marLeft w:val="0"/>
      <w:marRight w:val="0"/>
      <w:marTop w:val="0"/>
      <w:marBottom w:val="0"/>
      <w:divBdr>
        <w:top w:val="none" w:sz="0" w:space="0" w:color="auto"/>
        <w:left w:val="none" w:sz="0" w:space="0" w:color="auto"/>
        <w:bottom w:val="none" w:sz="0" w:space="0" w:color="auto"/>
        <w:right w:val="none" w:sz="0" w:space="0" w:color="auto"/>
      </w:divBdr>
      <w:divsChild>
        <w:div w:id="1044794782">
          <w:marLeft w:val="480"/>
          <w:marRight w:val="0"/>
          <w:marTop w:val="0"/>
          <w:marBottom w:val="0"/>
          <w:divBdr>
            <w:top w:val="none" w:sz="0" w:space="0" w:color="auto"/>
            <w:left w:val="none" w:sz="0" w:space="0" w:color="auto"/>
            <w:bottom w:val="none" w:sz="0" w:space="0" w:color="auto"/>
            <w:right w:val="none" w:sz="0" w:space="0" w:color="auto"/>
          </w:divBdr>
          <w:divsChild>
            <w:div w:id="190834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646303">
      <w:bodyDiv w:val="1"/>
      <w:marLeft w:val="0"/>
      <w:marRight w:val="0"/>
      <w:marTop w:val="0"/>
      <w:marBottom w:val="0"/>
      <w:divBdr>
        <w:top w:val="none" w:sz="0" w:space="0" w:color="auto"/>
        <w:left w:val="none" w:sz="0" w:space="0" w:color="auto"/>
        <w:bottom w:val="none" w:sz="0" w:space="0" w:color="auto"/>
        <w:right w:val="none" w:sz="0" w:space="0" w:color="auto"/>
      </w:divBdr>
      <w:divsChild>
        <w:div w:id="1769501049">
          <w:marLeft w:val="480"/>
          <w:marRight w:val="0"/>
          <w:marTop w:val="0"/>
          <w:marBottom w:val="0"/>
          <w:divBdr>
            <w:top w:val="none" w:sz="0" w:space="0" w:color="auto"/>
            <w:left w:val="none" w:sz="0" w:space="0" w:color="auto"/>
            <w:bottom w:val="none" w:sz="0" w:space="0" w:color="auto"/>
            <w:right w:val="none" w:sz="0" w:space="0" w:color="auto"/>
          </w:divBdr>
          <w:divsChild>
            <w:div w:id="171920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901902">
      <w:bodyDiv w:val="1"/>
      <w:marLeft w:val="0"/>
      <w:marRight w:val="0"/>
      <w:marTop w:val="0"/>
      <w:marBottom w:val="0"/>
      <w:divBdr>
        <w:top w:val="none" w:sz="0" w:space="0" w:color="auto"/>
        <w:left w:val="none" w:sz="0" w:space="0" w:color="auto"/>
        <w:bottom w:val="none" w:sz="0" w:space="0" w:color="auto"/>
        <w:right w:val="none" w:sz="0" w:space="0" w:color="auto"/>
      </w:divBdr>
      <w:divsChild>
        <w:div w:id="936327261">
          <w:marLeft w:val="480"/>
          <w:marRight w:val="0"/>
          <w:marTop w:val="0"/>
          <w:marBottom w:val="0"/>
          <w:divBdr>
            <w:top w:val="none" w:sz="0" w:space="0" w:color="auto"/>
            <w:left w:val="none" w:sz="0" w:space="0" w:color="auto"/>
            <w:bottom w:val="none" w:sz="0" w:space="0" w:color="auto"/>
            <w:right w:val="none" w:sz="0" w:space="0" w:color="auto"/>
          </w:divBdr>
          <w:divsChild>
            <w:div w:id="143971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392009">
      <w:bodyDiv w:val="1"/>
      <w:marLeft w:val="0"/>
      <w:marRight w:val="0"/>
      <w:marTop w:val="0"/>
      <w:marBottom w:val="0"/>
      <w:divBdr>
        <w:top w:val="none" w:sz="0" w:space="0" w:color="auto"/>
        <w:left w:val="none" w:sz="0" w:space="0" w:color="auto"/>
        <w:bottom w:val="none" w:sz="0" w:space="0" w:color="auto"/>
        <w:right w:val="none" w:sz="0" w:space="0" w:color="auto"/>
      </w:divBdr>
    </w:div>
    <w:div w:id="1818254338">
      <w:bodyDiv w:val="1"/>
      <w:marLeft w:val="0"/>
      <w:marRight w:val="0"/>
      <w:marTop w:val="0"/>
      <w:marBottom w:val="0"/>
      <w:divBdr>
        <w:top w:val="none" w:sz="0" w:space="0" w:color="auto"/>
        <w:left w:val="none" w:sz="0" w:space="0" w:color="auto"/>
        <w:bottom w:val="none" w:sz="0" w:space="0" w:color="auto"/>
        <w:right w:val="none" w:sz="0" w:space="0" w:color="auto"/>
      </w:divBdr>
      <w:divsChild>
        <w:div w:id="994331859">
          <w:marLeft w:val="0"/>
          <w:marRight w:val="0"/>
          <w:marTop w:val="0"/>
          <w:marBottom w:val="0"/>
          <w:divBdr>
            <w:top w:val="none" w:sz="0" w:space="0" w:color="auto"/>
            <w:left w:val="none" w:sz="0" w:space="0" w:color="auto"/>
            <w:bottom w:val="none" w:sz="0" w:space="0" w:color="auto"/>
            <w:right w:val="none" w:sz="0" w:space="0" w:color="auto"/>
          </w:divBdr>
          <w:divsChild>
            <w:div w:id="895432926">
              <w:marLeft w:val="0"/>
              <w:marRight w:val="0"/>
              <w:marTop w:val="0"/>
              <w:marBottom w:val="0"/>
              <w:divBdr>
                <w:top w:val="none" w:sz="0" w:space="0" w:color="auto"/>
                <w:left w:val="none" w:sz="0" w:space="0" w:color="auto"/>
                <w:bottom w:val="none" w:sz="0" w:space="0" w:color="auto"/>
                <w:right w:val="none" w:sz="0" w:space="0" w:color="auto"/>
              </w:divBdr>
              <w:divsChild>
                <w:div w:id="5412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317320">
      <w:bodyDiv w:val="1"/>
      <w:marLeft w:val="0"/>
      <w:marRight w:val="0"/>
      <w:marTop w:val="0"/>
      <w:marBottom w:val="0"/>
      <w:divBdr>
        <w:top w:val="none" w:sz="0" w:space="0" w:color="auto"/>
        <w:left w:val="none" w:sz="0" w:space="0" w:color="auto"/>
        <w:bottom w:val="none" w:sz="0" w:space="0" w:color="auto"/>
        <w:right w:val="none" w:sz="0" w:space="0" w:color="auto"/>
      </w:divBdr>
      <w:divsChild>
        <w:div w:id="2098668486">
          <w:marLeft w:val="480"/>
          <w:marRight w:val="0"/>
          <w:marTop w:val="0"/>
          <w:marBottom w:val="0"/>
          <w:divBdr>
            <w:top w:val="none" w:sz="0" w:space="0" w:color="auto"/>
            <w:left w:val="none" w:sz="0" w:space="0" w:color="auto"/>
            <w:bottom w:val="none" w:sz="0" w:space="0" w:color="auto"/>
            <w:right w:val="none" w:sz="0" w:space="0" w:color="auto"/>
          </w:divBdr>
          <w:divsChild>
            <w:div w:id="162033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118935">
      <w:bodyDiv w:val="1"/>
      <w:marLeft w:val="0"/>
      <w:marRight w:val="0"/>
      <w:marTop w:val="0"/>
      <w:marBottom w:val="0"/>
      <w:divBdr>
        <w:top w:val="none" w:sz="0" w:space="0" w:color="auto"/>
        <w:left w:val="none" w:sz="0" w:space="0" w:color="auto"/>
        <w:bottom w:val="none" w:sz="0" w:space="0" w:color="auto"/>
        <w:right w:val="none" w:sz="0" w:space="0" w:color="auto"/>
      </w:divBdr>
    </w:div>
    <w:div w:id="2011131784">
      <w:bodyDiv w:val="1"/>
      <w:marLeft w:val="0"/>
      <w:marRight w:val="0"/>
      <w:marTop w:val="0"/>
      <w:marBottom w:val="0"/>
      <w:divBdr>
        <w:top w:val="none" w:sz="0" w:space="0" w:color="auto"/>
        <w:left w:val="none" w:sz="0" w:space="0" w:color="auto"/>
        <w:bottom w:val="none" w:sz="0" w:space="0" w:color="auto"/>
        <w:right w:val="none" w:sz="0" w:space="0" w:color="auto"/>
      </w:divBdr>
      <w:divsChild>
        <w:div w:id="1668438065">
          <w:marLeft w:val="480"/>
          <w:marRight w:val="0"/>
          <w:marTop w:val="0"/>
          <w:marBottom w:val="0"/>
          <w:divBdr>
            <w:top w:val="none" w:sz="0" w:space="0" w:color="auto"/>
            <w:left w:val="none" w:sz="0" w:space="0" w:color="auto"/>
            <w:bottom w:val="none" w:sz="0" w:space="0" w:color="auto"/>
            <w:right w:val="none" w:sz="0" w:space="0" w:color="auto"/>
          </w:divBdr>
          <w:divsChild>
            <w:div w:id="170521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6797">
      <w:bodyDiv w:val="1"/>
      <w:marLeft w:val="0"/>
      <w:marRight w:val="0"/>
      <w:marTop w:val="0"/>
      <w:marBottom w:val="0"/>
      <w:divBdr>
        <w:top w:val="none" w:sz="0" w:space="0" w:color="auto"/>
        <w:left w:val="none" w:sz="0" w:space="0" w:color="auto"/>
        <w:bottom w:val="none" w:sz="0" w:space="0" w:color="auto"/>
        <w:right w:val="none" w:sz="0" w:space="0" w:color="auto"/>
      </w:divBdr>
    </w:div>
    <w:div w:id="2057001189">
      <w:bodyDiv w:val="1"/>
      <w:marLeft w:val="0"/>
      <w:marRight w:val="0"/>
      <w:marTop w:val="0"/>
      <w:marBottom w:val="0"/>
      <w:divBdr>
        <w:top w:val="none" w:sz="0" w:space="0" w:color="auto"/>
        <w:left w:val="none" w:sz="0" w:space="0" w:color="auto"/>
        <w:bottom w:val="none" w:sz="0" w:space="0" w:color="auto"/>
        <w:right w:val="none" w:sz="0" w:space="0" w:color="auto"/>
      </w:divBdr>
      <w:divsChild>
        <w:div w:id="2071463216">
          <w:marLeft w:val="480"/>
          <w:marRight w:val="0"/>
          <w:marTop w:val="0"/>
          <w:marBottom w:val="0"/>
          <w:divBdr>
            <w:top w:val="none" w:sz="0" w:space="0" w:color="auto"/>
            <w:left w:val="none" w:sz="0" w:space="0" w:color="auto"/>
            <w:bottom w:val="none" w:sz="0" w:space="0" w:color="auto"/>
            <w:right w:val="none" w:sz="0" w:space="0" w:color="auto"/>
          </w:divBdr>
          <w:divsChild>
            <w:div w:id="138976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429067">
      <w:bodyDiv w:val="1"/>
      <w:marLeft w:val="0"/>
      <w:marRight w:val="0"/>
      <w:marTop w:val="0"/>
      <w:marBottom w:val="0"/>
      <w:divBdr>
        <w:top w:val="none" w:sz="0" w:space="0" w:color="auto"/>
        <w:left w:val="none" w:sz="0" w:space="0" w:color="auto"/>
        <w:bottom w:val="none" w:sz="0" w:space="0" w:color="auto"/>
        <w:right w:val="none" w:sz="0" w:space="0" w:color="auto"/>
      </w:divBdr>
      <w:divsChild>
        <w:div w:id="2041280754">
          <w:marLeft w:val="480"/>
          <w:marRight w:val="0"/>
          <w:marTop w:val="0"/>
          <w:marBottom w:val="0"/>
          <w:divBdr>
            <w:top w:val="none" w:sz="0" w:space="0" w:color="auto"/>
            <w:left w:val="none" w:sz="0" w:space="0" w:color="auto"/>
            <w:bottom w:val="none" w:sz="0" w:space="0" w:color="auto"/>
            <w:right w:val="none" w:sz="0" w:space="0" w:color="auto"/>
          </w:divBdr>
          <w:divsChild>
            <w:div w:id="33288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h" TargetMode="External"/><Relationship Id="rId18" Type="http://schemas.openxmlformats.org/officeDocument/2006/relationships/hyperlink" Target="https://doi.org/10.1027/1015-5759/a000336" TargetMode="External"/><Relationship Id="rId26" Type="http://schemas.openxmlformats.org/officeDocument/2006/relationships/hyperlink" Target="https://doi.org/10.1111/j.1744-6570.1991.tb00696.x" TargetMode="External"/><Relationship Id="rId39" Type="http://schemas.openxmlformats.org/officeDocument/2006/relationships/theme" Target="theme/theme1.xml"/><Relationship Id="rId21" Type="http://schemas.openxmlformats.org/officeDocument/2006/relationships/hyperlink" Target="https://doi.org/10.1037/0021-9010.86.5.943" TargetMode="External"/><Relationship Id="rId34"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s://doi.org/10.1037/apl0000414" TargetMode="External"/><Relationship Id="rId17" Type="http://schemas.openxmlformats.org/officeDocument/2006/relationships/hyperlink" Target="https://doi.org/10.1037/0022-3514.81.3.524" TargetMode="External"/><Relationship Id="rId25" Type="http://schemas.openxmlformats.org/officeDocument/2006/relationships/hyperlink" Target="https://doi.org/10.3389/fpsyg.2018.02423" TargetMode="External"/><Relationship Id="rId33" Type="http://schemas.openxmlformats.org/officeDocument/2006/relationships/image" Target="media/image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80/08959285.1998.9668033" TargetMode="External"/><Relationship Id="rId20" Type="http://schemas.openxmlformats.org/officeDocument/2006/relationships/hyperlink" Target="https://doi.org/10.1080/1359432X.2012.716198" TargetMode="External"/><Relationship Id="rId29"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77/0013164410375112" TargetMode="External"/><Relationship Id="rId24" Type="http://schemas.openxmlformats.org/officeDocument/2006/relationships/hyperlink" Target="https://doi.org/10.1037/mil0000044" TargetMode="External"/><Relationship Id="rId32" Type="http://schemas.openxmlformats.org/officeDocument/2006/relationships/image" Target="media/image5.png"/><Relationship Id="rId37"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s://doi.org/10.3389/fpsyg.2016.01771" TargetMode="External"/><Relationship Id="rId23" Type="http://schemas.openxmlformats.org/officeDocument/2006/relationships/hyperlink" Target="https://doi.org/10.1037/0021-9010.91.6.1292" TargetMode="External"/><Relationship Id="rId28" Type="http://schemas.openxmlformats.org/officeDocument/2006/relationships/image" Target="media/image1.emf"/><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doi.org/10.1111/j.1744-6570.2005.00301.x" TargetMode="External"/><Relationship Id="rId31"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bvvh38" TargetMode="External"/><Relationship Id="rId22" Type="http://schemas.openxmlformats.org/officeDocument/2006/relationships/hyperlink" Target="https://doi.org/10.1177/0146621604273988" TargetMode="External"/><Relationship Id="rId27" Type="http://schemas.openxmlformats.org/officeDocument/2006/relationships/hyperlink" Target="https://doi.org/10.3389/fpsyg.2018.00325" TargetMode="External"/><Relationship Id="rId30" Type="http://schemas.openxmlformats.org/officeDocument/2006/relationships/image" Target="media/image3.emf"/><Relationship Id="rId35" Type="http://schemas.openxmlformats.org/officeDocument/2006/relationships/image" Target="media/image8.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812D65CCD0F5541ACB7E7B81543EEC2" ma:contentTypeVersion="4" ma:contentTypeDescription="Create a new document." ma:contentTypeScope="" ma:versionID="13ce66eddb7a3b3deebc8cc4f26c8e98">
  <xsd:schema xmlns:xsd="http://www.w3.org/2001/XMLSchema" xmlns:xs="http://www.w3.org/2001/XMLSchema" xmlns:p="http://schemas.microsoft.com/office/2006/metadata/properties" xmlns:ns2="19eb82e7-6cd1-473e-bcc0-fc2492d9be3a" targetNamespace="http://schemas.microsoft.com/office/2006/metadata/properties" ma:root="true" ma:fieldsID="20155e9835b1ffe42ab4f06c7d5bb7bd" ns2:_="">
    <xsd:import namespace="19eb82e7-6cd1-473e-bcc0-fc2492d9be3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eb82e7-6cd1-473e-bcc0-fc2492d9be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030B4C8-DCBF-49CA-B9F4-2BE5EDB5EE57}">
  <ds:schemaRefs>
    <ds:schemaRef ds:uri="http://schemas.microsoft.com/sharepoint/v3/contenttype/forms"/>
  </ds:schemaRefs>
</ds:datastoreItem>
</file>

<file path=customXml/itemProps2.xml><?xml version="1.0" encoding="utf-8"?>
<ds:datastoreItem xmlns:ds="http://schemas.openxmlformats.org/officeDocument/2006/customXml" ds:itemID="{94437901-4C23-FB46-AB0E-9E5760F16176}">
  <ds:schemaRefs>
    <ds:schemaRef ds:uri="http://schemas.openxmlformats.org/officeDocument/2006/bibliography"/>
  </ds:schemaRefs>
</ds:datastoreItem>
</file>

<file path=customXml/itemProps3.xml><?xml version="1.0" encoding="utf-8"?>
<ds:datastoreItem xmlns:ds="http://schemas.openxmlformats.org/officeDocument/2006/customXml" ds:itemID="{F6A57FD6-0904-42F3-B036-4F56B648ADD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C1A97AD-AF93-4D95-9921-631EB42DF4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eb82e7-6cd1-473e-bcc0-fc2492d9b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5</Pages>
  <Words>12702</Words>
  <Characters>72406</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e, Ni</dc:creator>
  <cp:keywords/>
  <dc:description/>
  <cp:lastModifiedBy>Jie, Ni</cp:lastModifiedBy>
  <cp:revision>2</cp:revision>
  <cp:lastPrinted>2020-04-13T15:26:00Z</cp:lastPrinted>
  <dcterms:created xsi:type="dcterms:W3CDTF">2021-05-08T11:32:00Z</dcterms:created>
  <dcterms:modified xsi:type="dcterms:W3CDTF">2021-05-08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beta.2+d9edf2965"&gt;&lt;session id="a1MJok70"/&gt;&lt;style id="http://www.zotero.org/styles/apa"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ContentTypeId">
    <vt:lpwstr>0x0101005812D65CCD0F5541ACB7E7B81543EEC2</vt:lpwstr>
  </property>
</Properties>
</file>